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D1D3801" w14:textId="77777777" w:rsidR="0088072D" w:rsidRPr="0069649E" w:rsidRDefault="0088072D" w:rsidP="0088072D">
      <w:pPr>
        <w:pStyle w:val="Heading3"/>
        <w:tabs>
          <w:tab w:val="clear" w:pos="4680"/>
        </w:tabs>
        <w:jc w:val="center"/>
        <w:rPr>
          <w:rFonts w:ascii="Garamond" w:hAnsi="Garamond" w:cs="Arial"/>
        </w:rPr>
      </w:pPr>
      <w:r w:rsidRPr="0069649E">
        <w:rPr>
          <w:rFonts w:ascii="Garamond" w:hAnsi="Garamond" w:cs="Arial"/>
        </w:rPr>
        <w:t>CURRICULUM VITAE</w:t>
      </w:r>
    </w:p>
    <w:p w14:paraId="04FA3AD6" w14:textId="77777777" w:rsidR="0088072D" w:rsidRPr="0069649E" w:rsidRDefault="0088072D" w:rsidP="0088072D">
      <w:pPr>
        <w:jc w:val="center"/>
        <w:rPr>
          <w:rFonts w:ascii="Garamond" w:hAnsi="Garamond" w:cs="Arial"/>
        </w:rPr>
      </w:pPr>
    </w:p>
    <w:p w14:paraId="0EAFC743" w14:textId="77777777" w:rsidR="0088072D" w:rsidRPr="0069649E" w:rsidRDefault="0088072D" w:rsidP="0088072D">
      <w:pPr>
        <w:jc w:val="center"/>
        <w:rPr>
          <w:rFonts w:ascii="Garamond" w:hAnsi="Garamond" w:cs="Arial"/>
        </w:rPr>
      </w:pPr>
      <w:r w:rsidRPr="0069649E">
        <w:rPr>
          <w:rFonts w:ascii="Garamond" w:hAnsi="Garamond" w:cs="Arial"/>
        </w:rPr>
        <w:t>AVELARDO VALDEZ</w:t>
      </w:r>
    </w:p>
    <w:p w14:paraId="087C0C91" w14:textId="77777777" w:rsidR="0088072D" w:rsidRPr="0069649E" w:rsidRDefault="0088072D" w:rsidP="0088072D">
      <w:pPr>
        <w:pStyle w:val="Heading2"/>
        <w:rPr>
          <w:rFonts w:ascii="Garamond" w:hAnsi="Garamond"/>
        </w:rPr>
      </w:pPr>
      <w:r w:rsidRPr="0069649E">
        <w:rPr>
          <w:rFonts w:ascii="Garamond" w:hAnsi="Garamond"/>
        </w:rPr>
        <w:t>Professor</w:t>
      </w:r>
    </w:p>
    <w:p w14:paraId="19FAC522" w14:textId="77777777" w:rsidR="0088072D" w:rsidRPr="0069649E" w:rsidRDefault="0088072D" w:rsidP="0088072D">
      <w:pPr>
        <w:jc w:val="center"/>
        <w:rPr>
          <w:rFonts w:ascii="Garamond" w:hAnsi="Garamond" w:cs="Arial"/>
          <w:i/>
          <w:iCs/>
        </w:rPr>
      </w:pPr>
    </w:p>
    <w:p w14:paraId="44697481" w14:textId="77777777" w:rsidR="0088072D" w:rsidRDefault="0088072D" w:rsidP="0088072D">
      <w:pPr>
        <w:pBdr>
          <w:bottom w:val="single" w:sz="4" w:space="1" w:color="auto"/>
        </w:pBdr>
        <w:jc w:val="center"/>
        <w:rPr>
          <w:rFonts w:ascii="Garamond" w:hAnsi="Garamond" w:cs="Arial"/>
        </w:rPr>
      </w:pPr>
      <w:r w:rsidRPr="0069649E">
        <w:rPr>
          <w:rFonts w:ascii="Garamond" w:hAnsi="Garamond" w:cs="Arial"/>
        </w:rPr>
        <w:t>School of Social Work</w:t>
      </w:r>
      <w:r>
        <w:rPr>
          <w:rFonts w:ascii="Garamond" w:hAnsi="Garamond" w:cs="Arial"/>
        </w:rPr>
        <w:t xml:space="preserve"> &amp;</w:t>
      </w:r>
    </w:p>
    <w:p w14:paraId="1CA759D3" w14:textId="77777777" w:rsidR="0088072D" w:rsidRPr="0069649E" w:rsidRDefault="0088072D" w:rsidP="0088072D">
      <w:pPr>
        <w:pBdr>
          <w:bottom w:val="single" w:sz="4" w:space="1" w:color="auto"/>
        </w:pBdr>
        <w:jc w:val="center"/>
        <w:rPr>
          <w:rFonts w:ascii="Garamond" w:hAnsi="Garamond" w:cs="Arial"/>
        </w:rPr>
      </w:pPr>
      <w:r>
        <w:rPr>
          <w:rFonts w:ascii="Garamond" w:hAnsi="Garamond" w:cs="Arial"/>
        </w:rPr>
        <w:t>Department of Sociology</w:t>
      </w:r>
    </w:p>
    <w:p w14:paraId="5B2DA8C6" w14:textId="77777777" w:rsidR="0088072D" w:rsidRPr="0069649E" w:rsidRDefault="0088072D" w:rsidP="0088072D">
      <w:pPr>
        <w:pBdr>
          <w:bottom w:val="single" w:sz="4" w:space="1" w:color="auto"/>
        </w:pBdr>
        <w:jc w:val="center"/>
        <w:rPr>
          <w:rFonts w:ascii="Garamond" w:hAnsi="Garamond" w:cs="Arial"/>
        </w:rPr>
      </w:pPr>
      <w:r w:rsidRPr="0069649E">
        <w:rPr>
          <w:rFonts w:ascii="Garamond" w:hAnsi="Garamond" w:cs="Arial"/>
        </w:rPr>
        <w:t>University of Southern California</w:t>
      </w:r>
    </w:p>
    <w:p w14:paraId="01B0ABD2" w14:textId="77777777" w:rsidR="0088072D" w:rsidRPr="0069649E" w:rsidRDefault="0088072D" w:rsidP="0088072D">
      <w:pPr>
        <w:pBdr>
          <w:bottom w:val="single" w:sz="4" w:space="1" w:color="auto"/>
        </w:pBdr>
        <w:jc w:val="center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1149 S. Hill Street, Suite 320 </w:t>
      </w:r>
    </w:p>
    <w:p w14:paraId="71BC3C60" w14:textId="77777777" w:rsidR="0088072D" w:rsidRPr="00CB5B2F" w:rsidRDefault="0088072D" w:rsidP="0088072D">
      <w:pPr>
        <w:pBdr>
          <w:bottom w:val="single" w:sz="4" w:space="1" w:color="auto"/>
        </w:pBdr>
        <w:jc w:val="center"/>
        <w:rPr>
          <w:rFonts w:ascii="Garamond" w:hAnsi="Garamond" w:cs="Arial"/>
        </w:rPr>
      </w:pPr>
      <w:r w:rsidRPr="00CB5B2F">
        <w:rPr>
          <w:rFonts w:ascii="Garamond" w:hAnsi="Garamond" w:cs="Arial"/>
        </w:rPr>
        <w:t>Los Angeles, California 90015-2245</w:t>
      </w:r>
    </w:p>
    <w:p w14:paraId="5D652BB5" w14:textId="77777777" w:rsidR="0088072D" w:rsidRPr="00CB5B2F" w:rsidRDefault="0088072D" w:rsidP="0088072D">
      <w:pPr>
        <w:pBdr>
          <w:bottom w:val="single" w:sz="4" w:space="1" w:color="auto"/>
        </w:pBdr>
        <w:jc w:val="center"/>
        <w:rPr>
          <w:rFonts w:ascii="Garamond" w:hAnsi="Garamond" w:cs="Arial"/>
        </w:rPr>
      </w:pPr>
      <w:r w:rsidRPr="00CB5B2F">
        <w:rPr>
          <w:rFonts w:ascii="Garamond" w:hAnsi="Garamond" w:cs="Arial"/>
        </w:rPr>
        <w:t>213.821.6482</w:t>
      </w:r>
    </w:p>
    <w:p w14:paraId="0D4AA0D7" w14:textId="77777777" w:rsidR="0088072D" w:rsidRPr="00CB5B2F" w:rsidRDefault="00292F32" w:rsidP="0088072D">
      <w:pPr>
        <w:pBdr>
          <w:bottom w:val="single" w:sz="4" w:space="1" w:color="auto"/>
        </w:pBdr>
        <w:jc w:val="center"/>
        <w:rPr>
          <w:rFonts w:ascii="Garamond" w:hAnsi="Garamond" w:cs="Arial"/>
        </w:rPr>
      </w:pPr>
      <w:hyperlink r:id="rId7" w:history="1">
        <w:r w:rsidR="0088072D" w:rsidRPr="00CB5B2F">
          <w:rPr>
            <w:rStyle w:val="Hyperlink"/>
            <w:rFonts w:ascii="Garamond" w:hAnsi="Garamond" w:cs="Arial"/>
          </w:rPr>
          <w:t>a.valdez@usc.edu</w:t>
        </w:r>
      </w:hyperlink>
    </w:p>
    <w:p w14:paraId="030902AB" w14:textId="77777777" w:rsidR="0088072D" w:rsidRPr="00CB5B2F" w:rsidRDefault="0088072D" w:rsidP="0088072D">
      <w:pPr>
        <w:pBdr>
          <w:bottom w:val="single" w:sz="4" w:space="1" w:color="auto"/>
        </w:pBdr>
        <w:jc w:val="center"/>
        <w:rPr>
          <w:rFonts w:ascii="Garamond" w:hAnsi="Garamond" w:cs="Arial"/>
        </w:rPr>
      </w:pPr>
    </w:p>
    <w:p w14:paraId="0BB81432" w14:textId="77777777" w:rsidR="0088072D" w:rsidRPr="00CB5B2F" w:rsidRDefault="0088072D" w:rsidP="0088072D">
      <w:pPr>
        <w:jc w:val="both"/>
        <w:rPr>
          <w:rFonts w:ascii="Garamond" w:hAnsi="Garamond" w:cs="Arial"/>
        </w:rPr>
      </w:pPr>
    </w:p>
    <w:p w14:paraId="2FEB6CE0" w14:textId="77777777" w:rsidR="0088072D" w:rsidRPr="00CB5B2F" w:rsidRDefault="0088072D" w:rsidP="0088072D">
      <w:pPr>
        <w:jc w:val="both"/>
        <w:rPr>
          <w:rFonts w:ascii="Garamond" w:hAnsi="Garamond" w:cs="Arial"/>
        </w:rPr>
      </w:pPr>
    </w:p>
    <w:p w14:paraId="75BCAC5F" w14:textId="77777777" w:rsidR="0088072D" w:rsidRPr="0069649E" w:rsidRDefault="0088072D" w:rsidP="0088072D">
      <w:pPr>
        <w:pStyle w:val="Heading3"/>
        <w:tabs>
          <w:tab w:val="clear" w:pos="4680"/>
        </w:tabs>
        <w:rPr>
          <w:rFonts w:ascii="Garamond" w:hAnsi="Garamond" w:cs="Arial"/>
          <w:bCs/>
        </w:rPr>
      </w:pPr>
      <w:r w:rsidRPr="0069649E">
        <w:rPr>
          <w:rFonts w:ascii="Garamond" w:hAnsi="Garamond" w:cs="Arial"/>
          <w:bCs/>
        </w:rPr>
        <w:t>EDUCATION</w:t>
      </w:r>
    </w:p>
    <w:p w14:paraId="1C810804" w14:textId="77777777" w:rsidR="0088072D" w:rsidRPr="0069649E" w:rsidRDefault="0088072D" w:rsidP="00997AB2">
      <w:pPr>
        <w:rPr>
          <w:rFonts w:ascii="Garamond" w:hAnsi="Garamond"/>
        </w:rPr>
      </w:pPr>
    </w:p>
    <w:p w14:paraId="6AF9DF6D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REFLIST </w:instrText>
      </w:r>
      <w:r w:rsidRPr="0069649E">
        <w:rPr>
          <w:rFonts w:ascii="Garamond" w:hAnsi="Garamond" w:cs="Arial"/>
        </w:rPr>
        <w:fldChar w:fldCharType="separate"/>
      </w:r>
      <w:r w:rsidRPr="0069649E">
        <w:rPr>
          <w:rFonts w:ascii="Garamond" w:hAnsi="Garamond" w:cs="Arial"/>
        </w:rPr>
        <w:tab/>
        <w:t>1979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  <w:t>Ph.D.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  <w:t>Sociology, University of California, Los Angeles</w:t>
      </w:r>
    </w:p>
    <w:p w14:paraId="0EFD501D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ab/>
        <w:t>1976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  <w:t>M.A.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  <w:t>Sociology, University of California, Los Angeles</w:t>
      </w:r>
    </w:p>
    <w:p w14:paraId="26F71139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ab/>
        <w:t>1972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  <w:t>M.A.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  <w:t>Urban Affairs, University of Wisconsin, Milwaukee</w:t>
      </w:r>
    </w:p>
    <w:p w14:paraId="6F5C8362" w14:textId="77777777" w:rsidR="00B0640D" w:rsidRPr="0069649E" w:rsidRDefault="00B0640D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ab/>
        <w:t>1969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  <w:t>B.A.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  <w:t>Social Work, University of Wisconsin, Milwaukee</w:t>
      </w:r>
    </w:p>
    <w:p w14:paraId="4B2931F9" w14:textId="77777777" w:rsidR="00B0640D" w:rsidRPr="0069649E" w:rsidRDefault="00B0640D">
      <w:pPr>
        <w:pStyle w:val="Heading1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end"/>
      </w:r>
    </w:p>
    <w:p w14:paraId="066F028A" w14:textId="77777777" w:rsidR="00B0640D" w:rsidRPr="0069649E" w:rsidRDefault="00B0640D">
      <w:pPr>
        <w:pStyle w:val="Heading1"/>
        <w:jc w:val="both"/>
        <w:rPr>
          <w:rFonts w:ascii="Garamond" w:hAnsi="Garamond" w:cs="Arial"/>
        </w:rPr>
      </w:pPr>
    </w:p>
    <w:p w14:paraId="6BC11CE1" w14:textId="77777777" w:rsidR="00B0640D" w:rsidRPr="0069649E" w:rsidRDefault="00B0640D">
      <w:pPr>
        <w:pStyle w:val="Heading1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ACADEMIC APPOINTMENTS</w:t>
      </w: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CITE &lt;EndNote&gt;&lt;Cite&gt;&lt;Year&gt;2001-Present&lt;/Year&gt;&lt;RecNum&gt;29&lt;/RecNum&gt;&lt;MDL&gt;&lt;REFERENCE_TYPE&gt;24&lt;/REFERENCE_TYPE&gt;&lt;REFNUM&gt;29&lt;/REFNUM&gt;&lt;YEAR&gt;2001-Present&lt;/YEAR&gt;&lt;TITLE&gt;Professor&lt;/TITLE&gt;&lt;PLACE_PUBLISHED&gt;Houston, TX&lt;/PLACE_PUBLISHED&gt;&lt;PUBLISHER&gt;Graduate School of Social Work, University of Houston&lt;/PUBLISHER&gt;&lt;/MDL&gt;&lt;/Cite&gt;&lt;Cite&gt;&lt;Year&gt;1998-2001&lt;/Year&gt;&lt;RecNum&gt;30&lt;/RecNum&gt;&lt;MDL&gt;&lt;REFERENCE_TYPE&gt;24&lt;/REFERENCE_TYPE&gt;&lt;REFNUM&gt;30&lt;/REFNUM&gt;&lt;YEAR&gt;1998-2001&lt;/YEAR&gt;&lt;TITLE&gt;Professor&lt;/TITLE&gt;&lt;PLACE_PUBLISHED&gt;San Antonio, TX&lt;/PLACE_PUBLISHED&gt;&lt;PUBLISHER&gt;Division of Social &amp;amp; Policy Sciences, The University of Texas at San Antonio&lt;/PUBLISHER&gt;&lt;/MDL&gt;&lt;/Cite&gt;&lt;Cite&gt;&lt;Year&gt;1971-1973&lt;/Year&gt;&lt;RecNum&gt;44&lt;/RecNum&gt;&lt;MDL&gt;&lt;REFERENCE_TYPE&gt;24&lt;/REFERENCE_TYPE&gt;&lt;REFNUM&gt;44&lt;/REFNUM&gt;&lt;YEAR&gt;1971-1973&lt;/YEAR&gt;&lt;TITLE&gt;Urban Specialist&lt;/TITLE&gt;&lt;PLACE_PUBLISHED&gt;Milwaukee, WI&lt;/PLACE_PUBLISHED&gt;&lt;PUBLISHER&gt;Center for Community Leader and Development, University of Wisconsin-Extension&lt;/PUBLISHER&gt;&lt;/MDL&gt;&lt;/Cite&gt;&lt;Cite&gt;&lt;Year&gt;1972-1973&lt;/Year&gt;&lt;RecNum&gt;45&lt;/RecNum&gt;&lt;MDL&gt;&lt;REFERENCE_TYPE&gt;24&lt;/REFERENCE_TYPE&gt;&lt;REFNUM&gt;45&lt;/REFNUM&gt;&lt;YEAR&gt;1972-1973&lt;/YEAR&gt;&lt;TITLE&gt;Lecturer&lt;/TITLE&gt;&lt;PLACE_PUBLISHED&gt;Milwaukee, WI&lt;/PLACE_PUBLISHED&gt;&lt;PUBLISHER&gt;University of Wisconsin&lt;/PUBLISHER&gt;&lt;/MDL&gt;&lt;/Cite&gt;&lt;Cite&gt;&lt;Year&gt;1976-1979&lt;/Year&gt;&lt;RecNum&gt;43&lt;/RecNum&gt;&lt;MDL&gt;&lt;REFERENCE_TYPE&gt;24&lt;/REFERENCE_TYPE&gt;&lt;REFNUM&gt;43&lt;/REFNUM&gt;&lt;YEAR&gt;1976-1979&lt;/YEAR&gt;&lt;TITLE&gt;Lecturer&lt;/TITLE&gt;&lt;PLACE_PUBLISHED&gt;San Bernardino, CA&lt;/PLACE_PUBLISHED&gt;&lt;PUBLISHER&gt;Department of Sociology, California State College&lt;/PUBLISHER&gt;&lt;/MDL&gt;&lt;/Cite&gt;&lt;Cite&gt;&lt;Year&gt;1979-1985&lt;/Year&gt;&lt;RecNum&gt;42&lt;/RecNum&gt;&lt;MDL&gt;&lt;REFERENCE_TYPE&gt;24&lt;/REFERENCE_TYPE&gt;&lt;REFNUM&gt;42&lt;/REFNUM&gt;&lt;YEAR&gt;1979-1985&lt;/YEAR&gt;&lt;TITLE&gt;Assistant Professor&lt;/TITLE&gt;&lt;PLACE_PUBLISHED&gt;San Antonio, TX&lt;/PLACE_PUBLISHED&gt;&lt;PUBLISHER&gt;Division of Social &amp;amp; Policy Sciences, The University of Texas at San Antonio&lt;/PUBLISHER&gt;&lt;/MDL&gt;&lt;/Cite&gt;&lt;Cite&gt;&lt;Year&gt;1985-1998&lt;/Year&gt;&lt;RecNum&gt;31&lt;/RecNum&gt;&lt;MDL&gt;&lt;REFERENCE_TYPE&gt;24&lt;/REFERENCE_TYPE&gt;&lt;REFNUM&gt;31&lt;/REFNUM&gt;&lt;YEAR&gt;1985-1998&lt;/YEAR&gt;&lt;TITLE&gt;Associate Professor&lt;/TITLE&gt;&lt;PLACE_PUBLISHED&gt;San Antonio, TX&lt;/PLACE_PUBLISHED&gt;&lt;PUBLISHER&gt;Division of Social &amp;amp; Policy Sciences, The University of Texas San Antonio&lt;/PUBLISHER&gt;&lt;/MDL&gt;&lt;/Cite&gt;&lt;Cite&gt;&lt;Year&gt;1987-1988&lt;/Year&gt;&lt;RecNum&gt;142&lt;/RecNum&gt;&lt;MDL&gt;&lt;REFERENCE_TYPE&gt;24&lt;/REFERENCE_TYPE&gt;&lt;REFNUM&gt;142&lt;/REFNUM&gt;&lt;YEAR&gt;1987-1988&lt;/YEAR&gt;&lt;TITLE&gt;Professor (Fulbright Scholar)&lt;/TITLE&gt;&lt;PLACE_PUBLISHED&gt;Acatl&amp;#xE1;n, M&amp;#xE9;xico, D.F.&lt;/PLACE_PUBLISHED&gt;&lt;PUBLISHER&gt;U.S./Mexico Relations Graduate School, Universidad Nacional Aut&amp;#xF3;noma de M&amp;#xE9;xico, Escuela Nacional de Estudios Profesionales&lt;/PUBLISHER&gt;&lt;/MDL&gt;&lt;/Cite&gt;&lt;/EndNote&gt;</w:instrText>
      </w:r>
      <w:r w:rsidRPr="0069649E">
        <w:rPr>
          <w:rFonts w:ascii="Garamond" w:hAnsi="Garamond" w:cs="Arial"/>
        </w:rPr>
        <w:fldChar w:fldCharType="end"/>
      </w:r>
    </w:p>
    <w:p w14:paraId="6A7DDF25" w14:textId="77777777" w:rsidR="00B0640D" w:rsidRPr="0069649E" w:rsidRDefault="00B0640D">
      <w:pPr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CITE &lt;EndNote&gt;&lt;Cite&gt;&lt;Year&gt;1992-1993&lt;/Year&gt;&lt;RecNum&gt;32&lt;/RecNum&gt;&lt;MDL&gt;&lt;REFERENCE_TYPE&gt;24&lt;/REFERENCE_TYPE&gt;&lt;REFNUM&gt;32&lt;/REFNUM&gt;&lt;YEAR&gt;1992-1993&lt;/YEAR&gt;&lt;TITLE&gt;Visiting Scholar&lt;/TITLE&gt;&lt;PLACE_PUBLISHED&gt;Houston, TX&lt;/PLACE_PUBLISHED&gt;&lt;PUBLISHER&gt;Department of Sociology, Mexican American Studies, The University of Houston&lt;/PUBLISHER&gt;&lt;/MDL&gt;&lt;/Cite&gt;&lt;/EndNote&gt;</w:instrText>
      </w:r>
      <w:r w:rsidRPr="0069649E">
        <w:rPr>
          <w:rFonts w:ascii="Garamond" w:hAnsi="Garamond" w:cs="Arial"/>
        </w:rPr>
        <w:fldChar w:fldCharType="end"/>
      </w:r>
    </w:p>
    <w:p w14:paraId="79E66E92" w14:textId="0D5704DE" w:rsidR="006204B9" w:rsidRDefault="006204B9" w:rsidP="003A3A0F">
      <w:pPr>
        <w:pStyle w:val="BodyTextIndent2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2011</w:t>
      </w:r>
      <w:r w:rsidR="003A3A0F" w:rsidRPr="0069649E">
        <w:rPr>
          <w:rFonts w:ascii="Garamond" w:hAnsi="Garamond" w:cs="Arial"/>
        </w:rPr>
        <w:t xml:space="preserve"> – </w:t>
      </w:r>
      <w:r w:rsidRPr="0069649E">
        <w:rPr>
          <w:rFonts w:ascii="Garamond" w:hAnsi="Garamond" w:cs="Arial"/>
        </w:rPr>
        <w:t>Present</w:t>
      </w:r>
      <w:r w:rsidRPr="0069649E">
        <w:rPr>
          <w:rFonts w:ascii="Garamond" w:hAnsi="Garamond" w:cs="Arial"/>
        </w:rPr>
        <w:tab/>
        <w:t>Professor, School of Social Work, University of Southern California</w:t>
      </w:r>
      <w:r w:rsidR="00DD5965">
        <w:rPr>
          <w:rFonts w:ascii="Garamond" w:hAnsi="Garamond" w:cs="Arial"/>
        </w:rPr>
        <w:t xml:space="preserve">, </w:t>
      </w:r>
      <w:proofErr w:type="gramStart"/>
      <w:r w:rsidR="00DD5965">
        <w:rPr>
          <w:rFonts w:ascii="Garamond" w:hAnsi="Garamond" w:cs="Arial"/>
        </w:rPr>
        <w:t>Los</w:t>
      </w:r>
      <w:proofErr w:type="gramEnd"/>
      <w:r w:rsidR="00DD5965">
        <w:rPr>
          <w:rFonts w:ascii="Garamond" w:hAnsi="Garamond" w:cs="Arial"/>
        </w:rPr>
        <w:t xml:space="preserve"> Angeles.</w:t>
      </w:r>
    </w:p>
    <w:p w14:paraId="4ABBFE80" w14:textId="1151C909" w:rsidR="00963494" w:rsidRPr="0069649E" w:rsidRDefault="00963494" w:rsidP="003A3A0F">
      <w:pPr>
        <w:pStyle w:val="BodyTextIndent2"/>
        <w:jc w:val="both"/>
        <w:rPr>
          <w:rFonts w:ascii="Garamond" w:hAnsi="Garamond" w:cs="Arial"/>
        </w:rPr>
      </w:pPr>
      <w:r>
        <w:rPr>
          <w:rFonts w:ascii="Garamond" w:hAnsi="Garamond" w:cs="Arial"/>
        </w:rPr>
        <w:t>2012 – Present</w:t>
      </w:r>
      <w:r>
        <w:rPr>
          <w:rFonts w:ascii="Garamond" w:hAnsi="Garamond" w:cs="Arial"/>
        </w:rPr>
        <w:tab/>
        <w:t xml:space="preserve">Professor, Department of Sociology, University of Southern California, </w:t>
      </w:r>
      <w:proofErr w:type="gramStart"/>
      <w:r>
        <w:rPr>
          <w:rFonts w:ascii="Garamond" w:hAnsi="Garamond" w:cs="Arial"/>
        </w:rPr>
        <w:t>Los</w:t>
      </w:r>
      <w:proofErr w:type="gramEnd"/>
      <w:r>
        <w:rPr>
          <w:rFonts w:ascii="Garamond" w:hAnsi="Garamond" w:cs="Arial"/>
        </w:rPr>
        <w:t xml:space="preserve"> Angeles.</w:t>
      </w:r>
    </w:p>
    <w:p w14:paraId="182CD8F8" w14:textId="01C96E91" w:rsidR="00B0640D" w:rsidRPr="0069649E" w:rsidRDefault="00B0640D" w:rsidP="00F76492">
      <w:pPr>
        <w:pStyle w:val="BodyTextIndent2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REFLIST </w:instrText>
      </w:r>
      <w:r w:rsidRPr="0069649E">
        <w:rPr>
          <w:rFonts w:ascii="Garamond" w:hAnsi="Garamond" w:cs="Arial"/>
        </w:rPr>
        <w:fldChar w:fldCharType="separate"/>
      </w:r>
      <w:r w:rsidR="003A3A0F" w:rsidRPr="0069649E">
        <w:rPr>
          <w:rFonts w:ascii="Garamond" w:hAnsi="Garamond" w:cs="Arial"/>
        </w:rPr>
        <w:t xml:space="preserve">2001 – </w:t>
      </w:r>
      <w:r w:rsidR="006204B9" w:rsidRPr="0069649E">
        <w:rPr>
          <w:rFonts w:ascii="Garamond" w:hAnsi="Garamond" w:cs="Arial"/>
        </w:rPr>
        <w:t>2011</w:t>
      </w:r>
      <w:r w:rsidRPr="0069649E">
        <w:rPr>
          <w:rFonts w:ascii="Garamond" w:hAnsi="Garamond" w:cs="Arial"/>
        </w:rPr>
        <w:tab/>
        <w:t xml:space="preserve">Professor, Graduate </w:t>
      </w:r>
      <w:r w:rsidR="00AB6242" w:rsidRPr="0069649E">
        <w:rPr>
          <w:rFonts w:ascii="Garamond" w:hAnsi="Garamond" w:cs="Arial"/>
        </w:rPr>
        <w:t>College</w:t>
      </w:r>
      <w:r w:rsidRPr="0069649E">
        <w:rPr>
          <w:rFonts w:ascii="Garamond" w:hAnsi="Garamond" w:cs="Arial"/>
        </w:rPr>
        <w:t xml:space="preserve"> of Social Work, Uni</w:t>
      </w:r>
      <w:r w:rsidR="00DD5965">
        <w:rPr>
          <w:rFonts w:ascii="Garamond" w:hAnsi="Garamond" w:cs="Arial"/>
        </w:rPr>
        <w:t>versity of Houston,</w:t>
      </w:r>
      <w:r w:rsidR="0051481A" w:rsidRPr="0069649E">
        <w:rPr>
          <w:rFonts w:ascii="Garamond" w:hAnsi="Garamond" w:cs="Arial"/>
        </w:rPr>
        <w:t xml:space="preserve"> Houston.</w:t>
      </w:r>
    </w:p>
    <w:p w14:paraId="0B8C5460" w14:textId="3C379400" w:rsidR="00B0640D" w:rsidRPr="0069649E" w:rsidRDefault="00B0640D">
      <w:pPr>
        <w:pStyle w:val="BodyTextIndent2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1998</w:t>
      </w:r>
      <w:r w:rsidR="003A3A0F" w:rsidRPr="0069649E">
        <w:rPr>
          <w:rFonts w:ascii="Garamond" w:hAnsi="Garamond" w:cs="Arial"/>
        </w:rPr>
        <w:t xml:space="preserve"> – </w:t>
      </w:r>
      <w:r w:rsidRPr="0069649E">
        <w:rPr>
          <w:rFonts w:ascii="Garamond" w:hAnsi="Garamond" w:cs="Arial"/>
        </w:rPr>
        <w:t>2001</w:t>
      </w:r>
      <w:r w:rsidRPr="0069649E">
        <w:rPr>
          <w:rFonts w:ascii="Garamond" w:hAnsi="Garamond" w:cs="Arial"/>
        </w:rPr>
        <w:tab/>
        <w:t xml:space="preserve">Professor, </w:t>
      </w:r>
      <w:r w:rsidR="00FC48A4" w:rsidRPr="0069649E">
        <w:rPr>
          <w:rFonts w:ascii="Garamond" w:hAnsi="Garamond" w:cs="Arial"/>
        </w:rPr>
        <w:t xml:space="preserve">Department of Sociology, </w:t>
      </w:r>
      <w:r w:rsidRPr="0069649E">
        <w:rPr>
          <w:rFonts w:ascii="Garamond" w:hAnsi="Garamond" w:cs="Arial"/>
        </w:rPr>
        <w:t xml:space="preserve">The University of Texas </w:t>
      </w:r>
      <w:r w:rsidR="0051481A" w:rsidRPr="0069649E">
        <w:rPr>
          <w:rFonts w:ascii="Garamond" w:hAnsi="Garamond" w:cs="Arial"/>
        </w:rPr>
        <w:t>at San Antonio, San Antonio.</w:t>
      </w:r>
    </w:p>
    <w:p w14:paraId="218D95C8" w14:textId="275559DA" w:rsidR="00B0640D" w:rsidRPr="0069649E" w:rsidRDefault="00B0640D">
      <w:pPr>
        <w:pStyle w:val="BodyTextIndent2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1992</w:t>
      </w:r>
      <w:r w:rsidR="003A3A0F" w:rsidRPr="0069649E">
        <w:rPr>
          <w:rFonts w:ascii="Garamond" w:hAnsi="Garamond" w:cs="Arial"/>
        </w:rPr>
        <w:t xml:space="preserve"> – </w:t>
      </w:r>
      <w:r w:rsidRPr="0069649E">
        <w:rPr>
          <w:rFonts w:ascii="Garamond" w:hAnsi="Garamond" w:cs="Arial"/>
        </w:rPr>
        <w:t>1993</w:t>
      </w:r>
      <w:r w:rsidRPr="0069649E">
        <w:rPr>
          <w:rFonts w:ascii="Garamond" w:hAnsi="Garamond" w:cs="Arial"/>
        </w:rPr>
        <w:tab/>
        <w:t>Visiting Scholar, Department of Sociology, Mexican American Studies, Uni</w:t>
      </w:r>
      <w:r w:rsidR="0051481A" w:rsidRPr="0069649E">
        <w:rPr>
          <w:rFonts w:ascii="Garamond" w:hAnsi="Garamond" w:cs="Arial"/>
        </w:rPr>
        <w:t>versity of Houston, Houston.</w:t>
      </w:r>
    </w:p>
    <w:p w14:paraId="4FB7E841" w14:textId="66869382" w:rsidR="00B0640D" w:rsidRPr="0069649E" w:rsidRDefault="00B0640D">
      <w:pPr>
        <w:pStyle w:val="BodyTextIndent2"/>
        <w:jc w:val="both"/>
        <w:rPr>
          <w:rFonts w:ascii="Garamond" w:hAnsi="Garamond" w:cs="Arial"/>
          <w:lang w:val="es-MX"/>
        </w:rPr>
      </w:pPr>
      <w:r w:rsidRPr="0069649E">
        <w:rPr>
          <w:rFonts w:ascii="Garamond" w:hAnsi="Garamond" w:cs="Arial"/>
          <w:lang w:val="es-MX"/>
        </w:rPr>
        <w:t>1987</w:t>
      </w:r>
      <w:r w:rsidR="003A3A0F" w:rsidRPr="0069649E">
        <w:rPr>
          <w:rFonts w:ascii="Garamond" w:hAnsi="Garamond" w:cs="Arial"/>
          <w:lang w:val="es-MX"/>
        </w:rPr>
        <w:t xml:space="preserve"> </w:t>
      </w:r>
      <w:r w:rsidR="003A3A0F" w:rsidRPr="00C70C37">
        <w:rPr>
          <w:rFonts w:ascii="Garamond" w:hAnsi="Garamond" w:cs="Arial"/>
          <w:lang w:val="es-MX"/>
        </w:rPr>
        <w:t xml:space="preserve">– </w:t>
      </w:r>
      <w:r w:rsidRPr="0069649E">
        <w:rPr>
          <w:rFonts w:ascii="Garamond" w:hAnsi="Garamond" w:cs="Arial"/>
          <w:lang w:val="es-MX"/>
        </w:rPr>
        <w:t>1988</w:t>
      </w:r>
      <w:r w:rsidRPr="0069649E">
        <w:rPr>
          <w:rFonts w:ascii="Garamond" w:hAnsi="Garamond" w:cs="Arial"/>
          <w:lang w:val="es-MX"/>
        </w:rPr>
        <w:tab/>
        <w:t>Professor (Fulbright Scholar), U.S./Mexico Relations Graduate School, Universidad Nacional Autónoma de México, Escuela Nacional de Estudios Profesionales, Acatlán, México, D.F.</w:t>
      </w:r>
    </w:p>
    <w:p w14:paraId="5D55F435" w14:textId="39A5AF24" w:rsidR="00B0640D" w:rsidRPr="0069649E" w:rsidRDefault="00B0640D">
      <w:pPr>
        <w:pStyle w:val="BodyTextIndent2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1985</w:t>
      </w:r>
      <w:r w:rsidR="003A3A0F" w:rsidRPr="0069649E">
        <w:rPr>
          <w:rFonts w:ascii="Garamond" w:hAnsi="Garamond" w:cs="Arial"/>
        </w:rPr>
        <w:t xml:space="preserve"> – </w:t>
      </w:r>
      <w:r w:rsidRPr="0069649E">
        <w:rPr>
          <w:rFonts w:ascii="Garamond" w:hAnsi="Garamond" w:cs="Arial"/>
        </w:rPr>
        <w:t>1998</w:t>
      </w:r>
      <w:r w:rsidRPr="0069649E">
        <w:rPr>
          <w:rFonts w:ascii="Garamond" w:hAnsi="Garamond" w:cs="Arial"/>
        </w:rPr>
        <w:tab/>
        <w:t xml:space="preserve">Associate Professor, </w:t>
      </w:r>
      <w:r w:rsidR="00FC48A4" w:rsidRPr="0069649E">
        <w:rPr>
          <w:rFonts w:ascii="Garamond" w:hAnsi="Garamond" w:cs="Arial"/>
        </w:rPr>
        <w:t xml:space="preserve">Department of Sociology, </w:t>
      </w:r>
      <w:r w:rsidRPr="0069649E">
        <w:rPr>
          <w:rFonts w:ascii="Garamond" w:hAnsi="Garamond" w:cs="Arial"/>
        </w:rPr>
        <w:t>The University of Tex</w:t>
      </w:r>
      <w:r w:rsidR="0051481A" w:rsidRPr="0069649E">
        <w:rPr>
          <w:rFonts w:ascii="Garamond" w:hAnsi="Garamond" w:cs="Arial"/>
        </w:rPr>
        <w:t>as San Antonio, San Antonio.</w:t>
      </w:r>
    </w:p>
    <w:p w14:paraId="458672FD" w14:textId="6E998308" w:rsidR="00B0640D" w:rsidRPr="0069649E" w:rsidRDefault="00B0640D">
      <w:pPr>
        <w:pStyle w:val="BodyTextIndent2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lastRenderedPageBreak/>
        <w:t>1979</w:t>
      </w:r>
      <w:r w:rsidR="003A3A0F" w:rsidRPr="0069649E">
        <w:rPr>
          <w:rFonts w:ascii="Garamond" w:hAnsi="Garamond" w:cs="Arial"/>
        </w:rPr>
        <w:t xml:space="preserve"> – </w:t>
      </w:r>
      <w:r w:rsidRPr="0069649E">
        <w:rPr>
          <w:rFonts w:ascii="Garamond" w:hAnsi="Garamond" w:cs="Arial"/>
        </w:rPr>
        <w:t>1985</w:t>
      </w:r>
      <w:r w:rsidRPr="0069649E">
        <w:rPr>
          <w:rFonts w:ascii="Garamond" w:hAnsi="Garamond" w:cs="Arial"/>
        </w:rPr>
        <w:tab/>
        <w:t xml:space="preserve">Assistant Professor, </w:t>
      </w:r>
      <w:r w:rsidR="00FC48A4" w:rsidRPr="0069649E">
        <w:rPr>
          <w:rFonts w:ascii="Garamond" w:hAnsi="Garamond" w:cs="Arial"/>
        </w:rPr>
        <w:t xml:space="preserve">Department of Sociology, </w:t>
      </w:r>
      <w:r w:rsidRPr="0069649E">
        <w:rPr>
          <w:rFonts w:ascii="Garamond" w:hAnsi="Garamond" w:cs="Arial"/>
        </w:rPr>
        <w:t xml:space="preserve">The University of Texas </w:t>
      </w:r>
      <w:r w:rsidR="0051481A" w:rsidRPr="0069649E">
        <w:rPr>
          <w:rFonts w:ascii="Garamond" w:hAnsi="Garamond" w:cs="Arial"/>
        </w:rPr>
        <w:t>at San Antonio, San Antonio.</w:t>
      </w:r>
    </w:p>
    <w:p w14:paraId="51F636AA" w14:textId="39DB9B89" w:rsidR="00B0640D" w:rsidRPr="0069649E" w:rsidRDefault="00B0640D" w:rsidP="00F76492">
      <w:pPr>
        <w:pStyle w:val="BodyTextIndent2"/>
        <w:ind w:right="-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1976</w:t>
      </w:r>
      <w:r w:rsidR="003A3A0F" w:rsidRPr="0069649E">
        <w:rPr>
          <w:rFonts w:ascii="Garamond" w:hAnsi="Garamond"/>
        </w:rPr>
        <w:t xml:space="preserve"> </w:t>
      </w:r>
      <w:r w:rsidR="003A3A0F" w:rsidRPr="0069649E">
        <w:rPr>
          <w:rFonts w:ascii="Garamond" w:hAnsi="Garamond" w:cs="Arial"/>
        </w:rPr>
        <w:t xml:space="preserve">– </w:t>
      </w:r>
      <w:r w:rsidRPr="0069649E">
        <w:rPr>
          <w:rFonts w:ascii="Garamond" w:hAnsi="Garamond" w:cs="Arial"/>
        </w:rPr>
        <w:t>1979</w:t>
      </w:r>
      <w:r w:rsidRPr="0069649E">
        <w:rPr>
          <w:rFonts w:ascii="Garamond" w:hAnsi="Garamond" w:cs="Arial"/>
        </w:rPr>
        <w:tab/>
        <w:t>Lecturer, Department of Sociology, California St</w:t>
      </w:r>
      <w:r w:rsidR="0051481A" w:rsidRPr="0069649E">
        <w:rPr>
          <w:rFonts w:ascii="Garamond" w:hAnsi="Garamond" w:cs="Arial"/>
        </w:rPr>
        <w:t>ate College, San Bernardino.</w:t>
      </w:r>
    </w:p>
    <w:p w14:paraId="6D9C0108" w14:textId="453230A3" w:rsidR="00B0640D" w:rsidRPr="0069649E" w:rsidRDefault="003A3A0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1972 – </w:t>
      </w:r>
      <w:r w:rsidR="00B0640D" w:rsidRPr="0069649E">
        <w:rPr>
          <w:rFonts w:ascii="Garamond" w:hAnsi="Garamond" w:cs="Arial"/>
        </w:rPr>
        <w:t>1973</w:t>
      </w:r>
      <w:r w:rsidR="00B0640D" w:rsidRPr="0069649E">
        <w:rPr>
          <w:rFonts w:ascii="Garamond" w:hAnsi="Garamond" w:cs="Arial"/>
        </w:rPr>
        <w:tab/>
      </w:r>
      <w:r w:rsidR="00B0640D" w:rsidRPr="0069649E">
        <w:rPr>
          <w:rFonts w:ascii="Garamond" w:hAnsi="Garamond" w:cs="Arial"/>
        </w:rPr>
        <w:tab/>
        <w:t>Lecturer, Univers</w:t>
      </w:r>
      <w:r w:rsidR="0051481A" w:rsidRPr="0069649E">
        <w:rPr>
          <w:rFonts w:ascii="Garamond" w:hAnsi="Garamond" w:cs="Arial"/>
        </w:rPr>
        <w:t>ity of Wisconsin, Milwaukee.</w:t>
      </w:r>
    </w:p>
    <w:p w14:paraId="14E0719E" w14:textId="56A0D595" w:rsidR="00B0640D" w:rsidRPr="0069649E" w:rsidRDefault="003A3A0F">
      <w:pPr>
        <w:pStyle w:val="BodyTextIndent2"/>
        <w:spacing w:after="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1971 – </w:t>
      </w:r>
      <w:r w:rsidR="00B0640D" w:rsidRPr="0069649E">
        <w:rPr>
          <w:rFonts w:ascii="Garamond" w:hAnsi="Garamond" w:cs="Arial"/>
        </w:rPr>
        <w:t>1973</w:t>
      </w:r>
      <w:r w:rsidR="00B0640D" w:rsidRPr="0069649E">
        <w:rPr>
          <w:rFonts w:ascii="Garamond" w:hAnsi="Garamond" w:cs="Arial"/>
        </w:rPr>
        <w:tab/>
        <w:t>Urban Specialist, Center for Community Leader and Development, University of Wis</w:t>
      </w:r>
      <w:r w:rsidR="0051481A" w:rsidRPr="0069649E">
        <w:rPr>
          <w:rFonts w:ascii="Garamond" w:hAnsi="Garamond" w:cs="Arial"/>
        </w:rPr>
        <w:t>consin-Extension, Milwaukee.</w:t>
      </w:r>
    </w:p>
    <w:p w14:paraId="0173687C" w14:textId="77777777" w:rsidR="00B0640D" w:rsidRPr="0069649E" w:rsidRDefault="00B0640D">
      <w:pPr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end"/>
      </w:r>
    </w:p>
    <w:p w14:paraId="437C055C" w14:textId="77777777" w:rsidR="00B0640D" w:rsidRPr="0069649E" w:rsidRDefault="00B0640D">
      <w:pPr>
        <w:jc w:val="both"/>
        <w:rPr>
          <w:rFonts w:ascii="Garamond" w:hAnsi="Garamond" w:cs="Arial"/>
        </w:rPr>
      </w:pPr>
    </w:p>
    <w:p w14:paraId="07E669A0" w14:textId="13F44700" w:rsidR="00B0640D" w:rsidRPr="0069649E" w:rsidRDefault="00E306F5">
      <w:pPr>
        <w:jc w:val="both"/>
        <w:rPr>
          <w:rFonts w:ascii="Garamond" w:hAnsi="Garamond" w:cs="Arial"/>
          <w:b/>
          <w:bCs/>
        </w:rPr>
      </w:pPr>
      <w:r>
        <w:rPr>
          <w:rFonts w:ascii="Garamond" w:hAnsi="Garamond" w:cs="Arial"/>
          <w:b/>
          <w:bCs/>
        </w:rPr>
        <w:t xml:space="preserve">RECENT </w:t>
      </w:r>
      <w:r w:rsidR="00B0640D" w:rsidRPr="0069649E">
        <w:rPr>
          <w:rFonts w:ascii="Garamond" w:hAnsi="Garamond" w:cs="Arial"/>
          <w:b/>
          <w:bCs/>
        </w:rPr>
        <w:t>PROFESSIONAL AND ADMINISTRATIVE APPOINTMENTS</w:t>
      </w:r>
    </w:p>
    <w:p w14:paraId="2D6EDDD7" w14:textId="77777777" w:rsidR="00B0640D" w:rsidRPr="0069649E" w:rsidRDefault="00B0640D">
      <w:pPr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CITE &lt;EndNote&gt;&lt;Cite&gt;&lt;Year&gt;2001-Present&lt;/Year&gt;&lt;RecNum&gt;33&lt;/RecNum&gt;&lt;MDL&gt;&lt;REFERENCE_TYPE&gt;24&lt;/REFERENCE_TYPE&gt;&lt;REFNUM&gt;33&lt;/REFNUM&gt;&lt;YEAR&gt;2001-Present&lt;/YEAR&gt;&lt;TITLE&gt;Director&lt;/TITLE&gt;&lt;PLACE_PUBLISHED&gt;Houston, TX&lt;/PLACE_PUBLISHED&gt;&lt;PUBLISHER&gt;Office for Drug and Social Policy Research, University of Houston&lt;/PUBLISHER&gt;&lt;/MDL&gt;&lt;/Cite&gt;&lt;Cite&gt;&lt;Year&gt;1994-1999&lt;/Year&gt;&lt;RecNum&gt;35&lt;/RecNum&gt;&lt;MDL&gt;&lt;REFERENCE_TYPE&gt;24&lt;/REFERENCE_TYPE&gt;&lt;REFNUM&gt;35&lt;/REFNUM&gt;&lt;YEAR&gt;1994-1999&lt;/YEAR&gt;&lt;TITLE&gt;Director&lt;/TITLE&gt;&lt;PLACE_PUBLISHED&gt;San Antonio, TX&lt;/PLACE_PUBLISHED&gt;&lt;PUBLISHER&gt;Hispanic Research Center, The University of Texas at San Antonio&lt;/PUBLISHER&gt;&lt;/MDL&gt;&lt;/Cite&gt;&lt;Cite&gt;&lt;Year&gt;1999-2001&lt;/Year&gt;&lt;RecNum&gt;34&lt;/RecNum&gt;&lt;MDL&gt;&lt;REFERENCE_TYPE&gt;24&lt;/REFERENCE_TYPE&gt;&lt;REFNUM&gt;34&lt;/REFNUM&gt;&lt;YEAR&gt;1999-2001&lt;/YEAR&gt;&lt;TITLE&gt;Director&lt;/TITLE&gt;&lt;PLACE_PUBLISHED&gt;San Antonio, TX&lt;/PLACE_PUBLISHED&gt;&lt;PUBLISHER&gt;Center for Drug and Social Policy Research, The University of Texas at San Antonio&lt;/PUBLISHER&gt;&lt;/MDL&gt;&lt;/Cite&gt;&lt;/EndNote&gt;</w:instrText>
      </w:r>
      <w:r w:rsidRPr="0069649E">
        <w:rPr>
          <w:rFonts w:ascii="Garamond" w:hAnsi="Garamond" w:cs="Arial"/>
        </w:rPr>
        <w:fldChar w:fldCharType="end"/>
      </w:r>
    </w:p>
    <w:p w14:paraId="11415C39" w14:textId="09DA0DFB" w:rsidR="00345A01" w:rsidRPr="0069649E" w:rsidRDefault="003A3A0F">
      <w:pPr>
        <w:pStyle w:val="BodyTextIndent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2011 – P</w:t>
      </w:r>
      <w:r w:rsidR="00345A01" w:rsidRPr="0069649E">
        <w:rPr>
          <w:rFonts w:ascii="Garamond" w:hAnsi="Garamond" w:cs="Arial"/>
        </w:rPr>
        <w:t>resent</w:t>
      </w:r>
      <w:r w:rsidR="00345A01" w:rsidRPr="0069649E">
        <w:rPr>
          <w:rFonts w:ascii="Garamond" w:hAnsi="Garamond" w:cs="Arial"/>
        </w:rPr>
        <w:tab/>
        <w:t>Professor, School of Social Work, University of Southern California</w:t>
      </w:r>
      <w:r w:rsidR="00DD5965">
        <w:rPr>
          <w:rFonts w:ascii="Garamond" w:hAnsi="Garamond" w:cs="Arial"/>
        </w:rPr>
        <w:t>, Los Angeles</w:t>
      </w:r>
    </w:p>
    <w:p w14:paraId="137BA564" w14:textId="36B28BB9" w:rsidR="00B0640D" w:rsidRPr="0069649E" w:rsidRDefault="00B0640D">
      <w:pPr>
        <w:pStyle w:val="BodyTextIndent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REFLIST </w:instrText>
      </w:r>
      <w:r w:rsidRPr="0069649E">
        <w:rPr>
          <w:rFonts w:ascii="Garamond" w:hAnsi="Garamond" w:cs="Arial"/>
        </w:rPr>
        <w:fldChar w:fldCharType="separate"/>
      </w:r>
      <w:r w:rsidR="003A3A0F" w:rsidRPr="0069649E">
        <w:rPr>
          <w:rFonts w:ascii="Garamond" w:hAnsi="Garamond" w:cs="Arial"/>
        </w:rPr>
        <w:t xml:space="preserve">2001 – </w:t>
      </w:r>
      <w:r w:rsidR="00345A01" w:rsidRPr="0069649E">
        <w:rPr>
          <w:rFonts w:ascii="Garamond" w:hAnsi="Garamond" w:cs="Arial"/>
        </w:rPr>
        <w:t>2011</w:t>
      </w:r>
      <w:r w:rsidRPr="0069649E">
        <w:rPr>
          <w:rFonts w:ascii="Garamond" w:hAnsi="Garamond" w:cs="Arial"/>
        </w:rPr>
        <w:tab/>
        <w:t xml:space="preserve">Director, </w:t>
      </w:r>
      <w:r w:rsidR="00AB6242" w:rsidRPr="0069649E">
        <w:rPr>
          <w:rFonts w:ascii="Garamond" w:hAnsi="Garamond" w:cs="Arial"/>
        </w:rPr>
        <w:t>Center</w:t>
      </w:r>
      <w:r w:rsidRPr="0069649E">
        <w:rPr>
          <w:rFonts w:ascii="Garamond" w:hAnsi="Garamond" w:cs="Arial"/>
        </w:rPr>
        <w:t xml:space="preserve"> for Drug and Social Policy Research, University of Houston, Houston, TX.</w:t>
      </w:r>
    </w:p>
    <w:p w14:paraId="0984A707" w14:textId="7CD42B53" w:rsidR="00B0640D" w:rsidRPr="0069649E" w:rsidRDefault="003A3A0F">
      <w:pPr>
        <w:pStyle w:val="BodyTextIndent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1999 – </w:t>
      </w:r>
      <w:r w:rsidR="00B0640D" w:rsidRPr="0069649E">
        <w:rPr>
          <w:rFonts w:ascii="Garamond" w:hAnsi="Garamond" w:cs="Arial"/>
        </w:rPr>
        <w:t>2001</w:t>
      </w:r>
      <w:r w:rsidR="00B0640D" w:rsidRPr="0069649E">
        <w:rPr>
          <w:rFonts w:ascii="Garamond" w:hAnsi="Garamond" w:cs="Arial"/>
        </w:rPr>
        <w:tab/>
        <w:t>Director, Center for Drug and Social Policy Research, The University of Texas at San Antonio, San Antonio, TX.</w:t>
      </w:r>
    </w:p>
    <w:p w14:paraId="410865C6" w14:textId="3A8B0DA3" w:rsidR="00B0640D" w:rsidRPr="0069649E" w:rsidRDefault="003A3A0F">
      <w:pPr>
        <w:pStyle w:val="BodyTextIndent"/>
        <w:spacing w:after="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1994 – </w:t>
      </w:r>
      <w:r w:rsidR="00B0640D" w:rsidRPr="0069649E">
        <w:rPr>
          <w:rFonts w:ascii="Garamond" w:hAnsi="Garamond" w:cs="Arial"/>
        </w:rPr>
        <w:t>1999</w:t>
      </w:r>
      <w:r w:rsidR="00B0640D" w:rsidRPr="0069649E">
        <w:rPr>
          <w:rFonts w:ascii="Garamond" w:hAnsi="Garamond" w:cs="Arial"/>
        </w:rPr>
        <w:tab/>
        <w:t>Director, Hispanic Research Center, The University of Texas at San Antonio, San Antonio, TX.</w:t>
      </w:r>
    </w:p>
    <w:p w14:paraId="7A35398A" w14:textId="77777777" w:rsidR="00B0640D" w:rsidRPr="0069649E" w:rsidRDefault="00B0640D">
      <w:pPr>
        <w:pStyle w:val="Heading3"/>
        <w:tabs>
          <w:tab w:val="clear" w:pos="4680"/>
          <w:tab w:val="left" w:pos="-1440"/>
          <w:tab w:val="left" w:pos="-720"/>
        </w:tabs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end"/>
      </w:r>
    </w:p>
    <w:p w14:paraId="66ED5073" w14:textId="77777777" w:rsidR="00B0640D" w:rsidRPr="0069649E" w:rsidRDefault="00B0640D">
      <w:pPr>
        <w:pStyle w:val="Heading3"/>
        <w:tabs>
          <w:tab w:val="clear" w:pos="4680"/>
          <w:tab w:val="left" w:pos="-1440"/>
          <w:tab w:val="left" w:pos="-720"/>
        </w:tabs>
        <w:rPr>
          <w:rFonts w:ascii="Garamond" w:hAnsi="Garamond" w:cs="Arial"/>
          <w:bCs/>
        </w:rPr>
      </w:pPr>
    </w:p>
    <w:p w14:paraId="39344C94" w14:textId="77777777" w:rsidR="00B0640D" w:rsidRPr="0069649E" w:rsidRDefault="00B0640D">
      <w:pPr>
        <w:pStyle w:val="Heading3"/>
        <w:tabs>
          <w:tab w:val="clear" w:pos="4680"/>
          <w:tab w:val="left" w:pos="-1440"/>
          <w:tab w:val="left" w:pos="-720"/>
        </w:tabs>
        <w:rPr>
          <w:rFonts w:ascii="Garamond" w:hAnsi="Garamond" w:cs="Arial"/>
          <w:bCs/>
        </w:rPr>
      </w:pPr>
      <w:r w:rsidRPr="0069649E">
        <w:rPr>
          <w:rFonts w:ascii="Garamond" w:hAnsi="Garamond" w:cs="Arial"/>
          <w:bCs/>
        </w:rPr>
        <w:t>RESEARCH INTERESTS</w:t>
      </w:r>
    </w:p>
    <w:p w14:paraId="266AACD3" w14:textId="77777777" w:rsidR="00B0640D" w:rsidRPr="0069649E" w:rsidRDefault="00B0640D">
      <w:pPr>
        <w:tabs>
          <w:tab w:val="left" w:pos="-1440"/>
          <w:tab w:val="left" w:pos="-720"/>
        </w:tabs>
        <w:jc w:val="both"/>
        <w:rPr>
          <w:rFonts w:ascii="Garamond" w:hAnsi="Garamond" w:cs="Arial"/>
        </w:rPr>
      </w:pPr>
    </w:p>
    <w:p w14:paraId="6574D312" w14:textId="77777777" w:rsidR="00B0640D" w:rsidRPr="0069649E" w:rsidRDefault="005C34B0">
      <w:pPr>
        <w:tabs>
          <w:tab w:val="left" w:pos="180"/>
        </w:tabs>
        <w:ind w:left="18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Epidemiology of Drug Use, Public Health, Crime and Deviance, Minority Groups, </w:t>
      </w:r>
      <w:r w:rsidR="00B0640D" w:rsidRPr="0069649E">
        <w:rPr>
          <w:rFonts w:ascii="Garamond" w:hAnsi="Garamond" w:cs="Arial"/>
        </w:rPr>
        <w:t xml:space="preserve">U.S./Mexico </w:t>
      </w:r>
      <w:r w:rsidRPr="0069649E">
        <w:rPr>
          <w:rFonts w:ascii="Garamond" w:hAnsi="Garamond" w:cs="Arial"/>
        </w:rPr>
        <w:t>Relations.</w:t>
      </w:r>
    </w:p>
    <w:p w14:paraId="4DD25120" w14:textId="77777777" w:rsidR="00B0640D" w:rsidRPr="0069649E" w:rsidRDefault="00B0640D">
      <w:pPr>
        <w:tabs>
          <w:tab w:val="left" w:pos="-1440"/>
          <w:tab w:val="left" w:pos="-720"/>
        </w:tabs>
        <w:jc w:val="both"/>
        <w:rPr>
          <w:rFonts w:ascii="Garamond" w:hAnsi="Garamond" w:cs="Arial"/>
        </w:rPr>
      </w:pPr>
    </w:p>
    <w:p w14:paraId="187F0E92" w14:textId="77777777" w:rsidR="00B0640D" w:rsidRPr="0069649E" w:rsidRDefault="00B0640D">
      <w:pPr>
        <w:tabs>
          <w:tab w:val="left" w:pos="-1440"/>
          <w:tab w:val="left" w:pos="-720"/>
        </w:tabs>
        <w:jc w:val="both"/>
        <w:rPr>
          <w:rFonts w:ascii="Garamond" w:hAnsi="Garamond" w:cs="Arial"/>
        </w:rPr>
      </w:pPr>
    </w:p>
    <w:p w14:paraId="5D5EB7A0" w14:textId="77777777" w:rsidR="00B0640D" w:rsidRPr="0069649E" w:rsidRDefault="00B0640D">
      <w:pPr>
        <w:pStyle w:val="Heading3"/>
        <w:tabs>
          <w:tab w:val="clear" w:pos="4680"/>
          <w:tab w:val="left" w:pos="-1440"/>
          <w:tab w:val="left" w:pos="-720"/>
        </w:tabs>
        <w:rPr>
          <w:rFonts w:ascii="Garamond" w:hAnsi="Garamond" w:cs="Arial"/>
          <w:bCs/>
        </w:rPr>
      </w:pPr>
      <w:r w:rsidRPr="0069649E">
        <w:rPr>
          <w:rFonts w:ascii="Garamond" w:hAnsi="Garamond" w:cs="Arial"/>
          <w:bCs/>
        </w:rPr>
        <w:t>TEACHING FIELDS</w:t>
      </w:r>
    </w:p>
    <w:p w14:paraId="15B764FF" w14:textId="77777777" w:rsidR="00B0640D" w:rsidRPr="0069649E" w:rsidRDefault="00B0640D">
      <w:pPr>
        <w:tabs>
          <w:tab w:val="left" w:pos="-1440"/>
          <w:tab w:val="left" w:pos="-720"/>
        </w:tabs>
        <w:jc w:val="both"/>
        <w:rPr>
          <w:rFonts w:ascii="Garamond" w:hAnsi="Garamond" w:cs="Arial"/>
        </w:rPr>
      </w:pPr>
    </w:p>
    <w:p w14:paraId="37AA4562" w14:textId="77777777" w:rsidR="00B0640D" w:rsidRPr="0069649E" w:rsidRDefault="00B0640D">
      <w:pPr>
        <w:tabs>
          <w:tab w:val="left" w:pos="180"/>
        </w:tabs>
        <w:ind w:left="18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Urban </w:t>
      </w:r>
      <w:r w:rsidR="005C34B0" w:rsidRPr="0069649E">
        <w:rPr>
          <w:rFonts w:ascii="Garamond" w:hAnsi="Garamond" w:cs="Arial"/>
        </w:rPr>
        <w:t>Studies</w:t>
      </w:r>
      <w:r w:rsidRPr="0069649E">
        <w:rPr>
          <w:rFonts w:ascii="Garamond" w:hAnsi="Garamond" w:cs="Arial"/>
        </w:rPr>
        <w:t xml:space="preserve">, Race and Ethnic Relations, Mexican American </w:t>
      </w:r>
      <w:r w:rsidR="005C34B0" w:rsidRPr="0069649E">
        <w:rPr>
          <w:rFonts w:ascii="Garamond" w:hAnsi="Garamond" w:cs="Arial"/>
        </w:rPr>
        <w:t>Community</w:t>
      </w:r>
      <w:r w:rsidRPr="0069649E">
        <w:rPr>
          <w:rFonts w:ascii="Garamond" w:hAnsi="Garamond" w:cs="Arial"/>
        </w:rPr>
        <w:t xml:space="preserve">, </w:t>
      </w:r>
      <w:r w:rsidR="005C34B0" w:rsidRPr="0069649E">
        <w:rPr>
          <w:rFonts w:ascii="Garamond" w:hAnsi="Garamond" w:cs="Arial"/>
        </w:rPr>
        <w:t>Family</w:t>
      </w:r>
      <w:r w:rsidRPr="0069649E">
        <w:rPr>
          <w:rFonts w:ascii="Garamond" w:hAnsi="Garamond" w:cs="Arial"/>
        </w:rPr>
        <w:t>, and Qualitative Methods.</w:t>
      </w:r>
    </w:p>
    <w:p w14:paraId="1A3483AA" w14:textId="77777777" w:rsidR="00B0640D" w:rsidRPr="0069649E" w:rsidRDefault="00B0640D">
      <w:pPr>
        <w:keepLines/>
        <w:jc w:val="both"/>
        <w:rPr>
          <w:rFonts w:ascii="Garamond" w:hAnsi="Garamond" w:cs="Arial"/>
          <w:b/>
          <w:bCs/>
        </w:rPr>
      </w:pPr>
    </w:p>
    <w:p w14:paraId="6BABDA09" w14:textId="77777777" w:rsidR="00833BF7" w:rsidRPr="0069649E" w:rsidRDefault="00833BF7">
      <w:pPr>
        <w:keepLines/>
        <w:jc w:val="both"/>
        <w:rPr>
          <w:rFonts w:ascii="Garamond" w:hAnsi="Garamond" w:cs="Arial"/>
          <w:b/>
          <w:bCs/>
        </w:rPr>
      </w:pPr>
    </w:p>
    <w:p w14:paraId="3AD87DD6" w14:textId="4EB21C21" w:rsidR="00AD7E7D" w:rsidRPr="0069649E" w:rsidRDefault="00B0640D">
      <w:pPr>
        <w:keepLines/>
        <w:jc w:val="both"/>
        <w:rPr>
          <w:rFonts w:ascii="Garamond" w:hAnsi="Garamond" w:cs="Arial"/>
          <w:b/>
          <w:bCs/>
        </w:rPr>
      </w:pPr>
      <w:r w:rsidRPr="0069649E">
        <w:rPr>
          <w:rFonts w:ascii="Garamond" w:hAnsi="Garamond" w:cs="Arial"/>
          <w:b/>
          <w:bCs/>
        </w:rPr>
        <w:t>RESEARCH GRANTS</w:t>
      </w:r>
    </w:p>
    <w:p w14:paraId="1E604A3E" w14:textId="77777777" w:rsidR="003D2A6D" w:rsidRPr="0069649E" w:rsidRDefault="003D2A6D">
      <w:pPr>
        <w:keepLines/>
        <w:jc w:val="both"/>
        <w:rPr>
          <w:rFonts w:ascii="Garamond" w:hAnsi="Garamond" w:cs="Arial"/>
          <w:b/>
          <w:bCs/>
        </w:rPr>
      </w:pPr>
    </w:p>
    <w:p w14:paraId="2A6CB203" w14:textId="7B9B3D1C" w:rsidR="002D7AAC" w:rsidRPr="0069649E" w:rsidRDefault="002D7AAC">
      <w:pPr>
        <w:keepLines/>
        <w:jc w:val="both"/>
        <w:rPr>
          <w:rFonts w:ascii="Garamond" w:hAnsi="Garamond" w:cs="Arial"/>
          <w:b/>
          <w:bCs/>
          <w:u w:val="single"/>
        </w:rPr>
      </w:pPr>
      <w:r w:rsidRPr="0069649E">
        <w:rPr>
          <w:rFonts w:ascii="Garamond" w:hAnsi="Garamond" w:cs="Arial"/>
          <w:b/>
          <w:bCs/>
          <w:u w:val="single"/>
        </w:rPr>
        <w:t>Current</w:t>
      </w:r>
    </w:p>
    <w:p w14:paraId="17CDAF7B" w14:textId="31C4F2BC" w:rsidR="002D7AAC" w:rsidRPr="0069649E" w:rsidRDefault="002D7AAC">
      <w:pPr>
        <w:keepLines/>
        <w:jc w:val="both"/>
        <w:rPr>
          <w:rFonts w:ascii="Garamond" w:hAnsi="Garamond" w:cs="Arial"/>
          <w:bCs/>
        </w:rPr>
      </w:pPr>
      <w:r w:rsidRPr="0069649E">
        <w:rPr>
          <w:rFonts w:ascii="Garamond" w:hAnsi="Garamond" w:cs="Arial"/>
          <w:bCs/>
        </w:rPr>
        <w:t>2 R25 DA026401</w:t>
      </w:r>
      <w:r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  <w:t>Valdez (PI)</w:t>
      </w:r>
      <w:r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  <w:t>2015 – 2020</w:t>
      </w:r>
    </w:p>
    <w:p w14:paraId="779906C1" w14:textId="44A5143F" w:rsidR="002D7AAC" w:rsidRPr="0069649E" w:rsidRDefault="002D7AAC">
      <w:pPr>
        <w:keepLines/>
        <w:jc w:val="both"/>
        <w:rPr>
          <w:rFonts w:ascii="Garamond" w:hAnsi="Garamond" w:cs="Arial"/>
          <w:bCs/>
        </w:rPr>
      </w:pPr>
      <w:r w:rsidRPr="0069649E">
        <w:rPr>
          <w:rFonts w:ascii="Garamond" w:hAnsi="Garamond" w:cs="Arial"/>
          <w:bCs/>
        </w:rPr>
        <w:t xml:space="preserve">NIH/NIDA </w:t>
      </w:r>
    </w:p>
    <w:p w14:paraId="0C0691BA" w14:textId="78207A89" w:rsidR="002D7AAC" w:rsidRPr="0069649E" w:rsidRDefault="002D7AAC">
      <w:pPr>
        <w:keepLines/>
        <w:jc w:val="both"/>
        <w:rPr>
          <w:rFonts w:ascii="Garamond" w:hAnsi="Garamond" w:cs="Arial"/>
          <w:bCs/>
          <w:i/>
        </w:rPr>
      </w:pPr>
      <w:r w:rsidRPr="0069649E">
        <w:rPr>
          <w:rFonts w:ascii="Garamond" w:hAnsi="Garamond" w:cs="Arial"/>
          <w:bCs/>
          <w:i/>
        </w:rPr>
        <w:t xml:space="preserve">Interdisciplinary Research Training Institute on Hispanic Drug Abuse </w:t>
      </w:r>
    </w:p>
    <w:p w14:paraId="73114211" w14:textId="77777777" w:rsidR="002D7AAC" w:rsidRPr="0069649E" w:rsidRDefault="002D7AAC">
      <w:pPr>
        <w:keepLines/>
        <w:jc w:val="both"/>
        <w:rPr>
          <w:rFonts w:ascii="Garamond" w:hAnsi="Garamond" w:cs="Arial"/>
          <w:bCs/>
          <w:i/>
        </w:rPr>
      </w:pPr>
    </w:p>
    <w:p w14:paraId="1109DD6C" w14:textId="72FEB928" w:rsidR="002D7AAC" w:rsidRPr="00C70C37" w:rsidRDefault="002D7AAC">
      <w:pPr>
        <w:keepLines/>
        <w:jc w:val="both"/>
        <w:rPr>
          <w:rFonts w:ascii="Garamond" w:hAnsi="Garamond" w:cs="Arial"/>
          <w:bCs/>
          <w:lang w:val="es-MX"/>
        </w:rPr>
      </w:pPr>
      <w:r w:rsidRPr="00C70C37">
        <w:rPr>
          <w:rFonts w:ascii="Garamond" w:hAnsi="Garamond" w:cs="Arial"/>
          <w:bCs/>
          <w:lang w:val="es-MX"/>
        </w:rPr>
        <w:t>1 R01 DA039269</w:t>
      </w:r>
      <w:r w:rsidRPr="00C70C37">
        <w:rPr>
          <w:rFonts w:ascii="Garamond" w:hAnsi="Garamond" w:cs="Arial"/>
          <w:bCs/>
          <w:lang w:val="es-MX"/>
        </w:rPr>
        <w:tab/>
      </w:r>
      <w:r w:rsidRPr="00C70C37">
        <w:rPr>
          <w:rFonts w:ascii="Garamond" w:hAnsi="Garamond" w:cs="Arial"/>
          <w:bCs/>
          <w:lang w:val="es-MX"/>
        </w:rPr>
        <w:tab/>
      </w:r>
      <w:r w:rsidRPr="00C70C37">
        <w:rPr>
          <w:rFonts w:ascii="Garamond" w:hAnsi="Garamond" w:cs="Arial"/>
          <w:bCs/>
          <w:lang w:val="es-MX"/>
        </w:rPr>
        <w:tab/>
        <w:t>Cepeda (PI)</w:t>
      </w:r>
      <w:r w:rsidRPr="00C70C37">
        <w:rPr>
          <w:rFonts w:ascii="Garamond" w:hAnsi="Garamond" w:cs="Arial"/>
          <w:bCs/>
          <w:lang w:val="es-MX"/>
        </w:rPr>
        <w:tab/>
      </w:r>
      <w:r w:rsidRPr="00C70C37">
        <w:rPr>
          <w:rFonts w:ascii="Garamond" w:hAnsi="Garamond" w:cs="Arial"/>
          <w:bCs/>
          <w:lang w:val="es-MX"/>
        </w:rPr>
        <w:tab/>
      </w:r>
      <w:r w:rsidRPr="00C70C37">
        <w:rPr>
          <w:rFonts w:ascii="Garamond" w:hAnsi="Garamond" w:cs="Arial"/>
          <w:bCs/>
          <w:lang w:val="es-MX"/>
        </w:rPr>
        <w:tab/>
      </w:r>
      <w:r w:rsidRPr="00C70C37">
        <w:rPr>
          <w:rFonts w:ascii="Garamond" w:hAnsi="Garamond" w:cs="Arial"/>
          <w:bCs/>
          <w:lang w:val="es-MX"/>
        </w:rPr>
        <w:tab/>
      </w:r>
      <w:r w:rsidRPr="00C70C37">
        <w:rPr>
          <w:rFonts w:ascii="Garamond" w:hAnsi="Garamond" w:cs="Arial"/>
          <w:bCs/>
          <w:lang w:val="es-MX"/>
        </w:rPr>
        <w:tab/>
        <w:t>2015 – 20</w:t>
      </w:r>
      <w:r w:rsidR="00E33423" w:rsidRPr="00C70C37">
        <w:rPr>
          <w:rFonts w:ascii="Garamond" w:hAnsi="Garamond" w:cs="Arial"/>
          <w:bCs/>
          <w:lang w:val="es-MX"/>
        </w:rPr>
        <w:t>19</w:t>
      </w:r>
      <w:r w:rsidRPr="00C70C37">
        <w:rPr>
          <w:rFonts w:ascii="Garamond" w:hAnsi="Garamond" w:cs="Arial"/>
          <w:bCs/>
          <w:lang w:val="es-MX"/>
        </w:rPr>
        <w:t xml:space="preserve"> </w:t>
      </w:r>
    </w:p>
    <w:p w14:paraId="47E57529" w14:textId="67616B92" w:rsidR="002D7AAC" w:rsidRPr="00C70C37" w:rsidRDefault="002D7AAC">
      <w:pPr>
        <w:keepLines/>
        <w:jc w:val="both"/>
        <w:rPr>
          <w:rFonts w:ascii="Garamond" w:hAnsi="Garamond" w:cs="Arial"/>
          <w:bCs/>
          <w:lang w:val="es-MX"/>
        </w:rPr>
      </w:pPr>
      <w:r w:rsidRPr="00C70C37">
        <w:rPr>
          <w:rFonts w:ascii="Garamond" w:hAnsi="Garamond" w:cs="Arial"/>
          <w:bCs/>
          <w:lang w:val="es-MX"/>
        </w:rPr>
        <w:t>NIH/NIDA</w:t>
      </w:r>
    </w:p>
    <w:p w14:paraId="48CC7997" w14:textId="4E02B3C8" w:rsidR="002D7AAC" w:rsidRDefault="00BC102A">
      <w:pPr>
        <w:keepLines/>
        <w:jc w:val="both"/>
        <w:rPr>
          <w:rFonts w:ascii="Garamond" w:hAnsi="Garamond" w:cs="Arial"/>
          <w:bCs/>
          <w:i/>
        </w:rPr>
      </w:pPr>
      <w:r w:rsidRPr="0069649E">
        <w:rPr>
          <w:rFonts w:ascii="Garamond" w:hAnsi="Garamond" w:cs="Arial"/>
          <w:bCs/>
          <w:i/>
        </w:rPr>
        <w:t>*</w:t>
      </w:r>
      <w:r w:rsidR="002D7AAC" w:rsidRPr="0069649E">
        <w:rPr>
          <w:rFonts w:ascii="Garamond" w:hAnsi="Garamond" w:cs="Arial"/>
          <w:bCs/>
          <w:i/>
        </w:rPr>
        <w:t xml:space="preserve">Health Consequences of Drug Use and IPV Trajectories for Young Latinas </w:t>
      </w:r>
    </w:p>
    <w:p w14:paraId="7A3D498C" w14:textId="1C3B71E7" w:rsidR="006F7BAB" w:rsidRPr="006F7BAB" w:rsidRDefault="006F7BAB">
      <w:pPr>
        <w:keepLines/>
        <w:jc w:val="both"/>
        <w:rPr>
          <w:rFonts w:ascii="Garamond" w:hAnsi="Garamond" w:cs="Arial"/>
          <w:bCs/>
        </w:rPr>
      </w:pPr>
      <w:r>
        <w:rPr>
          <w:rFonts w:ascii="Garamond" w:hAnsi="Garamond" w:cs="Arial"/>
          <w:bCs/>
        </w:rPr>
        <w:lastRenderedPageBreak/>
        <w:t>Role: Co-I</w:t>
      </w:r>
    </w:p>
    <w:p w14:paraId="0F78E9A6" w14:textId="77777777" w:rsidR="002D7AAC" w:rsidRPr="0069649E" w:rsidRDefault="002D7AAC">
      <w:pPr>
        <w:keepLines/>
        <w:jc w:val="both"/>
        <w:rPr>
          <w:rFonts w:ascii="Garamond" w:hAnsi="Garamond" w:cs="Arial"/>
          <w:bCs/>
          <w:i/>
        </w:rPr>
      </w:pPr>
    </w:p>
    <w:p w14:paraId="4D82D7B9" w14:textId="37688F64" w:rsidR="002D7AAC" w:rsidRDefault="00C70C37">
      <w:pPr>
        <w:keepLines/>
        <w:jc w:val="both"/>
        <w:rPr>
          <w:rFonts w:ascii="Garamond" w:hAnsi="Garamond" w:cs="Arial"/>
          <w:b/>
          <w:bCs/>
          <w:u w:val="single"/>
        </w:rPr>
      </w:pPr>
      <w:r>
        <w:rPr>
          <w:rFonts w:ascii="Garamond" w:hAnsi="Garamond" w:cs="Arial"/>
          <w:b/>
          <w:bCs/>
          <w:u w:val="single"/>
        </w:rPr>
        <w:t>Pending Council</w:t>
      </w:r>
      <w:r w:rsidR="002D7AAC" w:rsidRPr="0069649E">
        <w:rPr>
          <w:rFonts w:ascii="Garamond" w:hAnsi="Garamond" w:cs="Arial"/>
          <w:b/>
          <w:bCs/>
          <w:u w:val="single"/>
        </w:rPr>
        <w:t xml:space="preserve"> Review</w:t>
      </w:r>
    </w:p>
    <w:p w14:paraId="5F22F6CB" w14:textId="1DA5BC80" w:rsidR="005F680B" w:rsidRPr="00963494" w:rsidRDefault="006F7BAB" w:rsidP="005F680B">
      <w:pPr>
        <w:keepLines/>
        <w:jc w:val="both"/>
        <w:rPr>
          <w:rFonts w:ascii="Garamond" w:hAnsi="Garamond" w:cs="Arial"/>
          <w:bCs/>
          <w:lang w:val="es-MX"/>
        </w:rPr>
      </w:pPr>
      <w:r w:rsidRPr="00963494">
        <w:rPr>
          <w:rFonts w:ascii="Garamond" w:hAnsi="Garamond" w:cs="Arial"/>
          <w:bCs/>
          <w:lang w:val="es-MX"/>
        </w:rPr>
        <w:t>1 R01 DA041649-01A1</w:t>
      </w:r>
      <w:r w:rsidR="005F680B" w:rsidRPr="00963494">
        <w:rPr>
          <w:rFonts w:ascii="Garamond" w:hAnsi="Garamond" w:cs="Arial"/>
          <w:bCs/>
          <w:lang w:val="es-MX"/>
        </w:rPr>
        <w:tab/>
      </w:r>
      <w:r w:rsidR="005F680B" w:rsidRPr="00963494">
        <w:rPr>
          <w:rFonts w:ascii="Garamond" w:hAnsi="Garamond" w:cs="Arial"/>
          <w:bCs/>
          <w:lang w:val="es-MX"/>
        </w:rPr>
        <w:tab/>
        <w:t>Valdez (PI)</w:t>
      </w:r>
      <w:r w:rsidR="005F680B" w:rsidRPr="00963494">
        <w:rPr>
          <w:rFonts w:ascii="Garamond" w:hAnsi="Garamond" w:cs="Arial"/>
          <w:bCs/>
          <w:lang w:val="es-MX"/>
        </w:rPr>
        <w:tab/>
      </w:r>
      <w:r w:rsidR="005F680B" w:rsidRPr="00963494">
        <w:rPr>
          <w:rFonts w:ascii="Garamond" w:hAnsi="Garamond" w:cs="Arial"/>
          <w:bCs/>
          <w:lang w:val="es-MX"/>
        </w:rPr>
        <w:tab/>
      </w:r>
      <w:r w:rsidR="005F680B" w:rsidRPr="00963494">
        <w:rPr>
          <w:rFonts w:ascii="Garamond" w:hAnsi="Garamond" w:cs="Arial"/>
          <w:bCs/>
          <w:lang w:val="es-MX"/>
        </w:rPr>
        <w:tab/>
      </w:r>
      <w:r w:rsidR="005F680B" w:rsidRPr="00963494">
        <w:rPr>
          <w:rFonts w:ascii="Garamond" w:hAnsi="Garamond" w:cs="Arial"/>
          <w:bCs/>
          <w:lang w:val="es-MX"/>
        </w:rPr>
        <w:tab/>
      </w:r>
      <w:r w:rsidR="005F680B" w:rsidRPr="00963494">
        <w:rPr>
          <w:rFonts w:ascii="Garamond" w:hAnsi="Garamond" w:cs="Arial"/>
          <w:bCs/>
          <w:lang w:val="es-MX"/>
        </w:rPr>
        <w:tab/>
      </w:r>
    </w:p>
    <w:p w14:paraId="5B62C228" w14:textId="77777777" w:rsidR="005F680B" w:rsidRPr="006F7BAB" w:rsidRDefault="005F680B" w:rsidP="005F680B">
      <w:pPr>
        <w:keepLines/>
        <w:jc w:val="both"/>
        <w:rPr>
          <w:rFonts w:ascii="Garamond" w:hAnsi="Garamond" w:cs="Arial"/>
          <w:bCs/>
        </w:rPr>
      </w:pPr>
      <w:r w:rsidRPr="006F7BAB">
        <w:rPr>
          <w:rFonts w:ascii="Garamond" w:hAnsi="Garamond" w:cs="Arial"/>
          <w:bCs/>
        </w:rPr>
        <w:t xml:space="preserve">NIH/NIDA </w:t>
      </w:r>
    </w:p>
    <w:p w14:paraId="08FDB84B" w14:textId="6ED9AC38" w:rsidR="005F680B" w:rsidRDefault="006F7BAB">
      <w:pPr>
        <w:keepLines/>
        <w:jc w:val="both"/>
        <w:rPr>
          <w:rFonts w:ascii="Garamond" w:hAnsi="Garamond" w:cs="Arial"/>
          <w:bCs/>
          <w:i/>
        </w:rPr>
      </w:pPr>
      <w:r>
        <w:rPr>
          <w:rFonts w:ascii="Garamond" w:hAnsi="Garamond" w:cs="Arial"/>
          <w:bCs/>
          <w:i/>
        </w:rPr>
        <w:t xml:space="preserve">Contextual Influences in Understanding the Health Implications of Crack Use Trajectories in Mexico City </w:t>
      </w:r>
      <w:proofErr w:type="spellStart"/>
      <w:r>
        <w:rPr>
          <w:rFonts w:ascii="Garamond" w:hAnsi="Garamond" w:cs="Arial"/>
          <w:bCs/>
          <w:i/>
        </w:rPr>
        <w:t>Colonias</w:t>
      </w:r>
      <w:proofErr w:type="spellEnd"/>
    </w:p>
    <w:p w14:paraId="1F1CD067" w14:textId="77777777" w:rsidR="002A586E" w:rsidRDefault="002A586E">
      <w:pPr>
        <w:keepLines/>
        <w:jc w:val="both"/>
        <w:rPr>
          <w:rFonts w:ascii="Garamond" w:hAnsi="Garamond" w:cs="Arial"/>
          <w:bCs/>
          <w:i/>
        </w:rPr>
      </w:pPr>
    </w:p>
    <w:p w14:paraId="1CD8F54F" w14:textId="28601E67" w:rsidR="002A586E" w:rsidRPr="002A586E" w:rsidRDefault="002A586E">
      <w:pPr>
        <w:keepLines/>
        <w:jc w:val="both"/>
        <w:rPr>
          <w:lang w:val="es-ES"/>
        </w:rPr>
      </w:pPr>
      <w:r w:rsidRPr="002A586E">
        <w:rPr>
          <w:lang w:val="es-ES"/>
        </w:rPr>
        <w:t>1 R01 DA</w:t>
      </w:r>
      <w:r>
        <w:rPr>
          <w:lang w:val="es-ES"/>
        </w:rPr>
        <w:t>X</w:t>
      </w:r>
      <w:r w:rsidRPr="002A586E">
        <w:rPr>
          <w:lang w:val="es-ES"/>
        </w:rPr>
        <w:t>XXXX</w:t>
      </w:r>
      <w:r>
        <w:rPr>
          <w:lang w:val="es-ES"/>
        </w:rPr>
        <w:t>X</w:t>
      </w:r>
      <w:r w:rsidRPr="002A586E">
        <w:rPr>
          <w:lang w:val="es-ES"/>
        </w:rPr>
        <w:tab/>
      </w:r>
      <w:r w:rsidRPr="002A586E">
        <w:rPr>
          <w:lang w:val="es-ES"/>
        </w:rPr>
        <w:tab/>
      </w:r>
      <w:r w:rsidRPr="002A586E">
        <w:rPr>
          <w:lang w:val="es-ES"/>
        </w:rPr>
        <w:tab/>
        <w:t>Valdez (PI)</w:t>
      </w:r>
    </w:p>
    <w:p w14:paraId="0F3F195D" w14:textId="02BCB784" w:rsidR="002A586E" w:rsidRPr="00A514B6" w:rsidRDefault="002A586E">
      <w:pPr>
        <w:keepLines/>
        <w:jc w:val="both"/>
        <w:rPr>
          <w:lang w:val="es-MX"/>
        </w:rPr>
      </w:pPr>
      <w:r w:rsidRPr="00A514B6">
        <w:rPr>
          <w:lang w:val="es-MX"/>
        </w:rPr>
        <w:t>NIH/NIDA</w:t>
      </w:r>
    </w:p>
    <w:p w14:paraId="2F73C328" w14:textId="2109C7B4" w:rsidR="002A586E" w:rsidRPr="002A586E" w:rsidRDefault="002A586E">
      <w:pPr>
        <w:keepLines/>
        <w:jc w:val="both"/>
        <w:rPr>
          <w:rFonts w:ascii="Garamond" w:hAnsi="Garamond" w:cs="Arial"/>
          <w:bCs/>
          <w:i/>
        </w:rPr>
      </w:pPr>
      <w:r>
        <w:rPr>
          <w:i/>
        </w:rPr>
        <w:t>Opioid Use, Overdose R</w:t>
      </w:r>
      <w:r w:rsidRPr="002A586E">
        <w:rPr>
          <w:i/>
        </w:rPr>
        <w:t xml:space="preserve">isk </w:t>
      </w:r>
      <w:r>
        <w:rPr>
          <w:i/>
        </w:rPr>
        <w:t>T</w:t>
      </w:r>
      <w:r w:rsidRPr="002A586E">
        <w:rPr>
          <w:i/>
        </w:rPr>
        <w:t xml:space="preserve">rajectories and </w:t>
      </w:r>
      <w:r>
        <w:rPr>
          <w:i/>
        </w:rPr>
        <w:t>H</w:t>
      </w:r>
      <w:r w:rsidRPr="002A586E">
        <w:rPr>
          <w:i/>
        </w:rPr>
        <w:t>ealth-</w:t>
      </w:r>
      <w:r>
        <w:rPr>
          <w:i/>
        </w:rPr>
        <w:t>R</w:t>
      </w:r>
      <w:r w:rsidRPr="002A586E">
        <w:rPr>
          <w:i/>
        </w:rPr>
        <w:t xml:space="preserve">elated </w:t>
      </w:r>
      <w:r>
        <w:rPr>
          <w:i/>
        </w:rPr>
        <w:t>O</w:t>
      </w:r>
      <w:r w:rsidRPr="002A586E">
        <w:rPr>
          <w:i/>
        </w:rPr>
        <w:t xml:space="preserve">utcomes among U.S. </w:t>
      </w:r>
      <w:r>
        <w:rPr>
          <w:i/>
        </w:rPr>
        <w:t>V</w:t>
      </w:r>
      <w:r w:rsidRPr="002A586E">
        <w:rPr>
          <w:i/>
        </w:rPr>
        <w:t>eterans in Los Angeles</w:t>
      </w:r>
    </w:p>
    <w:p w14:paraId="2E14E0A1" w14:textId="77777777" w:rsidR="0055203B" w:rsidRDefault="0055203B">
      <w:pPr>
        <w:keepLines/>
        <w:jc w:val="both"/>
        <w:rPr>
          <w:rFonts w:ascii="Garamond" w:hAnsi="Garamond" w:cs="Arial"/>
          <w:b/>
          <w:bCs/>
          <w:u w:val="single"/>
        </w:rPr>
      </w:pPr>
    </w:p>
    <w:p w14:paraId="5D1C4822" w14:textId="108EBB3F" w:rsidR="002D7AAC" w:rsidRPr="0069649E" w:rsidRDefault="002D7AAC">
      <w:pPr>
        <w:keepLines/>
        <w:jc w:val="both"/>
        <w:rPr>
          <w:rFonts w:ascii="Garamond" w:hAnsi="Garamond" w:cs="Arial"/>
          <w:bCs/>
        </w:rPr>
      </w:pPr>
      <w:r w:rsidRPr="0069649E">
        <w:rPr>
          <w:rFonts w:ascii="Garamond" w:hAnsi="Garamond" w:cs="Arial"/>
          <w:b/>
          <w:bCs/>
          <w:u w:val="single"/>
        </w:rPr>
        <w:t xml:space="preserve">Completed </w:t>
      </w:r>
    </w:p>
    <w:p w14:paraId="4F7CD47D" w14:textId="4C06128E" w:rsidR="002D7AAC" w:rsidRPr="0069649E" w:rsidRDefault="002D7AAC">
      <w:pPr>
        <w:keepLines/>
        <w:jc w:val="both"/>
        <w:rPr>
          <w:rFonts w:ascii="Garamond" w:hAnsi="Garamond" w:cs="Arial"/>
          <w:bCs/>
        </w:rPr>
      </w:pPr>
      <w:r w:rsidRPr="0069649E">
        <w:rPr>
          <w:rFonts w:ascii="Garamond" w:hAnsi="Garamond" w:cs="Arial"/>
          <w:bCs/>
        </w:rPr>
        <w:t>OPP1118561</w:t>
      </w:r>
      <w:r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</w:r>
      <w:r w:rsidR="001F5521" w:rsidRPr="0069649E">
        <w:rPr>
          <w:rFonts w:ascii="Garamond" w:hAnsi="Garamond" w:cs="Arial"/>
          <w:bCs/>
        </w:rPr>
        <w:t>Cepeda</w:t>
      </w:r>
      <w:r w:rsidRPr="0069649E">
        <w:rPr>
          <w:rFonts w:ascii="Garamond" w:hAnsi="Garamond" w:cs="Arial"/>
          <w:bCs/>
        </w:rPr>
        <w:t xml:space="preserve"> (PI)</w:t>
      </w:r>
      <w:r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  <w:t xml:space="preserve">2014 – 2016 </w:t>
      </w:r>
    </w:p>
    <w:p w14:paraId="14EEE8B6" w14:textId="4FBA9E8E" w:rsidR="002D7AAC" w:rsidRPr="0069649E" w:rsidRDefault="002D7AAC">
      <w:pPr>
        <w:keepLines/>
        <w:jc w:val="both"/>
        <w:rPr>
          <w:rFonts w:ascii="Garamond" w:hAnsi="Garamond" w:cs="Arial"/>
          <w:bCs/>
        </w:rPr>
      </w:pPr>
      <w:r w:rsidRPr="0069649E">
        <w:rPr>
          <w:rFonts w:ascii="Garamond" w:hAnsi="Garamond" w:cs="Arial"/>
          <w:bCs/>
        </w:rPr>
        <w:t>Bill and Melinda Gates Foundation</w:t>
      </w:r>
    </w:p>
    <w:p w14:paraId="2C623C93" w14:textId="183BDDFE" w:rsidR="002D7AAC" w:rsidRPr="0069649E" w:rsidRDefault="009F42B3" w:rsidP="00A567D6">
      <w:pPr>
        <w:keepLines/>
        <w:tabs>
          <w:tab w:val="left" w:pos="3600"/>
          <w:tab w:val="left" w:pos="3870"/>
        </w:tabs>
        <w:jc w:val="both"/>
        <w:rPr>
          <w:rFonts w:ascii="Garamond" w:hAnsi="Garamond" w:cs="Arial"/>
          <w:bCs/>
          <w:i/>
        </w:rPr>
      </w:pPr>
      <w:r>
        <w:rPr>
          <w:rFonts w:ascii="Garamond" w:hAnsi="Garamond" w:cs="Arial"/>
          <w:bCs/>
          <w:i/>
        </w:rPr>
        <w:t>*</w:t>
      </w:r>
      <w:r w:rsidR="002D7AAC" w:rsidRPr="0069649E">
        <w:rPr>
          <w:rFonts w:ascii="Garamond" w:hAnsi="Garamond" w:cs="Arial"/>
          <w:bCs/>
          <w:i/>
        </w:rPr>
        <w:t>HIV Projection Mapping with Crack Users in Mexico City</w:t>
      </w:r>
    </w:p>
    <w:p w14:paraId="4947EB6D" w14:textId="77777777" w:rsidR="006F7BAB" w:rsidRPr="006F7BAB" w:rsidRDefault="006F7BAB" w:rsidP="006F7BAB">
      <w:pPr>
        <w:keepLines/>
        <w:jc w:val="both"/>
        <w:rPr>
          <w:rFonts w:ascii="Garamond" w:hAnsi="Garamond" w:cs="Arial"/>
          <w:bCs/>
        </w:rPr>
      </w:pPr>
      <w:r>
        <w:rPr>
          <w:rFonts w:ascii="Garamond" w:hAnsi="Garamond" w:cs="Arial"/>
          <w:bCs/>
        </w:rPr>
        <w:t>Role: Co-I</w:t>
      </w:r>
    </w:p>
    <w:p w14:paraId="48D1AD24" w14:textId="77777777" w:rsidR="002D7AAC" w:rsidRPr="0069649E" w:rsidRDefault="002D7AAC">
      <w:pPr>
        <w:keepLines/>
        <w:jc w:val="both"/>
        <w:rPr>
          <w:rFonts w:ascii="Garamond" w:hAnsi="Garamond" w:cs="Arial"/>
          <w:b/>
          <w:bCs/>
          <w:u w:val="single"/>
        </w:rPr>
      </w:pPr>
    </w:p>
    <w:p w14:paraId="2EEC2568" w14:textId="389342C5" w:rsidR="002D7AAC" w:rsidRPr="0069649E" w:rsidRDefault="00A567D6">
      <w:pPr>
        <w:keepLines/>
        <w:jc w:val="both"/>
        <w:rPr>
          <w:rFonts w:ascii="Garamond" w:hAnsi="Garamond" w:cs="Arial"/>
          <w:bCs/>
        </w:rPr>
      </w:pPr>
      <w:r w:rsidRPr="0069649E">
        <w:rPr>
          <w:rFonts w:ascii="Garamond" w:hAnsi="Garamond" w:cs="Arial"/>
          <w:bCs/>
        </w:rPr>
        <w:t>1 R25 DA026401-01</w:t>
      </w:r>
      <w:r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</w:r>
      <w:r w:rsidR="00935B56" w:rsidRPr="0069649E">
        <w:rPr>
          <w:rFonts w:ascii="Garamond" w:hAnsi="Garamond" w:cs="Arial"/>
          <w:bCs/>
        </w:rPr>
        <w:t>Valdez (PI)</w:t>
      </w:r>
      <w:r w:rsidR="00935B56" w:rsidRPr="0069649E">
        <w:rPr>
          <w:rFonts w:ascii="Garamond" w:hAnsi="Garamond" w:cs="Arial"/>
          <w:bCs/>
        </w:rPr>
        <w:tab/>
      </w:r>
      <w:r w:rsidR="00935B56" w:rsidRPr="0069649E">
        <w:rPr>
          <w:rFonts w:ascii="Garamond" w:hAnsi="Garamond" w:cs="Arial"/>
          <w:bCs/>
        </w:rPr>
        <w:tab/>
      </w:r>
      <w:r w:rsidR="00935B56" w:rsidRPr="0069649E">
        <w:rPr>
          <w:rFonts w:ascii="Garamond" w:hAnsi="Garamond" w:cs="Arial"/>
          <w:bCs/>
        </w:rPr>
        <w:tab/>
      </w:r>
      <w:r w:rsidR="00935B56"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  <w:t>2009 – 2015</w:t>
      </w:r>
    </w:p>
    <w:p w14:paraId="392C9A3F" w14:textId="28FE0D94" w:rsidR="00A567D6" w:rsidRPr="0069649E" w:rsidRDefault="005F680B">
      <w:pPr>
        <w:keepLines/>
        <w:jc w:val="both"/>
        <w:rPr>
          <w:rFonts w:ascii="Garamond" w:hAnsi="Garamond" w:cs="Arial"/>
          <w:bCs/>
        </w:rPr>
      </w:pPr>
      <w:r>
        <w:rPr>
          <w:rFonts w:ascii="Garamond" w:hAnsi="Garamond" w:cs="Arial"/>
          <w:bCs/>
        </w:rPr>
        <w:t>NIH/</w:t>
      </w:r>
      <w:r w:rsidR="00A567D6" w:rsidRPr="0069649E">
        <w:rPr>
          <w:rFonts w:ascii="Garamond" w:hAnsi="Garamond" w:cs="Arial"/>
          <w:bCs/>
        </w:rPr>
        <w:t>NIDA</w:t>
      </w:r>
    </w:p>
    <w:p w14:paraId="4008F036" w14:textId="7D38BCBC" w:rsidR="00A567D6" w:rsidRPr="0069649E" w:rsidRDefault="00A567D6">
      <w:pPr>
        <w:keepLines/>
        <w:jc w:val="both"/>
        <w:rPr>
          <w:rFonts w:ascii="Garamond" w:hAnsi="Garamond" w:cs="Arial"/>
          <w:bCs/>
          <w:i/>
        </w:rPr>
      </w:pPr>
      <w:r w:rsidRPr="0069649E">
        <w:rPr>
          <w:rFonts w:ascii="Garamond" w:hAnsi="Garamond" w:cs="Arial"/>
          <w:bCs/>
          <w:i/>
        </w:rPr>
        <w:t>Interdisciplinary Research Training Institute on Hispanic Drug Abuse</w:t>
      </w:r>
    </w:p>
    <w:p w14:paraId="04AD6971" w14:textId="77777777" w:rsidR="00A567D6" w:rsidRPr="0069649E" w:rsidRDefault="00A567D6">
      <w:pPr>
        <w:keepLines/>
        <w:jc w:val="both"/>
        <w:rPr>
          <w:rFonts w:ascii="Garamond" w:hAnsi="Garamond" w:cs="Arial"/>
          <w:bCs/>
          <w:i/>
        </w:rPr>
      </w:pPr>
    </w:p>
    <w:p w14:paraId="0BB2D252" w14:textId="1D2D9487" w:rsidR="00A567D6" w:rsidRPr="00C70C37" w:rsidRDefault="00A567D6">
      <w:pPr>
        <w:keepLines/>
        <w:jc w:val="both"/>
        <w:rPr>
          <w:rFonts w:ascii="Garamond" w:hAnsi="Garamond" w:cs="Arial"/>
          <w:bCs/>
          <w:lang w:val="es-MX"/>
        </w:rPr>
      </w:pPr>
      <w:r w:rsidRPr="00C70C37">
        <w:rPr>
          <w:rFonts w:ascii="Garamond" w:hAnsi="Garamond" w:cs="Arial"/>
          <w:bCs/>
          <w:lang w:val="es-MX"/>
        </w:rPr>
        <w:t>R21 DA031376-01</w:t>
      </w:r>
      <w:r w:rsidRPr="00C70C37">
        <w:rPr>
          <w:rFonts w:ascii="Garamond" w:hAnsi="Garamond" w:cs="Arial"/>
          <w:bCs/>
          <w:lang w:val="es-MX"/>
        </w:rPr>
        <w:tab/>
      </w:r>
      <w:r w:rsidRPr="00C70C37">
        <w:rPr>
          <w:rFonts w:ascii="Garamond" w:hAnsi="Garamond" w:cs="Arial"/>
          <w:bCs/>
          <w:lang w:val="es-MX"/>
        </w:rPr>
        <w:tab/>
      </w:r>
      <w:r w:rsidRPr="00C70C37">
        <w:rPr>
          <w:rFonts w:ascii="Garamond" w:hAnsi="Garamond" w:cs="Arial"/>
          <w:bCs/>
          <w:lang w:val="es-MX"/>
        </w:rPr>
        <w:tab/>
      </w:r>
      <w:r w:rsidR="009F42B3" w:rsidRPr="00C70C37">
        <w:rPr>
          <w:rFonts w:ascii="Garamond" w:hAnsi="Garamond" w:cs="Arial"/>
          <w:bCs/>
          <w:lang w:val="es-MX"/>
        </w:rPr>
        <w:t>Valdez (PI)</w:t>
      </w:r>
      <w:r w:rsidR="009F42B3" w:rsidRPr="00C70C37">
        <w:rPr>
          <w:rFonts w:ascii="Garamond" w:hAnsi="Garamond" w:cs="Arial"/>
          <w:bCs/>
          <w:lang w:val="es-MX"/>
        </w:rPr>
        <w:tab/>
      </w:r>
      <w:r w:rsidR="009F42B3" w:rsidRPr="00C70C37">
        <w:rPr>
          <w:rFonts w:ascii="Garamond" w:hAnsi="Garamond" w:cs="Arial"/>
          <w:bCs/>
          <w:lang w:val="es-MX"/>
        </w:rPr>
        <w:tab/>
      </w:r>
      <w:r w:rsidR="009F42B3" w:rsidRPr="00C70C37">
        <w:rPr>
          <w:rFonts w:ascii="Garamond" w:hAnsi="Garamond" w:cs="Arial"/>
          <w:bCs/>
          <w:lang w:val="es-MX"/>
        </w:rPr>
        <w:tab/>
      </w:r>
      <w:r w:rsidR="009F42B3" w:rsidRPr="00C70C37">
        <w:rPr>
          <w:rFonts w:ascii="Garamond" w:hAnsi="Garamond" w:cs="Arial"/>
          <w:bCs/>
          <w:lang w:val="es-MX"/>
        </w:rPr>
        <w:tab/>
      </w:r>
      <w:r w:rsidR="009F42B3" w:rsidRPr="00C70C37">
        <w:rPr>
          <w:rFonts w:ascii="Garamond" w:hAnsi="Garamond" w:cs="Arial"/>
          <w:bCs/>
          <w:lang w:val="es-MX"/>
        </w:rPr>
        <w:tab/>
      </w:r>
      <w:r w:rsidRPr="00C70C37">
        <w:rPr>
          <w:rFonts w:ascii="Garamond" w:hAnsi="Garamond" w:cs="Arial"/>
          <w:bCs/>
          <w:lang w:val="es-MX"/>
        </w:rPr>
        <w:t>2010 – 2014</w:t>
      </w:r>
    </w:p>
    <w:p w14:paraId="19948788" w14:textId="77777777" w:rsidR="005F680B" w:rsidRPr="00C70C37" w:rsidRDefault="005F680B" w:rsidP="005F680B">
      <w:pPr>
        <w:keepLines/>
        <w:jc w:val="both"/>
        <w:rPr>
          <w:rFonts w:ascii="Garamond" w:hAnsi="Garamond" w:cs="Arial"/>
          <w:bCs/>
          <w:lang w:val="es-MX"/>
        </w:rPr>
      </w:pPr>
      <w:r w:rsidRPr="00C70C37">
        <w:rPr>
          <w:rFonts w:ascii="Garamond" w:hAnsi="Garamond" w:cs="Arial"/>
          <w:bCs/>
          <w:lang w:val="es-MX"/>
        </w:rPr>
        <w:t>NIH/NIDA</w:t>
      </w:r>
    </w:p>
    <w:p w14:paraId="0B27FCA1" w14:textId="500B6991" w:rsidR="00A567D6" w:rsidRPr="0069649E" w:rsidRDefault="00A567D6">
      <w:pPr>
        <w:keepLines/>
        <w:jc w:val="both"/>
        <w:rPr>
          <w:rFonts w:ascii="Garamond" w:hAnsi="Garamond" w:cs="Arial"/>
          <w:bCs/>
          <w:i/>
        </w:rPr>
      </w:pPr>
      <w:r w:rsidRPr="0069649E">
        <w:rPr>
          <w:rFonts w:ascii="Garamond" w:hAnsi="Garamond" w:cs="Arial"/>
          <w:bCs/>
          <w:i/>
        </w:rPr>
        <w:t xml:space="preserve">Emergence and Diffusion of Crack and Related Health Risk Behaviors in Mexico City </w:t>
      </w:r>
    </w:p>
    <w:p w14:paraId="38D149DD" w14:textId="77777777" w:rsidR="00A567D6" w:rsidRPr="0069649E" w:rsidRDefault="00A567D6">
      <w:pPr>
        <w:keepLines/>
        <w:jc w:val="both"/>
        <w:rPr>
          <w:rFonts w:ascii="Garamond" w:hAnsi="Garamond" w:cs="Arial"/>
          <w:bCs/>
          <w:i/>
        </w:rPr>
      </w:pPr>
    </w:p>
    <w:p w14:paraId="60DDC80D" w14:textId="27F94E51" w:rsidR="00A567D6" w:rsidRPr="00C70C37" w:rsidRDefault="00A567D6">
      <w:pPr>
        <w:keepLines/>
        <w:jc w:val="both"/>
        <w:rPr>
          <w:rFonts w:ascii="Garamond" w:hAnsi="Garamond" w:cs="Arial"/>
          <w:lang w:val="es-MX"/>
        </w:rPr>
      </w:pPr>
      <w:r w:rsidRPr="00C70C37">
        <w:rPr>
          <w:rFonts w:ascii="Garamond" w:hAnsi="Garamond" w:cs="Arial"/>
          <w:lang w:val="es-MX"/>
        </w:rPr>
        <w:t>1 R01 DA023857-01A2</w:t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</w:r>
      <w:r w:rsidR="009F42B3" w:rsidRPr="00C70C37">
        <w:rPr>
          <w:rFonts w:ascii="Garamond" w:hAnsi="Garamond" w:cs="Arial"/>
          <w:lang w:val="es-MX"/>
        </w:rPr>
        <w:t>Valdez</w:t>
      </w:r>
      <w:r w:rsidR="005C352B" w:rsidRPr="00C70C37">
        <w:rPr>
          <w:rFonts w:ascii="Garamond" w:hAnsi="Garamond" w:cs="Arial"/>
          <w:lang w:val="es-MX"/>
        </w:rPr>
        <w:t>/Cepeda (PI)</w:t>
      </w:r>
      <w:r w:rsidR="005C352B" w:rsidRPr="00C70C37">
        <w:rPr>
          <w:rFonts w:ascii="Garamond" w:hAnsi="Garamond" w:cs="Arial"/>
          <w:lang w:val="es-MX"/>
        </w:rPr>
        <w:tab/>
      </w:r>
      <w:r w:rsidR="005C352B" w:rsidRPr="00C70C37">
        <w:rPr>
          <w:rFonts w:ascii="Garamond" w:hAnsi="Garamond" w:cs="Arial"/>
          <w:lang w:val="es-MX"/>
        </w:rPr>
        <w:tab/>
      </w:r>
      <w:r w:rsidR="005C352B"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  <w:t>2008 – 2013</w:t>
      </w:r>
    </w:p>
    <w:p w14:paraId="1F83041A" w14:textId="7FC7B8B7" w:rsidR="00A567D6" w:rsidRPr="005F680B" w:rsidRDefault="005F680B">
      <w:pPr>
        <w:keepLines/>
        <w:jc w:val="both"/>
        <w:rPr>
          <w:rFonts w:ascii="Garamond" w:hAnsi="Garamond" w:cs="Arial"/>
          <w:bCs/>
        </w:rPr>
      </w:pPr>
      <w:r>
        <w:rPr>
          <w:rFonts w:ascii="Garamond" w:hAnsi="Garamond" w:cs="Arial"/>
          <w:bCs/>
        </w:rPr>
        <w:t>NIH/</w:t>
      </w:r>
      <w:r w:rsidRPr="0069649E">
        <w:rPr>
          <w:rFonts w:ascii="Garamond" w:hAnsi="Garamond" w:cs="Arial"/>
          <w:bCs/>
        </w:rPr>
        <w:t>NIDA</w:t>
      </w:r>
    </w:p>
    <w:p w14:paraId="45F62F8E" w14:textId="38A5502C" w:rsidR="00A567D6" w:rsidRPr="0069649E" w:rsidRDefault="00A567D6">
      <w:pPr>
        <w:keepLines/>
        <w:jc w:val="both"/>
        <w:rPr>
          <w:rFonts w:ascii="Garamond" w:hAnsi="Garamond" w:cs="Arial"/>
          <w:b/>
          <w:bCs/>
          <w:i/>
          <w:u w:val="single"/>
        </w:rPr>
      </w:pPr>
      <w:r w:rsidRPr="0069649E">
        <w:rPr>
          <w:rFonts w:ascii="Garamond" w:hAnsi="Garamond" w:cs="Arial"/>
          <w:i/>
        </w:rPr>
        <w:t>At Risk Hispanic Gangs: Long-Term Consequences for HIV, Hepatitis and STI</w:t>
      </w:r>
    </w:p>
    <w:p w14:paraId="3463CCC4" w14:textId="77777777" w:rsidR="002D7AAC" w:rsidRPr="0069649E" w:rsidRDefault="002D7AAC">
      <w:pPr>
        <w:keepLines/>
        <w:jc w:val="both"/>
        <w:rPr>
          <w:rFonts w:ascii="Garamond" w:hAnsi="Garamond" w:cs="Arial"/>
          <w:b/>
          <w:bCs/>
          <w:u w:val="single"/>
        </w:rPr>
      </w:pPr>
    </w:p>
    <w:p w14:paraId="73B347B4" w14:textId="492BB924" w:rsidR="002D7AAC" w:rsidRPr="00C70C37" w:rsidRDefault="00A567D6">
      <w:pPr>
        <w:keepLines/>
        <w:jc w:val="both"/>
        <w:rPr>
          <w:rFonts w:ascii="Garamond" w:hAnsi="Garamond" w:cs="Arial"/>
          <w:lang w:val="es-MX"/>
        </w:rPr>
      </w:pPr>
      <w:r w:rsidRPr="00C70C37">
        <w:rPr>
          <w:rFonts w:ascii="Garamond" w:hAnsi="Garamond" w:cs="Arial"/>
          <w:lang w:val="es-MX"/>
        </w:rPr>
        <w:t>1 R24 DA019798-01A1</w:t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</w:r>
      <w:r w:rsidR="009F42B3" w:rsidRPr="00C70C37">
        <w:rPr>
          <w:rFonts w:ascii="Garamond" w:hAnsi="Garamond" w:cs="Arial"/>
          <w:lang w:val="es-MX"/>
        </w:rPr>
        <w:t>Valdez (PI)</w:t>
      </w:r>
      <w:r w:rsidR="009F42B3" w:rsidRPr="00C70C37">
        <w:rPr>
          <w:rFonts w:ascii="Garamond" w:hAnsi="Garamond" w:cs="Arial"/>
          <w:lang w:val="es-MX"/>
        </w:rPr>
        <w:tab/>
      </w:r>
      <w:r w:rsidR="009F42B3" w:rsidRPr="00C70C37">
        <w:rPr>
          <w:rFonts w:ascii="Garamond" w:hAnsi="Garamond" w:cs="Arial"/>
          <w:lang w:val="es-MX"/>
        </w:rPr>
        <w:tab/>
      </w:r>
      <w:r w:rsidR="009F42B3" w:rsidRPr="00C70C37">
        <w:rPr>
          <w:rFonts w:ascii="Garamond" w:hAnsi="Garamond" w:cs="Arial"/>
          <w:lang w:val="es-MX"/>
        </w:rPr>
        <w:tab/>
      </w:r>
      <w:r w:rsidR="009F42B3" w:rsidRPr="00C70C37">
        <w:rPr>
          <w:rFonts w:ascii="Garamond" w:hAnsi="Garamond" w:cs="Arial"/>
          <w:lang w:val="es-MX"/>
        </w:rPr>
        <w:tab/>
      </w:r>
      <w:r w:rsidR="009F42B3"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>2007 – 2012</w:t>
      </w:r>
    </w:p>
    <w:p w14:paraId="59D441AF" w14:textId="3AADFE72" w:rsidR="00A567D6" w:rsidRPr="005F680B" w:rsidRDefault="005F680B">
      <w:pPr>
        <w:keepLines/>
        <w:jc w:val="both"/>
        <w:rPr>
          <w:rFonts w:ascii="Garamond" w:hAnsi="Garamond" w:cs="Arial"/>
          <w:bCs/>
        </w:rPr>
      </w:pPr>
      <w:r>
        <w:rPr>
          <w:rFonts w:ascii="Garamond" w:hAnsi="Garamond" w:cs="Arial"/>
          <w:bCs/>
        </w:rPr>
        <w:t>NIH/</w:t>
      </w:r>
      <w:r w:rsidRPr="0069649E">
        <w:rPr>
          <w:rFonts w:ascii="Garamond" w:hAnsi="Garamond" w:cs="Arial"/>
          <w:bCs/>
        </w:rPr>
        <w:t>NIDA</w:t>
      </w:r>
    </w:p>
    <w:p w14:paraId="499B9E1D" w14:textId="0B26699E" w:rsidR="00A567D6" w:rsidRPr="0069649E" w:rsidRDefault="00A567D6">
      <w:pPr>
        <w:keepLines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>University of Houston Drug Abuse Research Development Program</w:t>
      </w:r>
    </w:p>
    <w:p w14:paraId="10042C5B" w14:textId="77777777" w:rsidR="00A567D6" w:rsidRPr="0069649E" w:rsidRDefault="00A567D6">
      <w:pPr>
        <w:keepLines/>
        <w:jc w:val="both"/>
        <w:rPr>
          <w:rFonts w:ascii="Garamond" w:hAnsi="Garamond" w:cs="Arial"/>
          <w:i/>
        </w:rPr>
      </w:pPr>
    </w:p>
    <w:p w14:paraId="5BAE7B9C" w14:textId="5A425C0B" w:rsidR="00A567D6" w:rsidRPr="00C70C37" w:rsidRDefault="00A567D6">
      <w:pPr>
        <w:keepLines/>
        <w:jc w:val="both"/>
        <w:rPr>
          <w:rFonts w:ascii="Garamond" w:hAnsi="Garamond" w:cs="Arial"/>
          <w:lang w:val="es-MX"/>
        </w:rPr>
      </w:pPr>
      <w:r w:rsidRPr="00C70C37">
        <w:rPr>
          <w:rFonts w:ascii="Garamond" w:hAnsi="Garamond" w:cs="Arial"/>
          <w:lang w:val="es-MX"/>
        </w:rPr>
        <w:t>1 R01 DA021852-03</w:t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</w:r>
      <w:r w:rsidR="00935B56" w:rsidRPr="00C70C37">
        <w:rPr>
          <w:rFonts w:ascii="Garamond" w:hAnsi="Garamond" w:cs="Arial"/>
          <w:lang w:val="es-MX"/>
        </w:rPr>
        <w:t>Valdez (PI)</w:t>
      </w:r>
      <w:r w:rsidR="00935B56" w:rsidRPr="00C70C37">
        <w:rPr>
          <w:rFonts w:ascii="Garamond" w:hAnsi="Garamond" w:cs="Arial"/>
          <w:lang w:val="es-MX"/>
        </w:rPr>
        <w:tab/>
      </w:r>
      <w:r w:rsidR="00935B56" w:rsidRPr="00C70C37">
        <w:rPr>
          <w:rFonts w:ascii="Garamond" w:hAnsi="Garamond" w:cs="Arial"/>
          <w:lang w:val="es-MX"/>
        </w:rPr>
        <w:tab/>
      </w:r>
      <w:r w:rsidR="00935B56" w:rsidRPr="00C70C37">
        <w:rPr>
          <w:rFonts w:ascii="Garamond" w:hAnsi="Garamond" w:cs="Arial"/>
          <w:lang w:val="es-MX"/>
        </w:rPr>
        <w:tab/>
      </w:r>
      <w:r w:rsidR="00935B56"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  <w:t>2008 – 2009</w:t>
      </w:r>
    </w:p>
    <w:p w14:paraId="6ABDCBFE" w14:textId="77777777" w:rsidR="005F680B" w:rsidRPr="00C70C37" w:rsidRDefault="005F680B" w:rsidP="005F680B">
      <w:pPr>
        <w:keepLines/>
        <w:jc w:val="both"/>
        <w:rPr>
          <w:rFonts w:ascii="Garamond" w:hAnsi="Garamond" w:cs="Arial"/>
          <w:bCs/>
          <w:lang w:val="es-MX"/>
        </w:rPr>
      </w:pPr>
      <w:r w:rsidRPr="00C70C37">
        <w:rPr>
          <w:rFonts w:ascii="Garamond" w:hAnsi="Garamond" w:cs="Arial"/>
          <w:bCs/>
          <w:lang w:val="es-MX"/>
        </w:rPr>
        <w:t>NIH/NIDA</w:t>
      </w:r>
    </w:p>
    <w:p w14:paraId="33888225" w14:textId="6670EFE6" w:rsidR="00A567D6" w:rsidRPr="0069649E" w:rsidRDefault="00A567D6">
      <w:pPr>
        <w:keepLines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 xml:space="preserve">High Risk Drug and Related Risk Behaviors </w:t>
      </w:r>
      <w:proofErr w:type="gramStart"/>
      <w:r w:rsidRPr="0069649E">
        <w:rPr>
          <w:rFonts w:ascii="Garamond" w:hAnsi="Garamond" w:cs="Arial"/>
          <w:i/>
        </w:rPr>
        <w:t>Among</w:t>
      </w:r>
      <w:proofErr w:type="gramEnd"/>
      <w:r w:rsidRPr="0069649E">
        <w:rPr>
          <w:rFonts w:ascii="Garamond" w:hAnsi="Garamond" w:cs="Arial"/>
          <w:i/>
        </w:rPr>
        <w:t xml:space="preserve"> Hispanic Immigrant Workers in New Orleans </w:t>
      </w:r>
    </w:p>
    <w:p w14:paraId="35EECB03" w14:textId="77777777" w:rsidR="00A567D6" w:rsidRPr="0069649E" w:rsidRDefault="00A567D6">
      <w:pPr>
        <w:keepLines/>
        <w:jc w:val="both"/>
        <w:rPr>
          <w:rFonts w:ascii="Garamond" w:hAnsi="Garamond" w:cs="Arial"/>
          <w:i/>
        </w:rPr>
      </w:pPr>
    </w:p>
    <w:p w14:paraId="24EF01E4" w14:textId="4018B4D5" w:rsidR="00A567D6" w:rsidRPr="00C70C37" w:rsidRDefault="00A567D6">
      <w:pPr>
        <w:keepLines/>
        <w:jc w:val="both"/>
        <w:rPr>
          <w:rFonts w:ascii="Garamond" w:hAnsi="Garamond" w:cs="Arial"/>
          <w:lang w:val="es-MX"/>
        </w:rPr>
      </w:pPr>
      <w:r w:rsidRPr="00C70C37">
        <w:rPr>
          <w:rFonts w:ascii="Garamond" w:hAnsi="Garamond" w:cs="Arial"/>
          <w:lang w:val="es-MX"/>
        </w:rPr>
        <w:t>1 R01 DA021852-01</w:t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</w:r>
      <w:r w:rsidR="009F42B3" w:rsidRPr="00C70C37">
        <w:rPr>
          <w:rFonts w:ascii="Garamond" w:hAnsi="Garamond" w:cs="Arial"/>
          <w:lang w:val="es-MX"/>
        </w:rPr>
        <w:t>Valdez</w:t>
      </w:r>
      <w:r w:rsidR="00935B56" w:rsidRPr="00C70C37">
        <w:rPr>
          <w:rFonts w:ascii="Garamond" w:hAnsi="Garamond" w:cs="Arial"/>
          <w:lang w:val="es-MX"/>
        </w:rPr>
        <w:t xml:space="preserve"> (PI)</w:t>
      </w:r>
      <w:r w:rsidR="00935B56" w:rsidRPr="00C70C37">
        <w:rPr>
          <w:rFonts w:ascii="Garamond" w:hAnsi="Garamond" w:cs="Arial"/>
          <w:lang w:val="es-MX"/>
        </w:rPr>
        <w:tab/>
      </w:r>
      <w:r w:rsidR="00935B56" w:rsidRPr="00C70C37">
        <w:rPr>
          <w:rFonts w:ascii="Garamond" w:hAnsi="Garamond" w:cs="Arial"/>
          <w:lang w:val="es-MX"/>
        </w:rPr>
        <w:tab/>
      </w:r>
      <w:r w:rsidR="00935B56" w:rsidRPr="00C70C37">
        <w:rPr>
          <w:rFonts w:ascii="Garamond" w:hAnsi="Garamond" w:cs="Arial"/>
          <w:lang w:val="es-MX"/>
        </w:rPr>
        <w:tab/>
      </w:r>
      <w:r w:rsidR="00935B56" w:rsidRPr="00C70C37">
        <w:rPr>
          <w:rFonts w:ascii="Garamond" w:hAnsi="Garamond" w:cs="Arial"/>
          <w:lang w:val="es-MX"/>
        </w:rPr>
        <w:tab/>
      </w:r>
      <w:r w:rsidR="00935B56"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>2006 – 2009</w:t>
      </w:r>
    </w:p>
    <w:p w14:paraId="0E47C4FD" w14:textId="77777777" w:rsidR="005F680B" w:rsidRPr="00C70C37" w:rsidRDefault="005F680B" w:rsidP="005F680B">
      <w:pPr>
        <w:keepLines/>
        <w:jc w:val="both"/>
        <w:rPr>
          <w:rFonts w:ascii="Garamond" w:hAnsi="Garamond" w:cs="Arial"/>
          <w:bCs/>
          <w:lang w:val="es-MX"/>
        </w:rPr>
      </w:pPr>
      <w:r w:rsidRPr="00C70C37">
        <w:rPr>
          <w:rFonts w:ascii="Garamond" w:hAnsi="Garamond" w:cs="Arial"/>
          <w:bCs/>
          <w:lang w:val="es-MX"/>
        </w:rPr>
        <w:t>NIH/NIDA</w:t>
      </w:r>
    </w:p>
    <w:p w14:paraId="214B9E38" w14:textId="2618A69D" w:rsidR="00A567D6" w:rsidRPr="0069649E" w:rsidRDefault="00A567D6">
      <w:pPr>
        <w:keepLines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 xml:space="preserve">Substance Use and Other Health Consequences among Katrina Evacuees in Houston </w:t>
      </w:r>
    </w:p>
    <w:p w14:paraId="726EF778" w14:textId="77777777" w:rsidR="00A567D6" w:rsidRPr="0069649E" w:rsidRDefault="00A567D6">
      <w:pPr>
        <w:keepLines/>
        <w:jc w:val="both"/>
        <w:rPr>
          <w:rFonts w:ascii="Garamond" w:hAnsi="Garamond" w:cs="Arial"/>
          <w:b/>
          <w:bCs/>
          <w:i/>
        </w:rPr>
      </w:pPr>
    </w:p>
    <w:p w14:paraId="2C338A79" w14:textId="6E067725" w:rsidR="00CF3934" w:rsidRPr="00C70C37" w:rsidRDefault="00A567D6" w:rsidP="002E056B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  <w:lang w:val="es-MX"/>
        </w:rPr>
      </w:pPr>
      <w:r w:rsidRPr="00C70C37">
        <w:rPr>
          <w:rFonts w:ascii="Garamond" w:hAnsi="Garamond" w:cs="Arial"/>
          <w:lang w:val="es-MX"/>
        </w:rPr>
        <w:t>7 R01 DA13560-02</w:t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</w:r>
      <w:r w:rsidR="00A072A1" w:rsidRPr="00C70C37">
        <w:rPr>
          <w:rFonts w:ascii="Garamond" w:hAnsi="Garamond" w:cs="Arial"/>
          <w:lang w:val="es-MX"/>
        </w:rPr>
        <w:t>Valdez (PI)</w:t>
      </w:r>
      <w:r w:rsidR="00A072A1" w:rsidRPr="00C70C37">
        <w:rPr>
          <w:rFonts w:ascii="Garamond" w:hAnsi="Garamond" w:cs="Arial"/>
          <w:lang w:val="es-MX"/>
        </w:rPr>
        <w:tab/>
      </w:r>
      <w:r w:rsidR="00A072A1" w:rsidRPr="00C70C37">
        <w:rPr>
          <w:rFonts w:ascii="Garamond" w:hAnsi="Garamond" w:cs="Arial"/>
          <w:lang w:val="es-MX"/>
        </w:rPr>
        <w:tab/>
      </w:r>
      <w:r w:rsidR="00A072A1" w:rsidRPr="00C70C37">
        <w:rPr>
          <w:rFonts w:ascii="Garamond" w:hAnsi="Garamond" w:cs="Arial"/>
          <w:lang w:val="es-MX"/>
        </w:rPr>
        <w:tab/>
      </w:r>
      <w:r w:rsidR="00A072A1" w:rsidRPr="00C70C37">
        <w:rPr>
          <w:rFonts w:ascii="Garamond" w:hAnsi="Garamond" w:cs="Arial"/>
          <w:lang w:val="es-MX"/>
        </w:rPr>
        <w:tab/>
      </w:r>
      <w:r w:rsidR="00A072A1"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>2002 – 2007</w:t>
      </w:r>
    </w:p>
    <w:p w14:paraId="725CDF18" w14:textId="77777777" w:rsidR="005F680B" w:rsidRPr="00C70C37" w:rsidRDefault="005F680B" w:rsidP="005F680B">
      <w:pPr>
        <w:keepLines/>
        <w:jc w:val="both"/>
        <w:rPr>
          <w:rFonts w:ascii="Garamond" w:hAnsi="Garamond" w:cs="Arial"/>
          <w:bCs/>
          <w:lang w:val="es-MX"/>
        </w:rPr>
      </w:pPr>
      <w:r w:rsidRPr="00C70C37">
        <w:rPr>
          <w:rFonts w:ascii="Garamond" w:hAnsi="Garamond" w:cs="Arial"/>
          <w:bCs/>
          <w:lang w:val="es-MX"/>
        </w:rPr>
        <w:t>NIH/NIDA</w:t>
      </w:r>
    </w:p>
    <w:p w14:paraId="309A009D" w14:textId="351156C5" w:rsidR="00A567D6" w:rsidRPr="0069649E" w:rsidRDefault="00A567D6" w:rsidP="002E056B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>Hispanic Heroin Users, Transitions to Injecting and HIV</w:t>
      </w:r>
    </w:p>
    <w:p w14:paraId="0E343E44" w14:textId="77777777" w:rsidR="00A567D6" w:rsidRPr="0069649E" w:rsidRDefault="00A567D6" w:rsidP="002E056B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</w:p>
    <w:p w14:paraId="05457F9D" w14:textId="433B2070" w:rsidR="00A567D6" w:rsidRPr="0069649E" w:rsidRDefault="00A567D6" w:rsidP="002E056B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6H79 TI14558-01-1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="00A072A1">
        <w:rPr>
          <w:rFonts w:ascii="Garamond" w:hAnsi="Garamond" w:cs="Arial"/>
        </w:rPr>
        <w:t>Valdez</w:t>
      </w:r>
      <w:r w:rsidR="00A072A1" w:rsidRPr="0069649E">
        <w:rPr>
          <w:rFonts w:ascii="Garamond" w:hAnsi="Garamond" w:cs="Arial"/>
        </w:rPr>
        <w:t xml:space="preserve"> (PI)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  <w:t>2002 – 2007</w:t>
      </w:r>
    </w:p>
    <w:p w14:paraId="0412F568" w14:textId="5A057B69" w:rsidR="00A567D6" w:rsidRPr="0069649E" w:rsidRDefault="00A567D6" w:rsidP="002E056B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225C02">
        <w:rPr>
          <w:rFonts w:ascii="Garamond" w:hAnsi="Garamond" w:cs="Arial"/>
        </w:rPr>
        <w:lastRenderedPageBreak/>
        <w:t>SAMSHA, C</w:t>
      </w:r>
      <w:r w:rsidR="00225C02" w:rsidRPr="00225C02">
        <w:rPr>
          <w:rFonts w:ascii="Garamond" w:hAnsi="Garamond" w:cs="Arial"/>
        </w:rPr>
        <w:t>SAT</w:t>
      </w:r>
    </w:p>
    <w:p w14:paraId="3516815C" w14:textId="7306A5B3" w:rsidR="00A567D6" w:rsidRPr="00C70C37" w:rsidRDefault="00A567D6" w:rsidP="002E056B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  <w:i/>
          <w:lang w:val="es-MX"/>
        </w:rPr>
      </w:pPr>
      <w:r w:rsidRPr="00C70C37">
        <w:rPr>
          <w:rFonts w:ascii="Garamond" w:hAnsi="Garamond" w:cs="Arial"/>
          <w:i/>
          <w:lang w:val="es-MX"/>
        </w:rPr>
        <w:t xml:space="preserve">Proyecto SAFE: San Antonio </w:t>
      </w:r>
      <w:proofErr w:type="spellStart"/>
      <w:r w:rsidRPr="00C70C37">
        <w:rPr>
          <w:rFonts w:ascii="Garamond" w:hAnsi="Garamond" w:cs="Arial"/>
          <w:i/>
          <w:lang w:val="es-MX"/>
        </w:rPr>
        <w:t>Family</w:t>
      </w:r>
      <w:proofErr w:type="spellEnd"/>
      <w:r w:rsidRPr="00C70C37">
        <w:rPr>
          <w:rFonts w:ascii="Garamond" w:hAnsi="Garamond" w:cs="Arial"/>
          <w:i/>
          <w:lang w:val="es-MX"/>
        </w:rPr>
        <w:t xml:space="preserve"> </w:t>
      </w:r>
      <w:proofErr w:type="spellStart"/>
      <w:r w:rsidRPr="00C70C37">
        <w:rPr>
          <w:rFonts w:ascii="Garamond" w:hAnsi="Garamond" w:cs="Arial"/>
          <w:i/>
          <w:lang w:val="es-MX"/>
        </w:rPr>
        <w:t>Enhancement</w:t>
      </w:r>
      <w:proofErr w:type="spellEnd"/>
    </w:p>
    <w:p w14:paraId="437B6371" w14:textId="77777777" w:rsidR="00A567D6" w:rsidRPr="00C70C37" w:rsidRDefault="00A567D6" w:rsidP="002E056B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  <w:lang w:val="es-MX"/>
        </w:rPr>
      </w:pPr>
    </w:p>
    <w:p w14:paraId="6FA2C3C9" w14:textId="197409F9" w:rsidR="00A567D6" w:rsidRPr="00C70C37" w:rsidRDefault="00A567D6" w:rsidP="002E056B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  <w:lang w:val="es-MX"/>
        </w:rPr>
      </w:pPr>
      <w:r w:rsidRPr="00C70C37">
        <w:rPr>
          <w:rFonts w:ascii="Garamond" w:hAnsi="Garamond" w:cs="Arial"/>
          <w:lang w:val="es-MX"/>
        </w:rPr>
        <w:t>N01DA-1-1200</w:t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</w:r>
      <w:r w:rsidR="00A072A1" w:rsidRPr="00C70C37">
        <w:rPr>
          <w:rFonts w:ascii="Garamond" w:hAnsi="Garamond" w:cs="Arial"/>
          <w:lang w:val="es-MX"/>
        </w:rPr>
        <w:t>Valdez (PI)</w:t>
      </w:r>
      <w:r w:rsidR="00A072A1" w:rsidRPr="00C70C37">
        <w:rPr>
          <w:rFonts w:ascii="Garamond" w:hAnsi="Garamond" w:cs="Arial"/>
          <w:lang w:val="es-MX"/>
        </w:rPr>
        <w:tab/>
      </w:r>
      <w:r w:rsidR="00A072A1" w:rsidRPr="00C70C37">
        <w:rPr>
          <w:rFonts w:ascii="Garamond" w:hAnsi="Garamond" w:cs="Arial"/>
          <w:lang w:val="es-MX"/>
        </w:rPr>
        <w:tab/>
      </w:r>
      <w:r w:rsidR="00A072A1" w:rsidRPr="00C70C37">
        <w:rPr>
          <w:rFonts w:ascii="Garamond" w:hAnsi="Garamond" w:cs="Arial"/>
          <w:lang w:val="es-MX"/>
        </w:rPr>
        <w:tab/>
      </w:r>
      <w:r w:rsidR="00A072A1" w:rsidRPr="00C70C37">
        <w:rPr>
          <w:rFonts w:ascii="Garamond" w:hAnsi="Garamond" w:cs="Arial"/>
          <w:lang w:val="es-MX"/>
        </w:rPr>
        <w:tab/>
      </w:r>
      <w:r w:rsidR="00A072A1"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>2001 – 2003</w:t>
      </w:r>
    </w:p>
    <w:p w14:paraId="6FE79CF8" w14:textId="77777777" w:rsidR="005F680B" w:rsidRPr="0069649E" w:rsidRDefault="005F680B" w:rsidP="005F680B">
      <w:pPr>
        <w:keepLines/>
        <w:jc w:val="both"/>
        <w:rPr>
          <w:rFonts w:ascii="Garamond" w:hAnsi="Garamond" w:cs="Arial"/>
          <w:bCs/>
        </w:rPr>
      </w:pPr>
      <w:r>
        <w:rPr>
          <w:rFonts w:ascii="Garamond" w:hAnsi="Garamond" w:cs="Arial"/>
          <w:bCs/>
        </w:rPr>
        <w:t>NIH/</w:t>
      </w:r>
      <w:r w:rsidRPr="0069649E">
        <w:rPr>
          <w:rFonts w:ascii="Garamond" w:hAnsi="Garamond" w:cs="Arial"/>
          <w:bCs/>
        </w:rPr>
        <w:t>NIDA</w:t>
      </w:r>
    </w:p>
    <w:p w14:paraId="6FC367FF" w14:textId="71797B56" w:rsidR="00A567D6" w:rsidRPr="0069649E" w:rsidRDefault="00A567D6" w:rsidP="002E056B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>National Hispanic Science Network on Drug Abuse</w:t>
      </w:r>
    </w:p>
    <w:p w14:paraId="5C7D9511" w14:textId="77777777" w:rsidR="00A567D6" w:rsidRPr="0069649E" w:rsidRDefault="00A567D6" w:rsidP="002E056B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</w:p>
    <w:p w14:paraId="58CC8CB5" w14:textId="4B58E299" w:rsidR="00A567D6" w:rsidRPr="0069649E" w:rsidRDefault="00AC4EFF" w:rsidP="002E056B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>
        <w:rPr>
          <w:rFonts w:ascii="Garamond" w:hAnsi="Garamond" w:cs="Arial"/>
        </w:rPr>
        <w:t>1-KD-T1-12306</w:t>
      </w:r>
      <w:r w:rsidR="00A567D6" w:rsidRPr="0069649E">
        <w:rPr>
          <w:rFonts w:ascii="Garamond" w:hAnsi="Garamond" w:cs="Arial"/>
          <w:i/>
        </w:rPr>
        <w:tab/>
      </w:r>
      <w:r w:rsidR="00A567D6" w:rsidRPr="0069649E">
        <w:rPr>
          <w:rFonts w:ascii="Garamond" w:hAnsi="Garamond" w:cs="Arial"/>
          <w:i/>
        </w:rPr>
        <w:tab/>
      </w:r>
      <w:r w:rsidR="00A567D6" w:rsidRPr="0069649E">
        <w:rPr>
          <w:rFonts w:ascii="Garamond" w:hAnsi="Garamond" w:cs="Arial"/>
          <w:i/>
        </w:rPr>
        <w:tab/>
      </w:r>
      <w:r w:rsidR="00A072A1">
        <w:rPr>
          <w:rFonts w:ascii="Garamond" w:hAnsi="Garamond" w:cs="Arial"/>
        </w:rPr>
        <w:t>Valdez</w:t>
      </w:r>
      <w:r w:rsidR="00A072A1" w:rsidRPr="0069649E">
        <w:rPr>
          <w:rFonts w:ascii="Garamond" w:hAnsi="Garamond" w:cs="Arial"/>
        </w:rPr>
        <w:t xml:space="preserve"> (PI)</w:t>
      </w:r>
      <w:r w:rsidR="00A072A1">
        <w:rPr>
          <w:rFonts w:ascii="Garamond" w:hAnsi="Garamond" w:cs="Arial"/>
        </w:rPr>
        <w:tab/>
      </w:r>
      <w:r w:rsidR="00A072A1">
        <w:rPr>
          <w:rFonts w:ascii="Garamond" w:hAnsi="Garamond" w:cs="Arial"/>
        </w:rPr>
        <w:tab/>
      </w:r>
      <w:r w:rsidR="00A072A1">
        <w:rPr>
          <w:rFonts w:ascii="Garamond" w:hAnsi="Garamond" w:cs="Arial"/>
        </w:rPr>
        <w:tab/>
      </w:r>
      <w:r w:rsidR="00A072A1">
        <w:rPr>
          <w:rFonts w:ascii="Garamond" w:hAnsi="Garamond" w:cs="Arial"/>
        </w:rPr>
        <w:tab/>
      </w:r>
      <w:r w:rsidR="00A072A1">
        <w:rPr>
          <w:rFonts w:ascii="Garamond" w:hAnsi="Garamond" w:cs="Arial"/>
        </w:rPr>
        <w:tab/>
      </w:r>
      <w:r w:rsidR="00A567D6" w:rsidRPr="0069649E">
        <w:rPr>
          <w:rFonts w:ascii="Garamond" w:hAnsi="Garamond" w:cs="Arial"/>
        </w:rPr>
        <w:t>2000 – 2003</w:t>
      </w:r>
    </w:p>
    <w:p w14:paraId="2F08D2E4" w14:textId="26B8B59A" w:rsidR="00A567D6" w:rsidRPr="0069649E" w:rsidRDefault="00A567D6" w:rsidP="002E056B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SAMSHA, CSAT</w:t>
      </w:r>
    </w:p>
    <w:p w14:paraId="452E928B" w14:textId="171BA1AD" w:rsidR="00A567D6" w:rsidRPr="0069649E" w:rsidRDefault="00A567D6" w:rsidP="002E056B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  <w:bCs/>
          <w:i/>
        </w:rPr>
      </w:pPr>
      <w:r w:rsidRPr="0069649E">
        <w:rPr>
          <w:rFonts w:ascii="Garamond" w:hAnsi="Garamond" w:cs="Arial"/>
          <w:i/>
        </w:rPr>
        <w:t xml:space="preserve">Drug Treatment for Gang Affiliated Hispanic Adolescents </w:t>
      </w:r>
    </w:p>
    <w:p w14:paraId="601EE1F3" w14:textId="77777777" w:rsidR="002E056B" w:rsidRPr="0069649E" w:rsidRDefault="002E056B" w:rsidP="00466A77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  <w:bCs/>
        </w:rPr>
      </w:pPr>
    </w:p>
    <w:p w14:paraId="2707D382" w14:textId="54A7ABA4" w:rsidR="00A567D6" w:rsidRPr="0069649E" w:rsidRDefault="00A567D6" w:rsidP="00A567D6">
      <w:pPr>
        <w:keepLines/>
        <w:tabs>
          <w:tab w:val="left" w:pos="2610"/>
        </w:tabs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R49/CCR615627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="00A072A1">
        <w:rPr>
          <w:rFonts w:ascii="Garamond" w:hAnsi="Garamond" w:cs="Arial"/>
        </w:rPr>
        <w:t>Valdez</w:t>
      </w:r>
      <w:r w:rsidR="00A072A1" w:rsidRPr="0069649E">
        <w:rPr>
          <w:rFonts w:ascii="Garamond" w:hAnsi="Garamond" w:cs="Arial"/>
        </w:rPr>
        <w:t xml:space="preserve"> (PI)</w:t>
      </w:r>
      <w:r w:rsidR="00A072A1">
        <w:rPr>
          <w:rFonts w:ascii="Garamond" w:hAnsi="Garamond" w:cs="Arial"/>
        </w:rPr>
        <w:tab/>
      </w:r>
      <w:r w:rsidR="00A072A1">
        <w:rPr>
          <w:rFonts w:ascii="Garamond" w:hAnsi="Garamond" w:cs="Arial"/>
        </w:rPr>
        <w:tab/>
      </w:r>
      <w:r w:rsidR="00A072A1">
        <w:rPr>
          <w:rFonts w:ascii="Garamond" w:hAnsi="Garamond" w:cs="Arial"/>
        </w:rPr>
        <w:tab/>
      </w:r>
      <w:r w:rsidR="00A072A1">
        <w:rPr>
          <w:rFonts w:ascii="Garamond" w:hAnsi="Garamond" w:cs="Arial"/>
        </w:rPr>
        <w:tab/>
      </w:r>
      <w:r w:rsidR="00A072A1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>1998 – 2002</w:t>
      </w:r>
    </w:p>
    <w:p w14:paraId="57E14FF7" w14:textId="77777777" w:rsidR="00A567D6" w:rsidRPr="0069649E" w:rsidRDefault="00A567D6" w:rsidP="00A567D6">
      <w:pPr>
        <w:keepLines/>
        <w:tabs>
          <w:tab w:val="left" w:pos="2610"/>
        </w:tabs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CDC</w:t>
      </w:r>
    </w:p>
    <w:p w14:paraId="7170164A" w14:textId="2F92114F" w:rsidR="004F6840" w:rsidRPr="0069649E" w:rsidRDefault="00A567D6" w:rsidP="00A567D6">
      <w:pPr>
        <w:keepLines/>
        <w:tabs>
          <w:tab w:val="left" w:pos="2610"/>
        </w:tabs>
        <w:jc w:val="both"/>
        <w:rPr>
          <w:rFonts w:ascii="Garamond" w:hAnsi="Garamond" w:cs="Arial"/>
          <w:bCs/>
        </w:rPr>
      </w:pPr>
      <w:r w:rsidRPr="0069649E">
        <w:rPr>
          <w:rFonts w:ascii="Garamond" w:hAnsi="Garamond" w:cs="Arial"/>
          <w:i/>
        </w:rPr>
        <w:t xml:space="preserve">Sexual and Intimate Violence among High Risk Mexican American Females </w:t>
      </w:r>
      <w:r w:rsidR="00A00273" w:rsidRPr="0069649E">
        <w:rPr>
          <w:rFonts w:ascii="Garamond" w:hAnsi="Garamond" w:cs="Arial"/>
          <w:bCs/>
        </w:rPr>
        <w:tab/>
      </w:r>
      <w:r w:rsidR="00A00273" w:rsidRPr="0069649E">
        <w:rPr>
          <w:rFonts w:ascii="Garamond" w:hAnsi="Garamond" w:cs="Arial"/>
          <w:bCs/>
        </w:rPr>
        <w:tab/>
      </w:r>
    </w:p>
    <w:p w14:paraId="11AEDBBE" w14:textId="77777777" w:rsidR="00A567D6" w:rsidRPr="0069649E" w:rsidRDefault="00A567D6" w:rsidP="00A567D6">
      <w:pPr>
        <w:keepLines/>
        <w:tabs>
          <w:tab w:val="left" w:pos="2610"/>
        </w:tabs>
        <w:jc w:val="both"/>
        <w:rPr>
          <w:rFonts w:ascii="Garamond" w:hAnsi="Garamond" w:cs="Arial"/>
          <w:bCs/>
        </w:rPr>
      </w:pPr>
    </w:p>
    <w:p w14:paraId="7C30CBE8" w14:textId="041FA4C8" w:rsidR="00A567D6" w:rsidRPr="0069649E" w:rsidRDefault="00A567D6" w:rsidP="00A567D6">
      <w:pPr>
        <w:keepLines/>
        <w:tabs>
          <w:tab w:val="left" w:pos="2610"/>
        </w:tabs>
        <w:jc w:val="both"/>
        <w:rPr>
          <w:rFonts w:ascii="Garamond" w:hAnsi="Garamond" w:cs="Arial"/>
          <w:bCs/>
        </w:rPr>
      </w:pPr>
      <w:r w:rsidRPr="0069649E">
        <w:rPr>
          <w:rFonts w:ascii="Garamond" w:hAnsi="Garamond" w:cs="Arial"/>
          <w:bCs/>
        </w:rPr>
        <w:t>4049</w:t>
      </w:r>
      <w:r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</w:r>
      <w:r w:rsidR="00A072A1">
        <w:rPr>
          <w:rFonts w:ascii="Garamond" w:hAnsi="Garamond" w:cs="Arial"/>
        </w:rPr>
        <w:t>Valdez</w:t>
      </w:r>
      <w:r w:rsidR="00A072A1" w:rsidRPr="0069649E">
        <w:rPr>
          <w:rFonts w:ascii="Garamond" w:hAnsi="Garamond" w:cs="Arial"/>
        </w:rPr>
        <w:t xml:space="preserve"> (PI)</w:t>
      </w:r>
      <w:r w:rsidR="00A072A1">
        <w:rPr>
          <w:rFonts w:ascii="Garamond" w:hAnsi="Garamond" w:cs="Arial"/>
          <w:bCs/>
        </w:rPr>
        <w:tab/>
      </w:r>
      <w:r w:rsidR="00A072A1">
        <w:rPr>
          <w:rFonts w:ascii="Garamond" w:hAnsi="Garamond" w:cs="Arial"/>
          <w:bCs/>
        </w:rPr>
        <w:tab/>
      </w:r>
      <w:r w:rsidR="00A072A1">
        <w:rPr>
          <w:rFonts w:ascii="Garamond" w:hAnsi="Garamond" w:cs="Arial"/>
          <w:bCs/>
        </w:rPr>
        <w:tab/>
      </w:r>
      <w:r w:rsidR="00A072A1">
        <w:rPr>
          <w:rFonts w:ascii="Garamond" w:hAnsi="Garamond" w:cs="Arial"/>
          <w:bCs/>
        </w:rPr>
        <w:tab/>
      </w:r>
      <w:r w:rsidRPr="0069649E">
        <w:rPr>
          <w:rFonts w:ascii="Garamond" w:hAnsi="Garamond" w:cs="Arial"/>
          <w:bCs/>
        </w:rPr>
        <w:tab/>
        <w:t>1999 – 2000</w:t>
      </w:r>
    </w:p>
    <w:p w14:paraId="770B72D9" w14:textId="231AE125" w:rsidR="00A567D6" w:rsidRPr="0069649E" w:rsidRDefault="00A567D6" w:rsidP="00A567D6">
      <w:pPr>
        <w:keepLines/>
        <w:tabs>
          <w:tab w:val="left" w:pos="2610"/>
        </w:tabs>
        <w:jc w:val="both"/>
        <w:rPr>
          <w:rFonts w:ascii="Garamond" w:hAnsi="Garamond" w:cs="Arial"/>
          <w:bCs/>
        </w:rPr>
      </w:pPr>
      <w:r w:rsidRPr="0069649E">
        <w:rPr>
          <w:rFonts w:ascii="Garamond" w:hAnsi="Garamond" w:cs="Arial"/>
          <w:bCs/>
        </w:rPr>
        <w:t>Hogg Foundation for Mental Health</w:t>
      </w:r>
    </w:p>
    <w:p w14:paraId="7239811B" w14:textId="593C177D" w:rsidR="00A567D6" w:rsidRPr="0069649E" w:rsidRDefault="00A567D6" w:rsidP="00A567D6">
      <w:pPr>
        <w:keepLines/>
        <w:tabs>
          <w:tab w:val="left" w:pos="2610"/>
        </w:tabs>
        <w:jc w:val="both"/>
        <w:rPr>
          <w:rFonts w:ascii="Garamond" w:hAnsi="Garamond" w:cs="Arial"/>
          <w:bCs/>
          <w:i/>
        </w:rPr>
      </w:pPr>
      <w:r w:rsidRPr="0069649E">
        <w:rPr>
          <w:rFonts w:ascii="Garamond" w:hAnsi="Garamond" w:cs="Arial"/>
          <w:bCs/>
          <w:i/>
        </w:rPr>
        <w:t xml:space="preserve">Childhood Trauma, Family Stress and Depression among Mexican American Gangs </w:t>
      </w:r>
    </w:p>
    <w:p w14:paraId="1EC0FE37" w14:textId="77777777" w:rsidR="00A567D6" w:rsidRPr="0069649E" w:rsidRDefault="00A567D6" w:rsidP="00A567D6">
      <w:pPr>
        <w:keepLines/>
        <w:tabs>
          <w:tab w:val="left" w:pos="2610"/>
        </w:tabs>
        <w:jc w:val="both"/>
        <w:rPr>
          <w:rFonts w:ascii="Garamond" w:hAnsi="Garamond" w:cs="Arial"/>
          <w:bCs/>
          <w:i/>
        </w:rPr>
      </w:pPr>
    </w:p>
    <w:p w14:paraId="6CE55906" w14:textId="44B2A244" w:rsidR="00A567D6" w:rsidRPr="00C70C37" w:rsidRDefault="00A567D6" w:rsidP="00A567D6">
      <w:pPr>
        <w:keepLines/>
        <w:tabs>
          <w:tab w:val="left" w:pos="2610"/>
        </w:tabs>
        <w:jc w:val="both"/>
        <w:rPr>
          <w:rFonts w:ascii="Garamond" w:hAnsi="Garamond" w:cs="Arial"/>
          <w:lang w:val="es-MX"/>
        </w:rPr>
      </w:pPr>
      <w:r w:rsidRPr="00C70C37">
        <w:rPr>
          <w:rFonts w:ascii="Garamond" w:hAnsi="Garamond" w:cs="Arial"/>
          <w:lang w:val="es-MX"/>
        </w:rPr>
        <w:t>R24 DA07234</w:t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</w:r>
      <w:r w:rsidR="00A072A1" w:rsidRPr="00C70C37">
        <w:rPr>
          <w:rFonts w:ascii="Garamond" w:hAnsi="Garamond" w:cs="Arial"/>
          <w:lang w:val="es-MX"/>
        </w:rPr>
        <w:t>Valdez (PI)</w:t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  <w:t>1998 – 1999</w:t>
      </w:r>
    </w:p>
    <w:p w14:paraId="237DBCAC" w14:textId="77777777" w:rsidR="005F680B" w:rsidRPr="00C70C37" w:rsidRDefault="005F680B" w:rsidP="005F680B">
      <w:pPr>
        <w:keepLines/>
        <w:jc w:val="both"/>
        <w:rPr>
          <w:rFonts w:ascii="Garamond" w:hAnsi="Garamond" w:cs="Arial"/>
          <w:bCs/>
          <w:lang w:val="es-MX"/>
        </w:rPr>
      </w:pPr>
      <w:r w:rsidRPr="00C70C37">
        <w:rPr>
          <w:rFonts w:ascii="Garamond" w:hAnsi="Garamond" w:cs="Arial"/>
          <w:bCs/>
          <w:lang w:val="es-MX"/>
        </w:rPr>
        <w:t>NIH/NIDA</w:t>
      </w:r>
    </w:p>
    <w:p w14:paraId="12639321" w14:textId="55D275FF" w:rsidR="00A567D6" w:rsidRPr="0069649E" w:rsidRDefault="00A567D6" w:rsidP="00A567D6">
      <w:pPr>
        <w:keepLines/>
        <w:tabs>
          <w:tab w:val="left" w:pos="2610"/>
        </w:tabs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>Injecting Drug Use and High-Risk Sexual Behavior: The U.S./Mexico Border (El Paso and Ciudad Juarez)</w:t>
      </w:r>
    </w:p>
    <w:p w14:paraId="0605A662" w14:textId="77777777" w:rsidR="00A567D6" w:rsidRPr="0069649E" w:rsidRDefault="00A567D6" w:rsidP="00A567D6">
      <w:pPr>
        <w:keepLines/>
        <w:tabs>
          <w:tab w:val="left" w:pos="2610"/>
        </w:tabs>
        <w:jc w:val="both"/>
        <w:rPr>
          <w:rFonts w:ascii="Garamond" w:hAnsi="Garamond" w:cs="Arial"/>
          <w:i/>
        </w:rPr>
      </w:pPr>
    </w:p>
    <w:p w14:paraId="21CCC2EA" w14:textId="43B0FADE" w:rsidR="00A567D6" w:rsidRPr="00C70C37" w:rsidRDefault="00A567D6" w:rsidP="00A567D6">
      <w:pPr>
        <w:keepLines/>
        <w:tabs>
          <w:tab w:val="left" w:pos="2610"/>
        </w:tabs>
        <w:jc w:val="both"/>
        <w:rPr>
          <w:rFonts w:ascii="Garamond" w:hAnsi="Garamond" w:cs="Arial"/>
          <w:lang w:val="es-MX"/>
        </w:rPr>
      </w:pPr>
      <w:r w:rsidRPr="00C70C37">
        <w:rPr>
          <w:rFonts w:ascii="Garamond" w:hAnsi="Garamond" w:cs="Arial"/>
          <w:lang w:val="es-MX"/>
        </w:rPr>
        <w:t>R01 DA08604</w:t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ab/>
      </w:r>
      <w:r w:rsidR="00A072A1" w:rsidRPr="00C70C37">
        <w:rPr>
          <w:rFonts w:ascii="Garamond" w:hAnsi="Garamond" w:cs="Arial"/>
          <w:lang w:val="es-MX"/>
        </w:rPr>
        <w:t>Valdez (PI)</w:t>
      </w:r>
      <w:r w:rsidR="00A072A1" w:rsidRPr="00C70C37">
        <w:rPr>
          <w:rFonts w:ascii="Garamond" w:hAnsi="Garamond" w:cs="Arial"/>
          <w:lang w:val="es-MX"/>
        </w:rPr>
        <w:tab/>
      </w:r>
      <w:r w:rsidR="00A072A1" w:rsidRPr="00C70C37">
        <w:rPr>
          <w:rFonts w:ascii="Garamond" w:hAnsi="Garamond" w:cs="Arial"/>
          <w:lang w:val="es-MX"/>
        </w:rPr>
        <w:tab/>
      </w:r>
      <w:r w:rsidR="00A072A1" w:rsidRPr="00C70C37">
        <w:rPr>
          <w:rFonts w:ascii="Garamond" w:hAnsi="Garamond" w:cs="Arial"/>
          <w:lang w:val="es-MX"/>
        </w:rPr>
        <w:tab/>
      </w:r>
      <w:r w:rsidR="00A072A1" w:rsidRPr="00C70C37">
        <w:rPr>
          <w:rFonts w:ascii="Garamond" w:hAnsi="Garamond" w:cs="Arial"/>
          <w:lang w:val="es-MX"/>
        </w:rPr>
        <w:tab/>
      </w:r>
      <w:r w:rsidR="00A072A1" w:rsidRPr="00C70C37">
        <w:rPr>
          <w:rFonts w:ascii="Garamond" w:hAnsi="Garamond" w:cs="Arial"/>
          <w:lang w:val="es-MX"/>
        </w:rPr>
        <w:tab/>
      </w:r>
      <w:r w:rsidRPr="00C70C37">
        <w:rPr>
          <w:rFonts w:ascii="Garamond" w:hAnsi="Garamond" w:cs="Arial"/>
          <w:lang w:val="es-MX"/>
        </w:rPr>
        <w:t>1998 – 1999</w:t>
      </w:r>
    </w:p>
    <w:p w14:paraId="29BBDF96" w14:textId="77777777" w:rsidR="005F680B" w:rsidRPr="00C70C37" w:rsidRDefault="005F680B" w:rsidP="005F680B">
      <w:pPr>
        <w:keepLines/>
        <w:jc w:val="both"/>
        <w:rPr>
          <w:rFonts w:ascii="Garamond" w:hAnsi="Garamond" w:cs="Arial"/>
          <w:bCs/>
          <w:lang w:val="es-MX"/>
        </w:rPr>
      </w:pPr>
      <w:r w:rsidRPr="00C70C37">
        <w:rPr>
          <w:rFonts w:ascii="Garamond" w:hAnsi="Garamond" w:cs="Arial"/>
          <w:bCs/>
          <w:lang w:val="es-MX"/>
        </w:rPr>
        <w:t>NIH/NIDA</w:t>
      </w:r>
    </w:p>
    <w:p w14:paraId="08DA4B01" w14:textId="66D218CC" w:rsidR="00A567D6" w:rsidRPr="0069649E" w:rsidRDefault="00A567D6" w:rsidP="00A567D6">
      <w:pPr>
        <w:keepLines/>
        <w:tabs>
          <w:tab w:val="left" w:pos="2610"/>
        </w:tabs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>Drug Research Fellowship Training Supplement</w:t>
      </w:r>
    </w:p>
    <w:p w14:paraId="250E2825" w14:textId="77777777" w:rsidR="00A567D6" w:rsidRPr="0069649E" w:rsidRDefault="00A567D6" w:rsidP="00A567D6">
      <w:pPr>
        <w:keepLines/>
        <w:tabs>
          <w:tab w:val="left" w:pos="2610"/>
        </w:tabs>
        <w:jc w:val="both"/>
        <w:rPr>
          <w:rFonts w:ascii="Garamond" w:hAnsi="Garamond" w:cs="Arial"/>
          <w:i/>
        </w:rPr>
      </w:pPr>
    </w:p>
    <w:p w14:paraId="2318B1B7" w14:textId="2E363F9A" w:rsidR="004B4C60" w:rsidRPr="00963494" w:rsidRDefault="004B4C60" w:rsidP="00466A77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963494">
        <w:rPr>
          <w:rFonts w:ascii="Garamond" w:hAnsi="Garamond" w:cs="Arial"/>
        </w:rPr>
        <w:t>R24 DA07234</w:t>
      </w:r>
      <w:r w:rsidRPr="00963494">
        <w:rPr>
          <w:rFonts w:ascii="Garamond" w:hAnsi="Garamond" w:cs="Arial"/>
        </w:rPr>
        <w:tab/>
      </w:r>
      <w:r w:rsidRPr="00963494">
        <w:rPr>
          <w:rFonts w:ascii="Garamond" w:hAnsi="Garamond" w:cs="Arial"/>
        </w:rPr>
        <w:tab/>
      </w:r>
      <w:r w:rsidRPr="00963494">
        <w:rPr>
          <w:rFonts w:ascii="Garamond" w:hAnsi="Garamond" w:cs="Arial"/>
        </w:rPr>
        <w:tab/>
      </w:r>
      <w:r w:rsidRPr="00963494">
        <w:rPr>
          <w:rFonts w:ascii="Garamond" w:hAnsi="Garamond" w:cs="Arial"/>
        </w:rPr>
        <w:tab/>
      </w:r>
      <w:r w:rsidR="00DD5965" w:rsidRPr="00963494">
        <w:rPr>
          <w:rFonts w:ascii="Garamond" w:hAnsi="Garamond" w:cs="Arial"/>
        </w:rPr>
        <w:t>Valdez (PI)</w:t>
      </w:r>
      <w:r w:rsidR="00DD5965" w:rsidRPr="00963494">
        <w:rPr>
          <w:rFonts w:ascii="Garamond" w:hAnsi="Garamond" w:cs="Arial"/>
        </w:rPr>
        <w:tab/>
      </w:r>
      <w:r w:rsidR="00DD5965" w:rsidRPr="00963494">
        <w:rPr>
          <w:rFonts w:ascii="Garamond" w:hAnsi="Garamond" w:cs="Arial"/>
        </w:rPr>
        <w:tab/>
      </w:r>
      <w:r w:rsidR="00DD5965" w:rsidRPr="00963494">
        <w:rPr>
          <w:rFonts w:ascii="Garamond" w:hAnsi="Garamond" w:cs="Arial"/>
        </w:rPr>
        <w:tab/>
      </w:r>
      <w:r w:rsidR="00DD5965" w:rsidRPr="00963494">
        <w:rPr>
          <w:rFonts w:ascii="Garamond" w:hAnsi="Garamond" w:cs="Arial"/>
        </w:rPr>
        <w:tab/>
      </w:r>
      <w:r w:rsidRPr="00963494">
        <w:rPr>
          <w:rFonts w:ascii="Garamond" w:hAnsi="Garamond" w:cs="Arial"/>
        </w:rPr>
        <w:tab/>
        <w:t>1997 – 1998</w:t>
      </w:r>
    </w:p>
    <w:p w14:paraId="63E69EBA" w14:textId="77777777" w:rsidR="005F680B" w:rsidRPr="00963494" w:rsidRDefault="005F680B" w:rsidP="005F680B">
      <w:pPr>
        <w:keepLines/>
        <w:jc w:val="both"/>
        <w:rPr>
          <w:rFonts w:ascii="Garamond" w:hAnsi="Garamond" w:cs="Arial"/>
          <w:bCs/>
        </w:rPr>
      </w:pPr>
      <w:r w:rsidRPr="00963494">
        <w:rPr>
          <w:rFonts w:ascii="Garamond" w:hAnsi="Garamond" w:cs="Arial"/>
          <w:bCs/>
        </w:rPr>
        <w:t>NIH/NIDA</w:t>
      </w:r>
    </w:p>
    <w:p w14:paraId="36BD5E29" w14:textId="02A229F4" w:rsidR="004B4C60" w:rsidRPr="0069649E" w:rsidRDefault="004B4C60" w:rsidP="00466A77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>Injecting Drug Use and High-Risk Sexual Behavior: The U.S./Mexico Border (Laredo and Nuevo Laredo)</w:t>
      </w:r>
    </w:p>
    <w:p w14:paraId="29CA60A8" w14:textId="77777777" w:rsidR="004B4C60" w:rsidRPr="0069649E" w:rsidRDefault="004B4C60" w:rsidP="00466A77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</w:p>
    <w:p w14:paraId="14B4A1F2" w14:textId="4F2A5178" w:rsidR="004B4C60" w:rsidRPr="0069649E" w:rsidRDefault="004B4C60" w:rsidP="00466A77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ab/>
      </w:r>
      <w:r w:rsidR="00EC5E18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>Valdez</w:t>
      </w:r>
      <w:r w:rsidR="00DD5965" w:rsidRPr="0069649E">
        <w:rPr>
          <w:rFonts w:ascii="Garamond" w:hAnsi="Garamond" w:cs="Arial"/>
        </w:rPr>
        <w:t xml:space="preserve"> (PI)</w:t>
      </w:r>
      <w:r w:rsidR="00DD5965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>1997 – 1998</w:t>
      </w:r>
    </w:p>
    <w:p w14:paraId="0137E97C" w14:textId="77777777" w:rsidR="004B4C60" w:rsidRPr="0069649E" w:rsidRDefault="004B4C60" w:rsidP="00466A77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Hogg Foundation for Mental Health</w:t>
      </w:r>
    </w:p>
    <w:p w14:paraId="7451BA12" w14:textId="65BD5ABF" w:rsidR="004B4C60" w:rsidRPr="0069649E" w:rsidRDefault="004B4C60" w:rsidP="00466A77">
      <w:pPr>
        <w:keepLines/>
        <w:tabs>
          <w:tab w:val="left" w:pos="1440"/>
        </w:tabs>
        <w:ind w:left="1440" w:hanging="1440"/>
        <w:jc w:val="both"/>
        <w:rPr>
          <w:rFonts w:ascii="Garamond" w:hAnsi="Garamond" w:cs="Arial"/>
          <w:bCs/>
        </w:rPr>
      </w:pPr>
      <w:r w:rsidRPr="0069649E">
        <w:rPr>
          <w:rFonts w:ascii="Garamond" w:hAnsi="Garamond" w:cs="Arial"/>
          <w:i/>
        </w:rPr>
        <w:t>Psychopathy and Aggression in Mexican American High Risk Youth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</w:p>
    <w:p w14:paraId="7DBD372F" w14:textId="42B2A557" w:rsidR="009F279A" w:rsidRPr="0069649E" w:rsidRDefault="00B0640D" w:rsidP="00A567D6">
      <w:pPr>
        <w:tabs>
          <w:tab w:val="left" w:pos="1440"/>
        </w:tabs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REFLIST </w:instrText>
      </w:r>
      <w:r w:rsidRPr="0069649E">
        <w:rPr>
          <w:rFonts w:ascii="Garamond" w:hAnsi="Garamond" w:cs="Arial"/>
        </w:rPr>
        <w:fldChar w:fldCharType="separate"/>
      </w:r>
    </w:p>
    <w:p w14:paraId="61490B3A" w14:textId="38D9E579" w:rsidR="009F279A" w:rsidRPr="0069649E" w:rsidRDefault="004B4C60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>Valdez</w:t>
      </w:r>
      <w:r w:rsidR="00DD5965" w:rsidRPr="0069649E">
        <w:rPr>
          <w:rFonts w:ascii="Garamond" w:hAnsi="Garamond" w:cs="Arial"/>
        </w:rPr>
        <w:t xml:space="preserve"> (PI)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  <w:t>1997 – 1998</w:t>
      </w:r>
    </w:p>
    <w:p w14:paraId="6478085C" w14:textId="10D9F5D5" w:rsidR="004B4C60" w:rsidRPr="0069649E" w:rsidRDefault="004B4C60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University of California at Los Angeles</w:t>
      </w:r>
    </w:p>
    <w:p w14:paraId="2CA6AA24" w14:textId="094C8C92" w:rsidR="004B4C60" w:rsidRPr="0069649E" w:rsidRDefault="004B4C60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>NADBANK Internet Project</w:t>
      </w:r>
    </w:p>
    <w:p w14:paraId="14B89C30" w14:textId="77777777" w:rsidR="004B4C60" w:rsidRPr="0069649E" w:rsidRDefault="004B4C60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</w:p>
    <w:p w14:paraId="3DE0651C" w14:textId="6DE76567" w:rsidR="004B4C60" w:rsidRPr="0069649E" w:rsidRDefault="004B4C60" w:rsidP="004B4C60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="00367581">
        <w:rPr>
          <w:rFonts w:ascii="Garamond" w:hAnsi="Garamond" w:cs="Arial"/>
        </w:rPr>
        <w:t>V</w:t>
      </w:r>
      <w:r w:rsidR="00367581" w:rsidRPr="00367581">
        <w:rPr>
          <w:rFonts w:ascii="Garamond" w:hAnsi="Garamond" w:cs="Arial"/>
        </w:rPr>
        <w:t xml:space="preserve">aldez </w:t>
      </w:r>
      <w:r w:rsidRPr="00367581">
        <w:rPr>
          <w:rFonts w:ascii="Garamond" w:hAnsi="Garamond" w:cs="Arial"/>
        </w:rPr>
        <w:t>(PI)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  <w:t>1997 – 1998</w:t>
      </w:r>
    </w:p>
    <w:p w14:paraId="58B97A2E" w14:textId="41C50C5F" w:rsidR="004B4C60" w:rsidRPr="0069649E" w:rsidRDefault="004B4C60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Southwest Voter Research Institute</w:t>
      </w:r>
    </w:p>
    <w:p w14:paraId="29C33B42" w14:textId="0B90EF51" w:rsidR="004B4C60" w:rsidRPr="0069649E" w:rsidRDefault="004B4C60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>*Environmental Degradation and Human Health Research</w:t>
      </w:r>
    </w:p>
    <w:p w14:paraId="3F787799" w14:textId="77777777" w:rsidR="004B4C60" w:rsidRPr="0069649E" w:rsidRDefault="004B4C60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</w:p>
    <w:p w14:paraId="458578BA" w14:textId="0FABEBCF" w:rsidR="0064088F" w:rsidRPr="0069649E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>Valdez</w:t>
      </w:r>
      <w:r w:rsidR="00DD5965" w:rsidRPr="0069649E">
        <w:rPr>
          <w:rFonts w:ascii="Garamond" w:hAnsi="Garamond" w:cs="Arial"/>
        </w:rPr>
        <w:t xml:space="preserve"> (PI)</w:t>
      </w:r>
      <w:r w:rsidR="00DD5965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  <w:t>1996</w:t>
      </w:r>
    </w:p>
    <w:p w14:paraId="5239BBE2" w14:textId="6FE059EA" w:rsidR="004B4C60" w:rsidRPr="0069649E" w:rsidRDefault="0064088F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Guadalupe Cultural Arts Center</w:t>
      </w:r>
    </w:p>
    <w:p w14:paraId="6C22032A" w14:textId="7E64B1EE" w:rsidR="0064088F" w:rsidRPr="0069649E" w:rsidRDefault="0064088F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>National Association of Latino Arts and Culture Study</w:t>
      </w:r>
    </w:p>
    <w:p w14:paraId="0CE6695C" w14:textId="77777777" w:rsidR="0064088F" w:rsidRPr="0069649E" w:rsidRDefault="0064088F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</w:p>
    <w:p w14:paraId="17D6EE4F" w14:textId="6467A48F" w:rsidR="0064088F" w:rsidRPr="0069649E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>Valdez</w:t>
      </w:r>
      <w:r w:rsidR="00DD5965" w:rsidRPr="0069649E">
        <w:rPr>
          <w:rFonts w:ascii="Garamond" w:hAnsi="Garamond" w:cs="Arial"/>
        </w:rPr>
        <w:t xml:space="preserve"> (PI)</w:t>
      </w:r>
      <w:r w:rsidR="00DD5965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>1996</w:t>
      </w:r>
    </w:p>
    <w:p w14:paraId="1254A8F7" w14:textId="31959FE0" w:rsidR="0064088F" w:rsidRPr="0069649E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lastRenderedPageBreak/>
        <w:t>University Health System</w:t>
      </w:r>
    </w:p>
    <w:p w14:paraId="2158E284" w14:textId="77777777" w:rsidR="009F279A" w:rsidRPr="0069649E" w:rsidRDefault="009F279A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</w:p>
    <w:p w14:paraId="628DEFAB" w14:textId="4D465B73" w:rsidR="0064088F" w:rsidRPr="0069649E" w:rsidRDefault="0064088F" w:rsidP="0064088F">
      <w:pPr>
        <w:keepLines/>
        <w:tabs>
          <w:tab w:val="left" w:pos="2610"/>
        </w:tabs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R01 DA08604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>Valdez</w:t>
      </w:r>
      <w:r w:rsidR="00DD5965" w:rsidRPr="0069649E">
        <w:rPr>
          <w:rFonts w:ascii="Garamond" w:hAnsi="Garamond" w:cs="Arial"/>
        </w:rPr>
        <w:t xml:space="preserve"> (PI)</w:t>
      </w:r>
      <w:r w:rsidR="00DD5965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ab/>
      </w:r>
      <w:r w:rsidR="00DD5965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  <w:t>1995 – 1998</w:t>
      </w:r>
    </w:p>
    <w:p w14:paraId="7A305A38" w14:textId="429F29BE" w:rsidR="0064088F" w:rsidRPr="005F680B" w:rsidRDefault="005F680B" w:rsidP="005F680B">
      <w:pPr>
        <w:keepLines/>
        <w:jc w:val="both"/>
        <w:rPr>
          <w:rFonts w:ascii="Garamond" w:hAnsi="Garamond" w:cs="Arial"/>
          <w:bCs/>
        </w:rPr>
      </w:pPr>
      <w:r>
        <w:rPr>
          <w:rFonts w:ascii="Garamond" w:hAnsi="Garamond" w:cs="Arial"/>
          <w:bCs/>
        </w:rPr>
        <w:t>NIH/</w:t>
      </w:r>
      <w:r w:rsidRPr="0069649E">
        <w:rPr>
          <w:rFonts w:ascii="Garamond" w:hAnsi="Garamond" w:cs="Arial"/>
          <w:bCs/>
        </w:rPr>
        <w:t>NIDA</w:t>
      </w:r>
    </w:p>
    <w:p w14:paraId="2C021426" w14:textId="7026972D" w:rsidR="0064088F" w:rsidRPr="0069649E" w:rsidRDefault="0064088F" w:rsidP="0064088F">
      <w:pPr>
        <w:keepLines/>
        <w:tabs>
          <w:tab w:val="left" w:pos="2610"/>
        </w:tabs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>Drug Related Gang Violence in South Texas</w:t>
      </w:r>
    </w:p>
    <w:p w14:paraId="13827B35" w14:textId="77777777" w:rsidR="0064088F" w:rsidRPr="0069649E" w:rsidRDefault="0064088F" w:rsidP="0064088F">
      <w:pPr>
        <w:keepLines/>
        <w:tabs>
          <w:tab w:val="left" w:pos="2610"/>
        </w:tabs>
        <w:jc w:val="both"/>
        <w:rPr>
          <w:rFonts w:ascii="Garamond" w:hAnsi="Garamond" w:cs="Arial"/>
          <w:i/>
        </w:rPr>
      </w:pPr>
    </w:p>
    <w:p w14:paraId="1A2B2FA3" w14:textId="56B07D23" w:rsidR="0064088F" w:rsidRPr="0069649E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="0055203B">
        <w:rPr>
          <w:rFonts w:ascii="Garamond" w:hAnsi="Garamond" w:cs="Arial"/>
        </w:rPr>
        <w:t>Valdez</w:t>
      </w:r>
      <w:r w:rsidR="0055203B" w:rsidRPr="0069649E">
        <w:rPr>
          <w:rFonts w:ascii="Garamond" w:hAnsi="Garamond" w:cs="Arial"/>
        </w:rPr>
        <w:t xml:space="preserve"> (PI)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  <w:t>1995</w:t>
      </w:r>
    </w:p>
    <w:p w14:paraId="05CF3006" w14:textId="6F0B1CF6" w:rsidR="0064088F" w:rsidRPr="0069649E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Guadalupe Cultural Arts Center</w:t>
      </w:r>
    </w:p>
    <w:p w14:paraId="7872054E" w14:textId="123AE207" w:rsidR="0064088F" w:rsidRPr="0069649E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>National Association of Latino Arts and Cut Lure Study</w:t>
      </w:r>
    </w:p>
    <w:p w14:paraId="6E2D0DFD" w14:textId="77777777" w:rsidR="00C07674" w:rsidRDefault="00C07674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</w:p>
    <w:p w14:paraId="442FC7EC" w14:textId="77777777" w:rsidR="00367581" w:rsidRPr="0069649E" w:rsidRDefault="00367581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</w:p>
    <w:p w14:paraId="37C761F0" w14:textId="6F73AFE5" w:rsidR="0064088F" w:rsidRPr="0069649E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="00367581">
        <w:rPr>
          <w:rFonts w:ascii="Garamond" w:hAnsi="Garamond" w:cs="Arial"/>
        </w:rPr>
        <w:t>Ga</w:t>
      </w:r>
      <w:r w:rsidR="00367581" w:rsidRPr="00367581">
        <w:rPr>
          <w:rFonts w:ascii="Garamond" w:hAnsi="Garamond" w:cs="Arial"/>
        </w:rPr>
        <w:t xml:space="preserve">rza </w:t>
      </w:r>
      <w:r w:rsidRPr="00367581">
        <w:rPr>
          <w:rFonts w:ascii="Garamond" w:hAnsi="Garamond" w:cs="Arial"/>
        </w:rPr>
        <w:t>(PI)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  <w:t>1995</w:t>
      </w:r>
    </w:p>
    <w:p w14:paraId="51C6B1A3" w14:textId="77777777" w:rsidR="0064088F" w:rsidRPr="0069649E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Seasongood Foundation, Poverty &amp; Race Research Action Council, Mexican American Legal Defense </w:t>
      </w:r>
    </w:p>
    <w:p w14:paraId="77050B53" w14:textId="4E998E49" w:rsidR="0064088F" w:rsidRPr="0069649E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&amp; Educational Fund &amp; Jose Garza</w:t>
      </w:r>
    </w:p>
    <w:p w14:paraId="179078E0" w14:textId="4ADEECC5" w:rsidR="0064088F" w:rsidRPr="0069649E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 xml:space="preserve">*A Study of the Impact of Cumulative Voting Systems on Latinos </w:t>
      </w:r>
    </w:p>
    <w:p w14:paraId="407A326E" w14:textId="2B156CE1" w:rsidR="006F7BAB" w:rsidRPr="00963494" w:rsidRDefault="006F7BAB" w:rsidP="006F7BAB">
      <w:pPr>
        <w:keepLines/>
        <w:jc w:val="both"/>
        <w:rPr>
          <w:rFonts w:ascii="Garamond" w:hAnsi="Garamond" w:cs="Arial"/>
          <w:bCs/>
        </w:rPr>
      </w:pPr>
      <w:r w:rsidRPr="00963494">
        <w:rPr>
          <w:rFonts w:ascii="Garamond" w:hAnsi="Garamond" w:cs="Arial"/>
          <w:bCs/>
        </w:rPr>
        <w:t>Role:</w:t>
      </w:r>
      <w:r w:rsidR="00367581" w:rsidRPr="00963494">
        <w:rPr>
          <w:rFonts w:ascii="Garamond" w:hAnsi="Garamond" w:cs="Arial"/>
          <w:bCs/>
        </w:rPr>
        <w:t xml:space="preserve"> Research Associate</w:t>
      </w:r>
    </w:p>
    <w:p w14:paraId="01476CAB" w14:textId="77777777" w:rsidR="00C07674" w:rsidRPr="00963494" w:rsidRDefault="00C07674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</w:p>
    <w:p w14:paraId="7606EB36" w14:textId="7D634D5D" w:rsidR="009F279A" w:rsidRPr="00963494" w:rsidRDefault="0064088F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963494">
        <w:rPr>
          <w:rFonts w:ascii="Garamond" w:hAnsi="Garamond" w:cs="Arial"/>
        </w:rPr>
        <w:t>R24 DA07234</w:t>
      </w:r>
      <w:r w:rsidRPr="00963494">
        <w:rPr>
          <w:rFonts w:ascii="Garamond" w:hAnsi="Garamond" w:cs="Arial"/>
        </w:rPr>
        <w:tab/>
      </w:r>
      <w:r w:rsidRPr="00963494">
        <w:rPr>
          <w:rFonts w:ascii="Garamond" w:hAnsi="Garamond" w:cs="Arial"/>
        </w:rPr>
        <w:tab/>
      </w:r>
      <w:r w:rsidRPr="00963494">
        <w:rPr>
          <w:rFonts w:ascii="Garamond" w:hAnsi="Garamond" w:cs="Arial"/>
        </w:rPr>
        <w:tab/>
      </w:r>
      <w:r w:rsidRPr="00963494">
        <w:rPr>
          <w:rFonts w:ascii="Garamond" w:hAnsi="Garamond" w:cs="Arial"/>
        </w:rPr>
        <w:tab/>
      </w:r>
      <w:r w:rsidR="0055203B" w:rsidRPr="00963494">
        <w:rPr>
          <w:rFonts w:ascii="Garamond" w:hAnsi="Garamond" w:cs="Arial"/>
        </w:rPr>
        <w:t>Valdez (PI)</w:t>
      </w:r>
      <w:r w:rsidR="0055203B" w:rsidRPr="00963494">
        <w:rPr>
          <w:rFonts w:ascii="Garamond" w:hAnsi="Garamond" w:cs="Arial"/>
        </w:rPr>
        <w:tab/>
      </w:r>
      <w:r w:rsidR="0055203B" w:rsidRPr="00963494">
        <w:rPr>
          <w:rFonts w:ascii="Garamond" w:hAnsi="Garamond" w:cs="Arial"/>
        </w:rPr>
        <w:tab/>
      </w:r>
      <w:r w:rsidR="0055203B" w:rsidRPr="00963494">
        <w:rPr>
          <w:rFonts w:ascii="Garamond" w:hAnsi="Garamond" w:cs="Arial"/>
        </w:rPr>
        <w:tab/>
      </w:r>
      <w:r w:rsidR="0055203B" w:rsidRPr="00963494">
        <w:rPr>
          <w:rFonts w:ascii="Garamond" w:hAnsi="Garamond" w:cs="Arial"/>
        </w:rPr>
        <w:tab/>
      </w:r>
      <w:r w:rsidRPr="00963494">
        <w:rPr>
          <w:rFonts w:ascii="Garamond" w:hAnsi="Garamond" w:cs="Arial"/>
        </w:rPr>
        <w:tab/>
        <w:t>1994 – 1999</w:t>
      </w:r>
    </w:p>
    <w:p w14:paraId="47D7B134" w14:textId="77777777" w:rsidR="005F4B36" w:rsidRPr="0069649E" w:rsidRDefault="005F4B36" w:rsidP="005F4B36">
      <w:pPr>
        <w:keepLines/>
        <w:jc w:val="both"/>
        <w:rPr>
          <w:rFonts w:ascii="Garamond" w:hAnsi="Garamond" w:cs="Arial"/>
          <w:bCs/>
        </w:rPr>
      </w:pPr>
      <w:r>
        <w:rPr>
          <w:rFonts w:ascii="Garamond" w:hAnsi="Garamond" w:cs="Arial"/>
          <w:bCs/>
        </w:rPr>
        <w:t>NIH/</w:t>
      </w:r>
      <w:r w:rsidRPr="0069649E">
        <w:rPr>
          <w:rFonts w:ascii="Garamond" w:hAnsi="Garamond" w:cs="Arial"/>
          <w:bCs/>
        </w:rPr>
        <w:t>NIDA</w:t>
      </w:r>
    </w:p>
    <w:p w14:paraId="7206DFA0" w14:textId="702ACB92" w:rsidR="0064088F" w:rsidRPr="0069649E" w:rsidRDefault="0064088F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 xml:space="preserve">Minority Research Program </w:t>
      </w:r>
    </w:p>
    <w:p w14:paraId="2F4B56A4" w14:textId="77777777" w:rsidR="00F76492" w:rsidRPr="0069649E" w:rsidRDefault="00F76492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</w:p>
    <w:p w14:paraId="4B68EF8E" w14:textId="25B3ECC9" w:rsidR="0064088F" w:rsidRPr="0069649E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="0055203B">
        <w:rPr>
          <w:rFonts w:ascii="Garamond" w:hAnsi="Garamond" w:cs="Arial"/>
        </w:rPr>
        <w:t>Valdez</w:t>
      </w:r>
      <w:r w:rsidR="0055203B" w:rsidRPr="0069649E">
        <w:rPr>
          <w:rFonts w:ascii="Garamond" w:hAnsi="Garamond" w:cs="Arial"/>
        </w:rPr>
        <w:t xml:space="preserve"> (PI)</w:t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  <w:t>1992</w:t>
      </w:r>
    </w:p>
    <w:p w14:paraId="13BB08CF" w14:textId="21CD1947" w:rsidR="0064088F" w:rsidRPr="0069649E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Southwest Voters Research Institute</w:t>
      </w:r>
    </w:p>
    <w:p w14:paraId="2F8A1470" w14:textId="77777777" w:rsidR="0064088F" w:rsidRPr="0069649E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 xml:space="preserve">The Impact of the North American Free Trade Agreement on Mexican American Workers and the Impact of </w:t>
      </w:r>
    </w:p>
    <w:p w14:paraId="094DA819" w14:textId="5F3ED691" w:rsidR="0064088F" w:rsidRPr="0069649E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 xml:space="preserve">U.S./Mexico Free Trade Agreement on South Texas Border Infrastructure </w:t>
      </w:r>
    </w:p>
    <w:p w14:paraId="704033C7" w14:textId="77777777" w:rsidR="009F279A" w:rsidRPr="0069649E" w:rsidRDefault="009F279A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</w:p>
    <w:p w14:paraId="08BA5644" w14:textId="1E5C455A" w:rsidR="0064088F" w:rsidRPr="0069649E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="0055203B">
        <w:rPr>
          <w:rFonts w:ascii="Garamond" w:hAnsi="Garamond" w:cs="Arial"/>
        </w:rPr>
        <w:t>Valdez</w:t>
      </w:r>
      <w:r w:rsidR="0055203B" w:rsidRPr="0069649E">
        <w:rPr>
          <w:rFonts w:ascii="Garamond" w:hAnsi="Garamond" w:cs="Arial"/>
        </w:rPr>
        <w:t xml:space="preserve"> (PI)</w:t>
      </w:r>
      <w:r w:rsidR="0055203B">
        <w:rPr>
          <w:rFonts w:ascii="Garamond" w:hAnsi="Garamond" w:cs="Arial"/>
        </w:rPr>
        <w:tab/>
      </w:r>
      <w:r w:rsidR="0055203B">
        <w:rPr>
          <w:rFonts w:ascii="Garamond" w:hAnsi="Garamond" w:cs="Arial"/>
        </w:rPr>
        <w:tab/>
      </w:r>
      <w:r w:rsidR="0055203B">
        <w:rPr>
          <w:rFonts w:ascii="Garamond" w:hAnsi="Garamond" w:cs="Arial"/>
        </w:rPr>
        <w:tab/>
      </w:r>
      <w:r w:rsidR="0055203B">
        <w:rPr>
          <w:rFonts w:ascii="Garamond" w:hAnsi="Garamond" w:cs="Arial"/>
        </w:rPr>
        <w:tab/>
      </w:r>
      <w:r w:rsidR="0055203B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>1987</w:t>
      </w:r>
    </w:p>
    <w:p w14:paraId="6F8C1D28" w14:textId="3A77B956" w:rsidR="0064088F" w:rsidRPr="0069649E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The University of Texas at San Antonio, University Faculty Research Award</w:t>
      </w:r>
    </w:p>
    <w:p w14:paraId="6D47790C" w14:textId="0E8A929A" w:rsidR="0064088F" w:rsidRPr="0069649E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  <w:i/>
        </w:rPr>
        <w:t xml:space="preserve">Perceptions of Mexican Immigrants by Barrio Businesses </w:t>
      </w:r>
    </w:p>
    <w:p w14:paraId="567E6293" w14:textId="77777777" w:rsidR="009F279A" w:rsidRPr="0069649E" w:rsidRDefault="009F279A" w:rsidP="009F279A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</w:p>
    <w:p w14:paraId="7526E5B9" w14:textId="78157994" w:rsidR="0064088F" w:rsidRPr="00367581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Pr="0069649E">
        <w:rPr>
          <w:rFonts w:ascii="Garamond" w:hAnsi="Garamond" w:cs="Arial"/>
        </w:rPr>
        <w:tab/>
      </w:r>
      <w:r w:rsidR="00367581" w:rsidRPr="00367581">
        <w:rPr>
          <w:rFonts w:ascii="Garamond" w:hAnsi="Garamond" w:cs="Arial"/>
        </w:rPr>
        <w:t xml:space="preserve">Valdez </w:t>
      </w:r>
      <w:r w:rsidRPr="00367581">
        <w:rPr>
          <w:rFonts w:ascii="Garamond" w:hAnsi="Garamond" w:cs="Arial"/>
        </w:rPr>
        <w:t>(PI)</w:t>
      </w:r>
      <w:r w:rsidRPr="00367581">
        <w:rPr>
          <w:rFonts w:ascii="Garamond" w:hAnsi="Garamond" w:cs="Arial"/>
        </w:rPr>
        <w:tab/>
      </w:r>
      <w:r w:rsidRPr="00367581">
        <w:rPr>
          <w:rFonts w:ascii="Garamond" w:hAnsi="Garamond" w:cs="Arial"/>
        </w:rPr>
        <w:tab/>
      </w:r>
      <w:r w:rsidRPr="00367581">
        <w:rPr>
          <w:rFonts w:ascii="Garamond" w:hAnsi="Garamond" w:cs="Arial"/>
        </w:rPr>
        <w:tab/>
      </w:r>
      <w:r w:rsidRPr="00367581">
        <w:rPr>
          <w:rFonts w:ascii="Garamond" w:hAnsi="Garamond" w:cs="Arial"/>
        </w:rPr>
        <w:tab/>
      </w:r>
      <w:r w:rsidRPr="00367581">
        <w:rPr>
          <w:rFonts w:ascii="Garamond" w:hAnsi="Garamond" w:cs="Arial"/>
        </w:rPr>
        <w:tab/>
        <w:t>1987</w:t>
      </w:r>
    </w:p>
    <w:p w14:paraId="7047EADB" w14:textId="4C85DF9E" w:rsidR="0064088F" w:rsidRPr="00367581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</w:rPr>
      </w:pPr>
      <w:r w:rsidRPr="00367581">
        <w:rPr>
          <w:rFonts w:ascii="Garamond" w:hAnsi="Garamond" w:cs="Arial"/>
        </w:rPr>
        <w:t xml:space="preserve">Inter-University Program for Latino Research/Social Science Research Council </w:t>
      </w:r>
    </w:p>
    <w:p w14:paraId="1209CF1E" w14:textId="7E4FDDE2" w:rsidR="0064088F" w:rsidRPr="00963494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  <w:lang w:val="es-MX"/>
        </w:rPr>
      </w:pPr>
      <w:r w:rsidRPr="00963494">
        <w:rPr>
          <w:rFonts w:ascii="Garamond" w:hAnsi="Garamond" w:cs="Arial"/>
          <w:i/>
          <w:lang w:val="es-MX"/>
        </w:rPr>
        <w:t xml:space="preserve">*Latino Life Chances, 1940 </w:t>
      </w:r>
      <w:r w:rsidRPr="00963494">
        <w:rPr>
          <w:rFonts w:ascii="Garamond" w:hAnsi="Garamond" w:cs="Arial"/>
          <w:lang w:val="es-MX"/>
        </w:rPr>
        <w:t>–</w:t>
      </w:r>
      <w:r w:rsidRPr="00963494">
        <w:rPr>
          <w:rFonts w:ascii="Garamond" w:hAnsi="Garamond" w:cs="Arial"/>
          <w:i/>
          <w:lang w:val="es-MX"/>
        </w:rPr>
        <w:t xml:space="preserve"> 1980 </w:t>
      </w:r>
    </w:p>
    <w:p w14:paraId="71192059" w14:textId="77777777" w:rsidR="009F279A" w:rsidRPr="00963494" w:rsidRDefault="009F279A" w:rsidP="0064088F">
      <w:pPr>
        <w:tabs>
          <w:tab w:val="left" w:pos="1440"/>
        </w:tabs>
        <w:jc w:val="both"/>
        <w:rPr>
          <w:rFonts w:ascii="Garamond" w:hAnsi="Garamond" w:cs="Arial"/>
          <w:lang w:val="es-MX"/>
        </w:rPr>
      </w:pPr>
    </w:p>
    <w:p w14:paraId="054F1430" w14:textId="6AE62297" w:rsidR="0064088F" w:rsidRPr="00963494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  <w:lang w:val="es-MX"/>
        </w:rPr>
      </w:pPr>
      <w:r w:rsidRPr="00963494">
        <w:rPr>
          <w:rFonts w:ascii="Garamond" w:hAnsi="Garamond" w:cs="Arial"/>
          <w:lang w:val="es-MX"/>
        </w:rPr>
        <w:tab/>
      </w:r>
      <w:r w:rsidRPr="00963494">
        <w:rPr>
          <w:rFonts w:ascii="Garamond" w:hAnsi="Garamond" w:cs="Arial"/>
          <w:lang w:val="es-MX"/>
        </w:rPr>
        <w:tab/>
      </w:r>
      <w:r w:rsidRPr="00963494">
        <w:rPr>
          <w:rFonts w:ascii="Garamond" w:hAnsi="Garamond" w:cs="Arial"/>
          <w:lang w:val="es-MX"/>
        </w:rPr>
        <w:tab/>
      </w:r>
      <w:r w:rsidRPr="00963494">
        <w:rPr>
          <w:rFonts w:ascii="Garamond" w:hAnsi="Garamond" w:cs="Arial"/>
          <w:lang w:val="es-MX"/>
        </w:rPr>
        <w:tab/>
      </w:r>
      <w:r w:rsidR="00367581" w:rsidRPr="00963494">
        <w:rPr>
          <w:rFonts w:ascii="Garamond" w:hAnsi="Garamond" w:cs="Arial"/>
          <w:lang w:val="es-MX"/>
        </w:rPr>
        <w:t xml:space="preserve">Jones </w:t>
      </w:r>
      <w:r w:rsidRPr="00963494">
        <w:rPr>
          <w:rFonts w:ascii="Garamond" w:hAnsi="Garamond" w:cs="Arial"/>
          <w:lang w:val="es-MX"/>
        </w:rPr>
        <w:t>(PI)</w:t>
      </w:r>
      <w:r w:rsidRPr="00963494">
        <w:rPr>
          <w:rFonts w:ascii="Garamond" w:hAnsi="Garamond" w:cs="Arial"/>
          <w:lang w:val="es-MX"/>
        </w:rPr>
        <w:tab/>
      </w:r>
      <w:r w:rsidRPr="00963494">
        <w:rPr>
          <w:rFonts w:ascii="Garamond" w:hAnsi="Garamond" w:cs="Arial"/>
          <w:lang w:val="es-MX"/>
        </w:rPr>
        <w:tab/>
      </w:r>
      <w:r w:rsidRPr="00963494">
        <w:rPr>
          <w:rFonts w:ascii="Garamond" w:hAnsi="Garamond" w:cs="Arial"/>
          <w:lang w:val="es-MX"/>
        </w:rPr>
        <w:tab/>
      </w:r>
      <w:r w:rsidRPr="00963494">
        <w:rPr>
          <w:rFonts w:ascii="Garamond" w:hAnsi="Garamond" w:cs="Arial"/>
          <w:lang w:val="es-MX"/>
        </w:rPr>
        <w:tab/>
      </w:r>
      <w:r w:rsidRPr="00963494">
        <w:rPr>
          <w:rFonts w:ascii="Garamond" w:hAnsi="Garamond" w:cs="Arial"/>
          <w:lang w:val="es-MX"/>
        </w:rPr>
        <w:tab/>
        <w:t>1981</w:t>
      </w:r>
    </w:p>
    <w:p w14:paraId="45C61E80" w14:textId="62B8D1A0" w:rsidR="0064088F" w:rsidRPr="00963494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  <w:lang w:val="es-MX"/>
        </w:rPr>
      </w:pPr>
      <w:r w:rsidRPr="00963494">
        <w:rPr>
          <w:rFonts w:ascii="Garamond" w:hAnsi="Garamond" w:cs="Arial"/>
          <w:lang w:val="es-MX"/>
        </w:rPr>
        <w:t xml:space="preserve">Dolores Hidalgo, Guanajuato, Mexico </w:t>
      </w:r>
    </w:p>
    <w:p w14:paraId="5C8CDCA8" w14:textId="7B6138D9" w:rsidR="0064088F" w:rsidRPr="00367581" w:rsidRDefault="0064088F" w:rsidP="0064088F">
      <w:pPr>
        <w:tabs>
          <w:tab w:val="left" w:pos="1440"/>
        </w:tabs>
        <w:ind w:left="1440" w:hanging="1440"/>
        <w:jc w:val="both"/>
        <w:rPr>
          <w:rFonts w:ascii="Garamond" w:hAnsi="Garamond" w:cs="Arial"/>
          <w:i/>
        </w:rPr>
      </w:pPr>
      <w:r w:rsidRPr="00367581">
        <w:rPr>
          <w:rFonts w:ascii="Garamond" w:hAnsi="Garamond" w:cs="Arial"/>
          <w:i/>
        </w:rPr>
        <w:t xml:space="preserve">*Patterns and Impact of Recent Mexican Migrants to South Texas </w:t>
      </w:r>
    </w:p>
    <w:p w14:paraId="7089CE94" w14:textId="53FEC260" w:rsidR="006F7BAB" w:rsidRPr="006F7BAB" w:rsidRDefault="006F7BAB" w:rsidP="006F7BAB">
      <w:pPr>
        <w:keepLines/>
        <w:jc w:val="both"/>
        <w:rPr>
          <w:rFonts w:ascii="Garamond" w:hAnsi="Garamond" w:cs="Arial"/>
          <w:bCs/>
        </w:rPr>
      </w:pPr>
      <w:r w:rsidRPr="00367581">
        <w:rPr>
          <w:rFonts w:ascii="Garamond" w:hAnsi="Garamond" w:cs="Arial"/>
          <w:bCs/>
        </w:rPr>
        <w:t xml:space="preserve">Role: </w:t>
      </w:r>
      <w:r w:rsidR="00367581" w:rsidRPr="00367581">
        <w:rPr>
          <w:rFonts w:ascii="Garamond" w:hAnsi="Garamond" w:cs="Arial"/>
          <w:bCs/>
        </w:rPr>
        <w:t>Co-PI</w:t>
      </w:r>
    </w:p>
    <w:p w14:paraId="1090BEE6" w14:textId="75FB5E8E" w:rsidR="009F279A" w:rsidRPr="0069649E" w:rsidRDefault="00B0640D" w:rsidP="00D566BB">
      <w:pPr>
        <w:tabs>
          <w:tab w:val="left" w:pos="1440"/>
        </w:tabs>
        <w:jc w:val="both"/>
        <w:rPr>
          <w:rFonts w:ascii="Garamond" w:hAnsi="Garamond" w:cs="Arial"/>
          <w:b/>
          <w:sz w:val="20"/>
        </w:rPr>
      </w:pPr>
      <w:r w:rsidRPr="0069649E">
        <w:rPr>
          <w:rFonts w:ascii="Garamond" w:hAnsi="Garamond" w:cs="Arial"/>
        </w:rPr>
        <w:fldChar w:fldCharType="end"/>
      </w:r>
    </w:p>
    <w:p w14:paraId="1F188811" w14:textId="6CAFE799" w:rsidR="00B0640D" w:rsidRPr="0069649E" w:rsidRDefault="00B0640D" w:rsidP="00581DB8">
      <w:pPr>
        <w:rPr>
          <w:rFonts w:ascii="Garamond" w:hAnsi="Garamond" w:cs="Arial"/>
        </w:rPr>
      </w:pPr>
      <w:r w:rsidRPr="0069649E">
        <w:rPr>
          <w:rFonts w:ascii="Garamond" w:hAnsi="Garamond" w:cs="Arial"/>
          <w:b/>
          <w:bCs/>
        </w:rPr>
        <w:t>ACADEMIC PUBLICATIONS</w:t>
      </w:r>
    </w:p>
    <w:p w14:paraId="0198114F" w14:textId="77777777" w:rsidR="00B04420" w:rsidRPr="0069649E" w:rsidRDefault="00B04420" w:rsidP="003A3A0F">
      <w:pPr>
        <w:jc w:val="both"/>
        <w:rPr>
          <w:rFonts w:ascii="Garamond" w:hAnsi="Garamond" w:cs="Arial"/>
          <w:b/>
          <w:bCs/>
        </w:rPr>
      </w:pPr>
    </w:p>
    <w:p w14:paraId="349D01D8" w14:textId="77777777" w:rsidR="00B0640D" w:rsidRPr="0069649E" w:rsidRDefault="00B0640D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b/>
          <w:bCs/>
        </w:rPr>
        <w:t>Books:</w:t>
      </w:r>
      <w:r w:rsidRPr="0069649E">
        <w:rPr>
          <w:rFonts w:ascii="Garamond" w:hAnsi="Garamond" w:cs="Arial"/>
          <w:b/>
          <w:bCs/>
        </w:rPr>
        <w:fldChar w:fldCharType="begin"/>
      </w:r>
      <w:r w:rsidRPr="0069649E">
        <w:rPr>
          <w:rFonts w:ascii="Garamond" w:hAnsi="Garamond" w:cs="Arial"/>
          <w:b/>
          <w:bCs/>
        </w:rPr>
        <w:instrText xml:space="preserve"> ADDIN EN.CITE &lt;EndNote&gt;&lt;Cite&gt;&lt;Author&gt;Valdez&lt;/Author&gt;&lt;Year&gt;2001&lt;/Year&gt;&lt;RecNum&gt;201&lt;/RecNum&gt;&lt;MDL&gt;&lt;REFERENCE_TYPE&gt;1&lt;/REFERENCE_TYPE&gt;&lt;REFNUM&gt;201&lt;/REFNUM&gt;&lt;AUTHORS&gt;&lt;AUTHOR&gt;Valdez, A.&lt;/AUTHOR&gt;&lt;AUTHOR&gt;Tejeda, Juan&lt;/AUTHOR&gt;&lt;/AUTHORS&gt;&lt;YEAR&gt;2001&lt;/YEAR&gt;&lt;TITLE&gt;Puro Conjunto: Seventeen Years of Collected Writings from the Tejano Conjunto Festival&lt;/TITLE&gt;&lt;PLACE_PUBLISHED&gt;Austin, TX&lt;/PLACE_PUBLISHED&gt;&lt;PUBLISHER&gt;The University of Texas Press&lt;/PUBLISHER&gt;&lt;/MDL&gt;&lt;/Cite&gt;&lt;Cite&gt;&lt;Author&gt;Valdez&lt;/Author&gt;&lt;Year&gt;Forthcoming&lt;/Year&gt;&lt;RecNum&gt;165&lt;/RecNum&gt;&lt;MDL&gt;&lt;REFERENCE_TYPE&gt;1&lt;/REFERENCE_TYPE&gt;&lt;REFNUM&gt;165&lt;/REFNUM&gt;&lt;AUTHORS&gt;&lt;AUTHOR&gt;Valdez, A.&lt;/AUTHOR&gt;&lt;/AUTHORS&gt;&lt;YEAR&gt;Forthcoming&lt;/YEAR&gt;&lt;TITLE&gt;Beyond Risk: Intimate Partner Violence and Mexican American Gang Girls&lt;/TITLE&gt;&lt;PUBLISHER&gt;Palgrave/St. Martin&amp;apos;s Press&lt;/PUBLISHER&gt;&lt;/MDL&gt;&lt;/Cite&gt;&lt;/EndNote&gt;</w:instrText>
      </w:r>
      <w:r w:rsidRPr="0069649E">
        <w:rPr>
          <w:rFonts w:ascii="Garamond" w:hAnsi="Garamond" w:cs="Arial"/>
          <w:b/>
          <w:bCs/>
        </w:rPr>
        <w:fldChar w:fldCharType="end"/>
      </w:r>
      <w:r w:rsidRPr="0069649E">
        <w:rPr>
          <w:rFonts w:ascii="Garamond" w:hAnsi="Garamond" w:cs="Arial"/>
        </w:rPr>
        <w:t xml:space="preserve"> </w:t>
      </w:r>
    </w:p>
    <w:p w14:paraId="065C9BAE" w14:textId="77777777" w:rsidR="00B0640D" w:rsidRPr="0069649E" w:rsidRDefault="00B0640D">
      <w:pPr>
        <w:ind w:left="720" w:hanging="720"/>
        <w:jc w:val="both"/>
        <w:rPr>
          <w:rFonts w:ascii="Garamond" w:hAnsi="Garamond" w:cs="Arial"/>
        </w:rPr>
      </w:pPr>
    </w:p>
    <w:p w14:paraId="29CD1E61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REFLIST </w:instrText>
      </w:r>
      <w:r w:rsidRPr="0069649E">
        <w:rPr>
          <w:rFonts w:ascii="Garamond" w:hAnsi="Garamond" w:cs="Arial"/>
        </w:rPr>
        <w:fldChar w:fldCharType="separate"/>
      </w:r>
      <w:r w:rsidRPr="0069649E">
        <w:rPr>
          <w:rFonts w:ascii="Garamond" w:hAnsi="Garamond" w:cs="Arial"/>
        </w:rPr>
        <w:t>Valdez, A. (</w:t>
      </w:r>
      <w:r w:rsidR="00FE257F" w:rsidRPr="0069649E">
        <w:rPr>
          <w:rFonts w:ascii="Garamond" w:hAnsi="Garamond" w:cs="Arial"/>
        </w:rPr>
        <w:t>200</w:t>
      </w:r>
      <w:r w:rsidR="003C4660" w:rsidRPr="0069649E">
        <w:rPr>
          <w:rFonts w:ascii="Garamond" w:hAnsi="Garamond" w:cs="Arial"/>
        </w:rPr>
        <w:t>7</w:t>
      </w:r>
      <w:r w:rsidRPr="0069649E">
        <w:rPr>
          <w:rFonts w:ascii="Garamond" w:hAnsi="Garamond" w:cs="Arial"/>
        </w:rPr>
        <w:t xml:space="preserve">). </w:t>
      </w:r>
      <w:r w:rsidRPr="0069649E">
        <w:rPr>
          <w:rFonts w:ascii="Garamond" w:hAnsi="Garamond" w:cs="Arial"/>
          <w:i/>
        </w:rPr>
        <w:t xml:space="preserve">Mexican American </w:t>
      </w:r>
      <w:r w:rsidR="00FE257F" w:rsidRPr="0069649E">
        <w:rPr>
          <w:rFonts w:ascii="Garamond" w:hAnsi="Garamond" w:cs="Arial"/>
          <w:i/>
        </w:rPr>
        <w:t>Girls and Gang Violence:</w:t>
      </w:r>
      <w:r w:rsidRPr="0069649E">
        <w:rPr>
          <w:rFonts w:ascii="Garamond" w:hAnsi="Garamond" w:cs="Arial"/>
          <w:i/>
        </w:rPr>
        <w:t xml:space="preserve"> </w:t>
      </w:r>
      <w:r w:rsidR="00FE257F" w:rsidRPr="0069649E">
        <w:rPr>
          <w:rFonts w:ascii="Garamond" w:hAnsi="Garamond" w:cs="Arial"/>
          <w:i/>
        </w:rPr>
        <w:t xml:space="preserve">Beyond Risk. </w:t>
      </w:r>
      <w:r w:rsidR="00FE257F" w:rsidRPr="0069649E">
        <w:rPr>
          <w:rFonts w:ascii="Garamond" w:hAnsi="Garamond" w:cs="Arial"/>
        </w:rPr>
        <w:t xml:space="preserve"> New York: Palgrave Macmillan. </w:t>
      </w:r>
    </w:p>
    <w:p w14:paraId="3D13439C" w14:textId="759D830E" w:rsidR="00B0640D" w:rsidRPr="0069649E" w:rsidRDefault="00B0640D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Valdez, A. and Tejeda, J. (2001). </w:t>
      </w:r>
      <w:r w:rsidRPr="0069649E">
        <w:rPr>
          <w:rFonts w:ascii="Garamond" w:hAnsi="Garamond" w:cs="Arial"/>
          <w:i/>
        </w:rPr>
        <w:t>Puro Conjunto: Seventeen Years of Collected Writings from the Tejano Conjunto Festival</w:t>
      </w:r>
      <w:r w:rsidRPr="0069649E">
        <w:rPr>
          <w:rFonts w:ascii="Garamond" w:hAnsi="Garamond" w:cs="Arial"/>
        </w:rPr>
        <w:t>. Austin, TX: The University of Texas Press.</w:t>
      </w:r>
    </w:p>
    <w:p w14:paraId="7EC47F8E" w14:textId="4A156CC7" w:rsidR="00EB2438" w:rsidRDefault="00B0640D" w:rsidP="003A3A0F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lastRenderedPageBreak/>
        <w:fldChar w:fldCharType="end"/>
      </w:r>
    </w:p>
    <w:p w14:paraId="535E6A30" w14:textId="77777777" w:rsidR="00CB61CC" w:rsidRPr="0069649E" w:rsidRDefault="00B0640D">
      <w:pPr>
        <w:ind w:left="720" w:hanging="720"/>
        <w:jc w:val="both"/>
        <w:rPr>
          <w:rFonts w:ascii="Garamond" w:hAnsi="Garamond" w:cs="Arial"/>
          <w:b/>
          <w:bCs/>
        </w:rPr>
      </w:pPr>
      <w:r w:rsidRPr="0069649E">
        <w:rPr>
          <w:rFonts w:ascii="Garamond" w:hAnsi="Garamond" w:cs="Arial"/>
          <w:b/>
          <w:bCs/>
        </w:rPr>
        <w:fldChar w:fldCharType="begin"/>
      </w:r>
      <w:r w:rsidRPr="0069649E">
        <w:rPr>
          <w:rFonts w:ascii="Garamond" w:hAnsi="Garamond" w:cs="Arial"/>
          <w:b/>
          <w:bCs/>
        </w:rPr>
        <w:instrText xml:space="preserve"> ADDIN EN.CITE &lt;EndNote&gt;&lt;Cite&gt;&lt;Author&gt;Valdez&lt;/Author&gt;&lt;Year&gt;1993&lt;/Year&gt;&lt;RecNum&gt;250&lt;/RecNum&gt;&lt;MDL&gt;&lt;REFERENCE_TYPE&gt;1&lt;/REFERENCE_TYPE&gt;&lt;REFNUM&gt;250&lt;/REFNUM&gt;&lt;AUTHORS&gt;&lt;AUTHOR&gt;Valdez, Avelardo&lt;/AUTHOR&gt;&lt;AUTHOR&gt;Halley, Jeffery&lt;/AUTHOR&gt;&lt;/AUTHORS&gt;&lt;YEAR&gt;1993&lt;/YEAR&gt;&lt;TITLE&gt;Career and Identity in Mexican-American Conjunto Musicians&lt;/TITLE&gt;&lt;SECONDARY_TITLE&gt;Occupations and Professionals:  Creators of Culture&lt;/SECONDARY_TITLE&gt;&lt;VOLUME&gt;8&lt;/VOLUME&gt;&lt;/MDL&gt;&lt;/Cite&gt;&lt;/EndNote&gt;</w:instrText>
      </w:r>
      <w:r w:rsidRPr="0069649E">
        <w:rPr>
          <w:rFonts w:ascii="Garamond" w:hAnsi="Garamond" w:cs="Arial"/>
          <w:b/>
          <w:bCs/>
        </w:rPr>
        <w:fldChar w:fldCharType="end"/>
      </w:r>
      <w:r w:rsidRPr="0069649E">
        <w:rPr>
          <w:rFonts w:ascii="Garamond" w:hAnsi="Garamond" w:cs="Arial"/>
          <w:b/>
          <w:bCs/>
        </w:rPr>
        <w:t>Refereed Journals:</w:t>
      </w:r>
    </w:p>
    <w:p w14:paraId="7C64A35C" w14:textId="77777777" w:rsidR="00B04420" w:rsidRPr="000010C5" w:rsidRDefault="00B04420" w:rsidP="002F3B8F">
      <w:pPr>
        <w:autoSpaceDE w:val="0"/>
        <w:autoSpaceDN w:val="0"/>
        <w:adjustRightInd w:val="0"/>
        <w:jc w:val="both"/>
        <w:rPr>
          <w:rFonts w:ascii="Garamond" w:hAnsi="Garamond"/>
        </w:rPr>
      </w:pPr>
    </w:p>
    <w:p w14:paraId="1A2C5219" w14:textId="77777777" w:rsidR="00542559" w:rsidRPr="00542559" w:rsidRDefault="00542559" w:rsidP="00542559">
      <w:pPr>
        <w:pStyle w:val="ListParagraph"/>
        <w:numPr>
          <w:ilvl w:val="0"/>
          <w:numId w:val="5"/>
        </w:numPr>
        <w:tabs>
          <w:tab w:val="num" w:pos="900"/>
        </w:tabs>
        <w:ind w:hanging="810"/>
        <w:rPr>
          <w:rFonts w:ascii="Garamond" w:hAnsi="Garamond"/>
          <w:bCs/>
          <w:color w:val="282828"/>
        </w:rPr>
      </w:pPr>
      <w:r w:rsidRPr="00542559">
        <w:rPr>
          <w:rFonts w:ascii="Garamond" w:hAnsi="Garamond"/>
          <w:b/>
        </w:rPr>
        <w:t>Valdez, A.,</w:t>
      </w:r>
      <w:r w:rsidRPr="00542559">
        <w:rPr>
          <w:rFonts w:ascii="Garamond" w:hAnsi="Garamond"/>
        </w:rPr>
        <w:t xml:space="preserve"> </w:t>
      </w:r>
      <w:proofErr w:type="spellStart"/>
      <w:r w:rsidRPr="00542559">
        <w:rPr>
          <w:rFonts w:ascii="Garamond" w:hAnsi="Garamond"/>
        </w:rPr>
        <w:t>Nowotny</w:t>
      </w:r>
      <w:proofErr w:type="spellEnd"/>
      <w:r w:rsidRPr="00542559">
        <w:rPr>
          <w:rFonts w:ascii="Garamond" w:hAnsi="Garamond"/>
        </w:rPr>
        <w:t xml:space="preserve">, K.M., Zhao, Q., &amp; </w:t>
      </w:r>
      <w:proofErr w:type="spellStart"/>
      <w:r w:rsidRPr="00542559">
        <w:rPr>
          <w:rFonts w:ascii="Garamond" w:hAnsi="Garamond"/>
        </w:rPr>
        <w:t>Cepeda</w:t>
      </w:r>
      <w:proofErr w:type="spellEnd"/>
      <w:r w:rsidRPr="00542559">
        <w:rPr>
          <w:rFonts w:ascii="Garamond" w:hAnsi="Garamond"/>
        </w:rPr>
        <w:t xml:space="preserve">, A. </w:t>
      </w:r>
      <w:r>
        <w:rPr>
          <w:rFonts w:ascii="Garamond" w:hAnsi="Garamond"/>
        </w:rPr>
        <w:t xml:space="preserve">(In Press). </w:t>
      </w:r>
      <w:r w:rsidRPr="00542559">
        <w:rPr>
          <w:rFonts w:ascii="Garamond" w:hAnsi="Garamond"/>
        </w:rPr>
        <w:t xml:space="preserve">Romantic Relationships, Informal Social Control, and Crime among Persistent Male Offenders. </w:t>
      </w:r>
      <w:r w:rsidRPr="00542559">
        <w:rPr>
          <w:rFonts w:ascii="Garamond" w:hAnsi="Garamond"/>
          <w:i/>
        </w:rPr>
        <w:t>Social Problems.</w:t>
      </w:r>
    </w:p>
    <w:p w14:paraId="75BBF311" w14:textId="77777777" w:rsidR="00542559" w:rsidRPr="00542559" w:rsidRDefault="00542559" w:rsidP="00542559">
      <w:pPr>
        <w:pStyle w:val="ListParagraph"/>
        <w:tabs>
          <w:tab w:val="num" w:pos="900"/>
        </w:tabs>
        <w:ind w:left="360"/>
        <w:rPr>
          <w:rFonts w:ascii="Garamond" w:hAnsi="Garamond"/>
          <w:bCs/>
          <w:color w:val="282828"/>
        </w:rPr>
      </w:pPr>
      <w:bookmarkStart w:id="0" w:name="_GoBack"/>
      <w:bookmarkEnd w:id="0"/>
    </w:p>
    <w:p w14:paraId="590CB5B1" w14:textId="77777777" w:rsidR="00542559" w:rsidRPr="00542559" w:rsidRDefault="00542559" w:rsidP="00542559">
      <w:pPr>
        <w:pStyle w:val="ListParagraph"/>
        <w:numPr>
          <w:ilvl w:val="0"/>
          <w:numId w:val="5"/>
        </w:numPr>
        <w:tabs>
          <w:tab w:val="num" w:pos="900"/>
        </w:tabs>
        <w:ind w:hanging="810"/>
        <w:rPr>
          <w:rFonts w:ascii="Garamond" w:hAnsi="Garamond"/>
          <w:bCs/>
          <w:color w:val="282828"/>
        </w:rPr>
      </w:pPr>
      <w:proofErr w:type="spellStart"/>
      <w:r w:rsidRPr="00542559">
        <w:rPr>
          <w:rFonts w:ascii="Garamond" w:hAnsi="Garamond"/>
        </w:rPr>
        <w:t>Cepeda</w:t>
      </w:r>
      <w:proofErr w:type="spellEnd"/>
      <w:r w:rsidRPr="00542559">
        <w:rPr>
          <w:rFonts w:ascii="Garamond" w:hAnsi="Garamond"/>
        </w:rPr>
        <w:t xml:space="preserve">, A. </w:t>
      </w:r>
      <w:proofErr w:type="spellStart"/>
      <w:r w:rsidRPr="00542559">
        <w:rPr>
          <w:rFonts w:ascii="Garamond" w:hAnsi="Garamond"/>
        </w:rPr>
        <w:t>Nowotny</w:t>
      </w:r>
      <w:proofErr w:type="spellEnd"/>
      <w:r w:rsidRPr="00542559">
        <w:rPr>
          <w:rFonts w:ascii="Garamond" w:hAnsi="Garamond"/>
        </w:rPr>
        <w:t xml:space="preserve">, K.M., </w:t>
      </w:r>
      <w:proofErr w:type="spellStart"/>
      <w:r w:rsidRPr="00542559">
        <w:rPr>
          <w:rFonts w:ascii="Garamond" w:hAnsi="Garamond"/>
        </w:rPr>
        <w:t>Frankeberger</w:t>
      </w:r>
      <w:proofErr w:type="spellEnd"/>
      <w:r w:rsidRPr="00542559">
        <w:rPr>
          <w:rFonts w:ascii="Garamond" w:hAnsi="Garamond"/>
        </w:rPr>
        <w:t xml:space="preserve">, J., Saint Onge, J., &amp; </w:t>
      </w:r>
      <w:r w:rsidRPr="00542559">
        <w:rPr>
          <w:rFonts w:ascii="Garamond" w:hAnsi="Garamond"/>
          <w:b/>
        </w:rPr>
        <w:t>Valdez, A</w:t>
      </w:r>
      <w:r w:rsidRPr="00542559">
        <w:rPr>
          <w:rFonts w:ascii="Garamond" w:hAnsi="Garamond"/>
        </w:rPr>
        <w:t xml:space="preserve">. </w:t>
      </w:r>
      <w:r>
        <w:rPr>
          <w:rFonts w:ascii="Garamond" w:hAnsi="Garamond"/>
        </w:rPr>
        <w:t xml:space="preserve">(In Press). </w:t>
      </w:r>
      <w:r w:rsidRPr="00542559">
        <w:rPr>
          <w:rFonts w:ascii="Garamond" w:hAnsi="Garamond"/>
        </w:rPr>
        <w:t xml:space="preserve">Biological Risk and Infection Profiles of Young Adult Mexican American Males. </w:t>
      </w:r>
      <w:r w:rsidRPr="00542559">
        <w:rPr>
          <w:rFonts w:ascii="Garamond" w:hAnsi="Garamond"/>
          <w:i/>
        </w:rPr>
        <w:t>Public Health Reports.</w:t>
      </w:r>
    </w:p>
    <w:p w14:paraId="583C3E3B" w14:textId="77777777" w:rsidR="00542559" w:rsidRPr="00542559" w:rsidRDefault="00542559" w:rsidP="00542559">
      <w:pPr>
        <w:pStyle w:val="ListParagraph"/>
        <w:tabs>
          <w:tab w:val="num" w:pos="900"/>
        </w:tabs>
        <w:ind w:left="360"/>
        <w:rPr>
          <w:rFonts w:ascii="Garamond" w:hAnsi="Garamond"/>
          <w:bCs/>
          <w:color w:val="282828"/>
        </w:rPr>
      </w:pPr>
    </w:p>
    <w:p w14:paraId="0BF5C4C3" w14:textId="77777777" w:rsidR="00542559" w:rsidRPr="00542559" w:rsidRDefault="000010C5" w:rsidP="00542559">
      <w:pPr>
        <w:pStyle w:val="ListParagraph"/>
        <w:numPr>
          <w:ilvl w:val="0"/>
          <w:numId w:val="5"/>
        </w:numPr>
        <w:tabs>
          <w:tab w:val="num" w:pos="900"/>
        </w:tabs>
        <w:ind w:hanging="810"/>
        <w:rPr>
          <w:rFonts w:ascii="Garamond" w:hAnsi="Garamond"/>
          <w:bCs/>
          <w:color w:val="282828"/>
        </w:rPr>
      </w:pPr>
      <w:r w:rsidRPr="000010C5">
        <w:rPr>
          <w:rFonts w:ascii="Garamond" w:hAnsi="Garamond" w:cs="Arial"/>
          <w:color w:val="222222"/>
          <w:shd w:val="clear" w:color="auto" w:fill="FFFFFF"/>
          <w:lang w:val="es-MX"/>
        </w:rPr>
        <w:t xml:space="preserve">Mendoza-Meléndez, M. Á., Cepeda, A., </w:t>
      </w:r>
      <w:proofErr w:type="spellStart"/>
      <w:r w:rsidRPr="000010C5">
        <w:rPr>
          <w:rFonts w:ascii="Garamond" w:hAnsi="Garamond" w:cs="Arial"/>
          <w:color w:val="222222"/>
          <w:shd w:val="clear" w:color="auto" w:fill="FFFFFF"/>
          <w:lang w:val="es-MX"/>
        </w:rPr>
        <w:t>Frankeberger</w:t>
      </w:r>
      <w:proofErr w:type="spellEnd"/>
      <w:r w:rsidRPr="000010C5">
        <w:rPr>
          <w:rFonts w:ascii="Garamond" w:hAnsi="Garamond" w:cs="Arial"/>
          <w:color w:val="222222"/>
          <w:shd w:val="clear" w:color="auto" w:fill="FFFFFF"/>
          <w:lang w:val="es-MX"/>
        </w:rPr>
        <w:t xml:space="preserve">, J., López-Macario, M., &amp; </w:t>
      </w:r>
      <w:r w:rsidRPr="000010C5">
        <w:rPr>
          <w:rFonts w:ascii="Garamond" w:hAnsi="Garamond" w:cs="Arial"/>
          <w:b/>
          <w:color w:val="222222"/>
          <w:shd w:val="clear" w:color="auto" w:fill="FFFFFF"/>
          <w:lang w:val="es-MX"/>
        </w:rPr>
        <w:t>Valdez, A</w:t>
      </w:r>
      <w:r w:rsidRPr="000010C5">
        <w:rPr>
          <w:rFonts w:ascii="Garamond" w:hAnsi="Garamond" w:cs="Arial"/>
          <w:color w:val="222222"/>
          <w:shd w:val="clear" w:color="auto" w:fill="FFFFFF"/>
          <w:lang w:val="es-MX"/>
        </w:rPr>
        <w:t xml:space="preserve">. (2018). </w:t>
      </w:r>
      <w:r w:rsidRPr="000010C5">
        <w:rPr>
          <w:rFonts w:ascii="Garamond" w:hAnsi="Garamond" w:cs="Arial"/>
          <w:color w:val="222222"/>
          <w:shd w:val="clear" w:color="auto" w:fill="FFFFFF"/>
        </w:rPr>
        <w:t>History of child sexual abuse among women consuming illicit substances in Mexico City. </w:t>
      </w:r>
      <w:r w:rsidRPr="000010C5">
        <w:rPr>
          <w:rFonts w:ascii="Garamond" w:hAnsi="Garamond" w:cs="Arial"/>
          <w:i/>
          <w:iCs/>
          <w:color w:val="222222"/>
          <w:shd w:val="clear" w:color="auto" w:fill="FFFFFF"/>
        </w:rPr>
        <w:t>Journal of Substance Use</w:t>
      </w:r>
      <w:r>
        <w:rPr>
          <w:rFonts w:ascii="Garamond" w:hAnsi="Garamond" w:cs="Arial"/>
          <w:color w:val="222222"/>
          <w:shd w:val="clear" w:color="auto" w:fill="FFFFFF"/>
        </w:rPr>
        <w:t>, 23(5), 520-527.</w:t>
      </w:r>
    </w:p>
    <w:p w14:paraId="1EC6F38A" w14:textId="77777777" w:rsidR="000010C5" w:rsidRPr="00542559" w:rsidRDefault="000010C5" w:rsidP="00542559">
      <w:pPr>
        <w:tabs>
          <w:tab w:val="num" w:pos="900"/>
        </w:tabs>
        <w:rPr>
          <w:rFonts w:ascii="Garamond" w:hAnsi="Garamond"/>
          <w:bCs/>
          <w:color w:val="282828"/>
        </w:rPr>
      </w:pPr>
    </w:p>
    <w:p w14:paraId="4ED7B612" w14:textId="5AAD20D2" w:rsidR="000010C5" w:rsidRPr="000010C5" w:rsidRDefault="000010C5" w:rsidP="00564F90">
      <w:pPr>
        <w:pStyle w:val="ListParagraph"/>
        <w:numPr>
          <w:ilvl w:val="0"/>
          <w:numId w:val="5"/>
        </w:numPr>
        <w:tabs>
          <w:tab w:val="num" w:pos="900"/>
        </w:tabs>
        <w:ind w:hanging="810"/>
        <w:rPr>
          <w:rFonts w:ascii="Garamond" w:hAnsi="Garamond"/>
          <w:bCs/>
          <w:color w:val="282828"/>
        </w:rPr>
      </w:pPr>
      <w:proofErr w:type="spellStart"/>
      <w:r w:rsidRPr="00542559">
        <w:rPr>
          <w:rFonts w:ascii="Garamond" w:hAnsi="Garamond" w:cs="Arial"/>
          <w:color w:val="222222"/>
          <w:shd w:val="clear" w:color="auto" w:fill="FFFFFF"/>
          <w:lang w:val="es-MX"/>
        </w:rPr>
        <w:t>Nowotny</w:t>
      </w:r>
      <w:proofErr w:type="spellEnd"/>
      <w:r w:rsidRPr="00542559">
        <w:rPr>
          <w:rFonts w:ascii="Garamond" w:hAnsi="Garamond" w:cs="Arial"/>
          <w:color w:val="222222"/>
          <w:shd w:val="clear" w:color="auto" w:fill="FFFFFF"/>
          <w:lang w:val="es-MX"/>
        </w:rPr>
        <w:t xml:space="preserve">, K. M., </w:t>
      </w:r>
      <w:proofErr w:type="spellStart"/>
      <w:r w:rsidRPr="00542559">
        <w:rPr>
          <w:rFonts w:ascii="Garamond" w:hAnsi="Garamond" w:cs="Arial"/>
          <w:color w:val="222222"/>
          <w:shd w:val="clear" w:color="auto" w:fill="FFFFFF"/>
          <w:lang w:val="es-MX"/>
        </w:rPr>
        <w:t>Frankeberger</w:t>
      </w:r>
      <w:proofErr w:type="spellEnd"/>
      <w:r w:rsidRPr="00542559">
        <w:rPr>
          <w:rFonts w:ascii="Garamond" w:hAnsi="Garamond" w:cs="Arial"/>
          <w:color w:val="222222"/>
          <w:shd w:val="clear" w:color="auto" w:fill="FFFFFF"/>
          <w:lang w:val="es-MX"/>
        </w:rPr>
        <w:t xml:space="preserve">, J., </w:t>
      </w:r>
      <w:proofErr w:type="spellStart"/>
      <w:r w:rsidRPr="00542559">
        <w:rPr>
          <w:rFonts w:ascii="Garamond" w:hAnsi="Garamond" w:cs="Arial"/>
          <w:color w:val="222222"/>
          <w:shd w:val="clear" w:color="auto" w:fill="FFFFFF"/>
          <w:lang w:val="es-MX"/>
        </w:rPr>
        <w:t>Rodriguez</w:t>
      </w:r>
      <w:proofErr w:type="spellEnd"/>
      <w:r w:rsidRPr="00542559">
        <w:rPr>
          <w:rFonts w:ascii="Garamond" w:hAnsi="Garamond" w:cs="Arial"/>
          <w:color w:val="222222"/>
          <w:shd w:val="clear" w:color="auto" w:fill="FFFFFF"/>
          <w:lang w:val="es-MX"/>
        </w:rPr>
        <w:t xml:space="preserve">, V. E., </w:t>
      </w:r>
      <w:r w:rsidRPr="00542559">
        <w:rPr>
          <w:rFonts w:ascii="Garamond" w:hAnsi="Garamond" w:cs="Arial"/>
          <w:b/>
          <w:color w:val="222222"/>
          <w:shd w:val="clear" w:color="auto" w:fill="FFFFFF"/>
          <w:lang w:val="es-MX"/>
        </w:rPr>
        <w:t>Valdez, A</w:t>
      </w:r>
      <w:r w:rsidRPr="00542559">
        <w:rPr>
          <w:rFonts w:ascii="Garamond" w:hAnsi="Garamond" w:cs="Arial"/>
          <w:color w:val="222222"/>
          <w:shd w:val="clear" w:color="auto" w:fill="FFFFFF"/>
          <w:lang w:val="es-MX"/>
        </w:rPr>
        <w:t xml:space="preserve">., &amp; Cepeda, A. (2018). </w:t>
      </w:r>
      <w:r w:rsidRPr="000010C5">
        <w:rPr>
          <w:rFonts w:ascii="Garamond" w:hAnsi="Garamond" w:cs="Arial"/>
          <w:color w:val="222222"/>
          <w:shd w:val="clear" w:color="auto" w:fill="FFFFFF"/>
        </w:rPr>
        <w:t>Behavioral, Psychological, Gender, and Health Service Correlates to Herpes Simplex Virus Type 2 Infection among Young Adult Mexican-American Women Living in a Disadvantaged Community. </w:t>
      </w:r>
      <w:r w:rsidRPr="000010C5">
        <w:rPr>
          <w:rFonts w:ascii="Garamond" w:hAnsi="Garamond" w:cs="Arial"/>
          <w:i/>
          <w:iCs/>
          <w:color w:val="222222"/>
          <w:shd w:val="clear" w:color="auto" w:fill="FFFFFF"/>
        </w:rPr>
        <w:t>Behavioral Medicine</w:t>
      </w:r>
      <w:r>
        <w:rPr>
          <w:rFonts w:ascii="Garamond" w:hAnsi="Garamond" w:cs="Arial"/>
          <w:color w:val="222222"/>
          <w:shd w:val="clear" w:color="auto" w:fill="FFFFFF"/>
        </w:rPr>
        <w:t>, [</w:t>
      </w:r>
      <w:proofErr w:type="spellStart"/>
      <w:r>
        <w:rPr>
          <w:rFonts w:ascii="Garamond" w:hAnsi="Garamond" w:cs="Arial"/>
          <w:color w:val="222222"/>
          <w:shd w:val="clear" w:color="auto" w:fill="FFFFFF"/>
        </w:rPr>
        <w:t>epub</w:t>
      </w:r>
      <w:proofErr w:type="spellEnd"/>
      <w:r>
        <w:rPr>
          <w:rFonts w:ascii="Garamond" w:hAnsi="Garamond" w:cs="Arial"/>
          <w:color w:val="222222"/>
          <w:shd w:val="clear" w:color="auto" w:fill="FFFFFF"/>
        </w:rPr>
        <w:t xml:space="preserve"> ahead of print].</w:t>
      </w:r>
    </w:p>
    <w:p w14:paraId="226E5170" w14:textId="77777777" w:rsidR="000010C5" w:rsidRPr="000010C5" w:rsidRDefault="000010C5" w:rsidP="000010C5">
      <w:pPr>
        <w:pStyle w:val="ListParagraph"/>
        <w:tabs>
          <w:tab w:val="num" w:pos="900"/>
        </w:tabs>
        <w:ind w:left="360"/>
        <w:rPr>
          <w:rFonts w:ascii="Garamond" w:hAnsi="Garamond"/>
          <w:bCs/>
          <w:color w:val="282828"/>
        </w:rPr>
      </w:pPr>
    </w:p>
    <w:p w14:paraId="60FC6FF6" w14:textId="631C46DF" w:rsidR="009042A1" w:rsidRDefault="003E0F05" w:rsidP="00564F90">
      <w:pPr>
        <w:pStyle w:val="ListParagraph"/>
        <w:numPr>
          <w:ilvl w:val="0"/>
          <w:numId w:val="5"/>
        </w:numPr>
        <w:tabs>
          <w:tab w:val="num" w:pos="900"/>
        </w:tabs>
        <w:ind w:hanging="810"/>
        <w:rPr>
          <w:rFonts w:ascii="Garamond" w:hAnsi="Garamond"/>
          <w:bCs/>
          <w:color w:val="282828"/>
        </w:rPr>
      </w:pPr>
      <w:proofErr w:type="spellStart"/>
      <w:r w:rsidRPr="000010C5">
        <w:rPr>
          <w:rFonts w:ascii="Garamond" w:hAnsi="Garamond"/>
          <w:bCs/>
          <w:color w:val="282828"/>
          <w:lang w:val="es-MX"/>
        </w:rPr>
        <w:t>Nowotny</w:t>
      </w:r>
      <w:proofErr w:type="spellEnd"/>
      <w:r w:rsidRPr="000010C5">
        <w:rPr>
          <w:rFonts w:ascii="Garamond" w:hAnsi="Garamond"/>
          <w:bCs/>
          <w:color w:val="282828"/>
          <w:lang w:val="es-MX"/>
        </w:rPr>
        <w:t>, K.M., *</w:t>
      </w:r>
      <w:proofErr w:type="spellStart"/>
      <w:r w:rsidRPr="000010C5">
        <w:rPr>
          <w:rFonts w:ascii="Garamond" w:hAnsi="Garamond"/>
          <w:bCs/>
          <w:color w:val="282828"/>
          <w:lang w:val="es-MX"/>
        </w:rPr>
        <w:t>Perdue</w:t>
      </w:r>
      <w:proofErr w:type="spellEnd"/>
      <w:r w:rsidRPr="000010C5">
        <w:rPr>
          <w:rFonts w:ascii="Garamond" w:hAnsi="Garamond"/>
          <w:bCs/>
          <w:color w:val="282828"/>
          <w:lang w:val="es-MX"/>
        </w:rPr>
        <w:t xml:space="preserve">, T., Cepeda, A., &amp; </w:t>
      </w:r>
      <w:r w:rsidRPr="000010C5">
        <w:rPr>
          <w:rFonts w:ascii="Garamond" w:hAnsi="Garamond"/>
          <w:b/>
          <w:bCs/>
          <w:color w:val="282828"/>
          <w:lang w:val="es-MX"/>
        </w:rPr>
        <w:t>Valdez, A.</w:t>
      </w:r>
      <w:r w:rsidRPr="000010C5">
        <w:rPr>
          <w:rFonts w:ascii="Garamond" w:hAnsi="Garamond"/>
          <w:bCs/>
          <w:color w:val="282828"/>
          <w:lang w:val="es-MX"/>
        </w:rPr>
        <w:t xml:space="preserve"> (</w:t>
      </w:r>
      <w:r w:rsidR="000010C5" w:rsidRPr="000010C5">
        <w:rPr>
          <w:rFonts w:ascii="Garamond" w:hAnsi="Garamond"/>
          <w:bCs/>
          <w:color w:val="282828"/>
          <w:lang w:val="es-MX"/>
        </w:rPr>
        <w:t>2017</w:t>
      </w:r>
      <w:r w:rsidRPr="000010C5">
        <w:rPr>
          <w:rFonts w:ascii="Garamond" w:hAnsi="Garamond"/>
          <w:bCs/>
          <w:color w:val="282828"/>
          <w:lang w:val="es-MX"/>
        </w:rPr>
        <w:t xml:space="preserve">). </w:t>
      </w:r>
      <w:r w:rsidRPr="000010C5">
        <w:rPr>
          <w:rFonts w:ascii="Garamond" w:hAnsi="Garamond"/>
          <w:bCs/>
          <w:color w:val="282828"/>
        </w:rPr>
        <w:t xml:space="preserve">“Mental health of heroin users with differing injection drug use histories: A non-treatment sample of Mexican American young adult men”. </w:t>
      </w:r>
      <w:r w:rsidRPr="000010C5">
        <w:rPr>
          <w:rFonts w:ascii="Garamond" w:hAnsi="Garamond"/>
          <w:bCs/>
          <w:i/>
          <w:color w:val="282828"/>
        </w:rPr>
        <w:t xml:space="preserve">Drug and Alcohol Dependence, </w:t>
      </w:r>
      <w:r w:rsidR="000010C5" w:rsidRPr="000010C5">
        <w:rPr>
          <w:rFonts w:ascii="Garamond" w:hAnsi="Garamond"/>
          <w:bCs/>
          <w:color w:val="282828"/>
        </w:rPr>
        <w:t>181, 124-131.</w:t>
      </w:r>
    </w:p>
    <w:p w14:paraId="604366F9" w14:textId="77777777" w:rsidR="000010C5" w:rsidRPr="000010C5" w:rsidRDefault="000010C5" w:rsidP="000010C5">
      <w:pPr>
        <w:pStyle w:val="ListParagraph"/>
        <w:tabs>
          <w:tab w:val="num" w:pos="900"/>
        </w:tabs>
        <w:ind w:left="360"/>
        <w:rPr>
          <w:rFonts w:ascii="Garamond" w:hAnsi="Garamond"/>
          <w:bCs/>
          <w:color w:val="282828"/>
        </w:rPr>
      </w:pPr>
    </w:p>
    <w:p w14:paraId="7F8F1D70" w14:textId="233D87C3" w:rsidR="00B973DE" w:rsidRPr="00A205FC" w:rsidRDefault="00B973DE" w:rsidP="00B973DE">
      <w:pPr>
        <w:numPr>
          <w:ilvl w:val="0"/>
          <w:numId w:val="5"/>
        </w:numPr>
        <w:autoSpaceDE w:val="0"/>
        <w:autoSpaceDN w:val="0"/>
        <w:adjustRightInd w:val="0"/>
        <w:ind w:hanging="810"/>
        <w:jc w:val="both"/>
        <w:rPr>
          <w:rFonts w:ascii="Garamond" w:hAnsi="Garamond"/>
        </w:rPr>
      </w:pPr>
      <w:proofErr w:type="spellStart"/>
      <w:r w:rsidRPr="000010C5">
        <w:rPr>
          <w:rFonts w:ascii="Garamond" w:hAnsi="Garamond"/>
          <w:lang w:val="es-MX"/>
        </w:rPr>
        <w:t>Nowotny</w:t>
      </w:r>
      <w:proofErr w:type="spellEnd"/>
      <w:r w:rsidRPr="000010C5">
        <w:rPr>
          <w:rFonts w:ascii="Garamond" w:hAnsi="Garamond"/>
          <w:lang w:val="es-MX"/>
        </w:rPr>
        <w:t xml:space="preserve">, K.M., Cepeda, A., </w:t>
      </w:r>
      <w:proofErr w:type="spellStart"/>
      <w:r w:rsidR="002F6086" w:rsidRPr="000010C5">
        <w:rPr>
          <w:rFonts w:ascii="Garamond" w:hAnsi="Garamond"/>
          <w:lang w:val="es-MX"/>
        </w:rPr>
        <w:t>Perdue</w:t>
      </w:r>
      <w:proofErr w:type="spellEnd"/>
      <w:r w:rsidR="002F6086" w:rsidRPr="000010C5">
        <w:rPr>
          <w:rFonts w:ascii="Garamond" w:hAnsi="Garamond"/>
          <w:lang w:val="es-MX"/>
        </w:rPr>
        <w:t xml:space="preserve">, T., </w:t>
      </w:r>
      <w:proofErr w:type="spellStart"/>
      <w:r w:rsidR="002F6086" w:rsidRPr="000010C5">
        <w:rPr>
          <w:rFonts w:ascii="Garamond" w:hAnsi="Garamond"/>
          <w:lang w:val="es-MX"/>
        </w:rPr>
        <w:t>Negi</w:t>
      </w:r>
      <w:proofErr w:type="spellEnd"/>
      <w:r w:rsidR="002F6086" w:rsidRPr="000010C5">
        <w:rPr>
          <w:rFonts w:ascii="Garamond" w:hAnsi="Garamond"/>
          <w:lang w:val="es-MX"/>
        </w:rPr>
        <w:t xml:space="preserve">, N., </w:t>
      </w:r>
      <w:r w:rsidRPr="000010C5">
        <w:rPr>
          <w:rFonts w:ascii="Garamond" w:hAnsi="Garamond"/>
          <w:lang w:val="es-MX"/>
        </w:rPr>
        <w:t xml:space="preserve">&amp; </w:t>
      </w:r>
      <w:r w:rsidRPr="000010C5">
        <w:rPr>
          <w:rFonts w:ascii="Garamond" w:hAnsi="Garamond"/>
          <w:b/>
          <w:lang w:val="es-MX"/>
        </w:rPr>
        <w:t>Valdez, A.</w:t>
      </w:r>
      <w:r w:rsidRPr="000010C5">
        <w:rPr>
          <w:rFonts w:ascii="Garamond" w:hAnsi="Garamond"/>
          <w:lang w:val="es-MX"/>
        </w:rPr>
        <w:t xml:space="preserve"> (</w:t>
      </w:r>
      <w:r w:rsidR="000010C5" w:rsidRPr="000010C5">
        <w:rPr>
          <w:rFonts w:ascii="Garamond" w:hAnsi="Garamond"/>
          <w:lang w:val="es-MX"/>
        </w:rPr>
        <w:t>2017</w:t>
      </w:r>
      <w:r w:rsidRPr="000010C5">
        <w:rPr>
          <w:rFonts w:ascii="Garamond" w:hAnsi="Garamond"/>
          <w:lang w:val="es-MX"/>
        </w:rPr>
        <w:t xml:space="preserve">). </w:t>
      </w:r>
      <w:r w:rsidRPr="00A205FC">
        <w:rPr>
          <w:rFonts w:ascii="Garamond" w:hAnsi="Garamond"/>
        </w:rPr>
        <w:t xml:space="preserve">Risk Environments and Substance Use </w:t>
      </w:r>
      <w:proofErr w:type="gramStart"/>
      <w:r w:rsidRPr="00A205FC">
        <w:rPr>
          <w:rFonts w:ascii="Garamond" w:hAnsi="Garamond"/>
        </w:rPr>
        <w:t>Among</w:t>
      </w:r>
      <w:proofErr w:type="gramEnd"/>
      <w:r w:rsidRPr="00A205FC">
        <w:rPr>
          <w:rFonts w:ascii="Garamond" w:hAnsi="Garamond"/>
        </w:rPr>
        <w:t xml:space="preserve"> Mexican Female Sex Work on the U.S. Mexico Border. </w:t>
      </w:r>
      <w:r w:rsidRPr="00A205FC">
        <w:rPr>
          <w:rFonts w:ascii="Garamond" w:hAnsi="Garamond"/>
          <w:i/>
        </w:rPr>
        <w:t xml:space="preserve">Journal of Drug Issues, </w:t>
      </w:r>
      <w:r w:rsidR="000010C5">
        <w:rPr>
          <w:rFonts w:ascii="Garamond" w:hAnsi="Garamond"/>
        </w:rPr>
        <w:t>47(4), 528-542.</w:t>
      </w:r>
      <w:r w:rsidRPr="00A205FC">
        <w:rPr>
          <w:rFonts w:ascii="Garamond" w:hAnsi="Garamond"/>
        </w:rPr>
        <w:t xml:space="preserve"> </w:t>
      </w:r>
    </w:p>
    <w:p w14:paraId="492084B0" w14:textId="77777777" w:rsidR="00B973DE" w:rsidRPr="00A205FC" w:rsidRDefault="00B973DE" w:rsidP="00B973DE">
      <w:pPr>
        <w:autoSpaceDE w:val="0"/>
        <w:autoSpaceDN w:val="0"/>
        <w:adjustRightInd w:val="0"/>
        <w:ind w:left="720"/>
        <w:jc w:val="both"/>
        <w:rPr>
          <w:rFonts w:ascii="Garamond" w:hAnsi="Garamond"/>
        </w:rPr>
      </w:pPr>
    </w:p>
    <w:p w14:paraId="4FEAB9CF" w14:textId="66805611" w:rsidR="00E54612" w:rsidRPr="00A205FC" w:rsidRDefault="00E54612" w:rsidP="00766B36">
      <w:pPr>
        <w:numPr>
          <w:ilvl w:val="0"/>
          <w:numId w:val="5"/>
        </w:numPr>
        <w:autoSpaceDE w:val="0"/>
        <w:autoSpaceDN w:val="0"/>
        <w:adjustRightInd w:val="0"/>
        <w:ind w:hanging="810"/>
        <w:jc w:val="both"/>
        <w:rPr>
          <w:rFonts w:ascii="Garamond" w:hAnsi="Garamond"/>
        </w:rPr>
      </w:pPr>
      <w:r w:rsidRPr="00A205FC">
        <w:rPr>
          <w:rFonts w:ascii="Garamond" w:hAnsi="Garamond"/>
        </w:rPr>
        <w:t xml:space="preserve">Cepeda, A., Frankeberger, J., </w:t>
      </w:r>
      <w:r w:rsidR="00691D18" w:rsidRPr="00A205FC">
        <w:rPr>
          <w:rFonts w:ascii="Garamond" w:hAnsi="Garamond"/>
        </w:rPr>
        <w:t xml:space="preserve">Bailey, J.L., </w:t>
      </w:r>
      <w:proofErr w:type="spellStart"/>
      <w:r w:rsidRPr="00A205FC">
        <w:rPr>
          <w:rFonts w:ascii="Garamond" w:hAnsi="Garamond"/>
        </w:rPr>
        <w:t>Nowotny</w:t>
      </w:r>
      <w:proofErr w:type="spellEnd"/>
      <w:r w:rsidRPr="00A205FC">
        <w:rPr>
          <w:rFonts w:ascii="Garamond" w:hAnsi="Garamond"/>
        </w:rPr>
        <w:t xml:space="preserve">, K.M., </w:t>
      </w:r>
      <w:proofErr w:type="spellStart"/>
      <w:r w:rsidR="00691D18" w:rsidRPr="00A205FC">
        <w:rPr>
          <w:rFonts w:ascii="Garamond" w:hAnsi="Garamond"/>
        </w:rPr>
        <w:t>Natera</w:t>
      </w:r>
      <w:proofErr w:type="spellEnd"/>
      <w:r w:rsidR="00691D18" w:rsidRPr="00A205FC">
        <w:rPr>
          <w:rFonts w:ascii="Garamond" w:hAnsi="Garamond"/>
        </w:rPr>
        <w:t xml:space="preserve">-Rey, G., </w:t>
      </w:r>
      <w:r w:rsidRPr="00A205FC">
        <w:rPr>
          <w:rFonts w:ascii="Garamond" w:hAnsi="Garamond"/>
        </w:rPr>
        <w:t xml:space="preserve">&amp; </w:t>
      </w:r>
      <w:r w:rsidRPr="00A205FC">
        <w:rPr>
          <w:rFonts w:ascii="Garamond" w:hAnsi="Garamond"/>
          <w:b/>
        </w:rPr>
        <w:t>Valdez, A.</w:t>
      </w:r>
      <w:r w:rsidRPr="00A205FC">
        <w:rPr>
          <w:rFonts w:ascii="Garamond" w:hAnsi="Garamond"/>
        </w:rPr>
        <w:t xml:space="preserve"> </w:t>
      </w:r>
      <w:r w:rsidR="00691D18" w:rsidRPr="00A205FC">
        <w:rPr>
          <w:rFonts w:ascii="Garamond" w:hAnsi="Garamond"/>
        </w:rPr>
        <w:t xml:space="preserve">(2017). </w:t>
      </w:r>
      <w:r w:rsidRPr="00A205FC">
        <w:rPr>
          <w:rFonts w:ascii="Garamond" w:hAnsi="Garamond"/>
        </w:rPr>
        <w:t xml:space="preserve">HIV and STI knowledge, testing, and risk among adult crack users in Mexico City: Baseline findings from a feasibility study. </w:t>
      </w:r>
      <w:r w:rsidRPr="00A205FC">
        <w:rPr>
          <w:rFonts w:ascii="Garamond" w:hAnsi="Garamond"/>
          <w:i/>
        </w:rPr>
        <w:t>AIDS Care</w:t>
      </w:r>
      <w:r w:rsidR="00691D18" w:rsidRPr="00A205FC">
        <w:rPr>
          <w:rFonts w:ascii="Garamond" w:hAnsi="Garamond"/>
          <w:i/>
        </w:rPr>
        <w:t xml:space="preserve">, </w:t>
      </w:r>
      <w:r w:rsidR="00691D18" w:rsidRPr="00A205FC">
        <w:rPr>
          <w:rFonts w:ascii="Garamond" w:hAnsi="Garamond"/>
        </w:rPr>
        <w:t>29(3): 350-354</w:t>
      </w:r>
      <w:r w:rsidRPr="00A205FC">
        <w:rPr>
          <w:rFonts w:ascii="Garamond" w:hAnsi="Garamond"/>
          <w:i/>
        </w:rPr>
        <w:t>.</w:t>
      </w:r>
    </w:p>
    <w:p w14:paraId="480B8F0C" w14:textId="77777777" w:rsidR="00A74C7D" w:rsidRPr="00A514B6" w:rsidRDefault="00A74C7D" w:rsidP="00A514B6">
      <w:pPr>
        <w:rPr>
          <w:rFonts w:ascii="Garamond" w:hAnsi="Garamond"/>
          <w:b/>
        </w:rPr>
      </w:pPr>
    </w:p>
    <w:p w14:paraId="0CDB531C" w14:textId="4278CD8B" w:rsidR="00A74C7D" w:rsidRPr="00A74C7D" w:rsidRDefault="00766B36" w:rsidP="00A74C7D">
      <w:pPr>
        <w:numPr>
          <w:ilvl w:val="0"/>
          <w:numId w:val="5"/>
        </w:numPr>
        <w:autoSpaceDE w:val="0"/>
        <w:autoSpaceDN w:val="0"/>
        <w:adjustRightInd w:val="0"/>
        <w:ind w:hanging="810"/>
        <w:jc w:val="both"/>
        <w:rPr>
          <w:rFonts w:ascii="Garamond" w:hAnsi="Garamond"/>
          <w:lang w:val="es-MX"/>
        </w:rPr>
      </w:pPr>
      <w:r w:rsidRPr="00A205FC">
        <w:rPr>
          <w:rFonts w:ascii="Garamond" w:hAnsi="Garamond"/>
          <w:b/>
          <w:lang w:val="es-MX"/>
        </w:rPr>
        <w:t>Valdez, A.,</w:t>
      </w:r>
      <w:r w:rsidRPr="00A205FC">
        <w:rPr>
          <w:rFonts w:ascii="Garamond" w:hAnsi="Garamond"/>
          <w:lang w:val="es-MX"/>
        </w:rPr>
        <w:t xml:space="preserve"> Nowotny, K.M., </w:t>
      </w:r>
      <w:r w:rsidR="00691D18" w:rsidRPr="00A205FC">
        <w:rPr>
          <w:rFonts w:ascii="Garamond" w:hAnsi="Garamond"/>
          <w:lang w:val="es-MX"/>
        </w:rPr>
        <w:t xml:space="preserve">Negi, N., </w:t>
      </w:r>
      <w:r w:rsidRPr="00A205FC">
        <w:rPr>
          <w:rFonts w:ascii="Garamond" w:hAnsi="Garamond"/>
          <w:lang w:val="es-MX"/>
        </w:rPr>
        <w:t>Zafra Mora, E., &amp; Cepeda, A.</w:t>
      </w:r>
      <w:r w:rsidR="00CB5B2F" w:rsidRPr="00A205FC">
        <w:rPr>
          <w:rFonts w:ascii="Garamond" w:hAnsi="Garamond"/>
          <w:lang w:val="es-MX"/>
        </w:rPr>
        <w:t xml:space="preserve"> (2016) Un jalón, un </w:t>
      </w:r>
      <w:proofErr w:type="spellStart"/>
      <w:r w:rsidR="00CB5B2F" w:rsidRPr="00A205FC">
        <w:rPr>
          <w:rFonts w:ascii="Garamond" w:hAnsi="Garamond"/>
          <w:lang w:val="es-MX"/>
        </w:rPr>
        <w:t>volteón</w:t>
      </w:r>
      <w:proofErr w:type="spellEnd"/>
      <w:r w:rsidR="00CB5B2F" w:rsidRPr="00A205FC">
        <w:rPr>
          <w:rFonts w:ascii="Garamond" w:hAnsi="Garamond"/>
          <w:lang w:val="es-MX"/>
        </w:rPr>
        <w:t xml:space="preserve">, y </w:t>
      </w:r>
      <w:r w:rsidRPr="00A205FC">
        <w:rPr>
          <w:rFonts w:ascii="Garamond" w:hAnsi="Garamond"/>
          <w:lang w:val="es-MX"/>
        </w:rPr>
        <w:t>otra vez: High-</w:t>
      </w:r>
      <w:proofErr w:type="spellStart"/>
      <w:r w:rsidRPr="00A205FC">
        <w:rPr>
          <w:rFonts w:ascii="Garamond" w:hAnsi="Garamond"/>
          <w:lang w:val="es-MX"/>
        </w:rPr>
        <w:t>risk</w:t>
      </w:r>
      <w:proofErr w:type="spellEnd"/>
      <w:r w:rsidRPr="00A205FC">
        <w:rPr>
          <w:rFonts w:ascii="Garamond" w:hAnsi="Garamond"/>
          <w:lang w:val="es-MX"/>
        </w:rPr>
        <w:t xml:space="preserve"> </w:t>
      </w:r>
      <w:r w:rsidR="00CB5B2F" w:rsidRPr="00A205FC">
        <w:rPr>
          <w:rFonts w:ascii="Garamond" w:hAnsi="Garamond"/>
          <w:lang w:val="es-MX"/>
        </w:rPr>
        <w:t xml:space="preserve">crack </w:t>
      </w:r>
      <w:r w:rsidRPr="00A205FC">
        <w:rPr>
          <w:rFonts w:ascii="Garamond" w:hAnsi="Garamond"/>
          <w:lang w:val="es-MX"/>
        </w:rPr>
        <w:t xml:space="preserve">smoking </w:t>
      </w:r>
      <w:proofErr w:type="spellStart"/>
      <w:r w:rsidRPr="00A205FC">
        <w:rPr>
          <w:rFonts w:ascii="Garamond" w:hAnsi="Garamond"/>
          <w:lang w:val="es-MX"/>
        </w:rPr>
        <w:t>paraphernalia</w:t>
      </w:r>
      <w:proofErr w:type="spellEnd"/>
      <w:r w:rsidRPr="00A205FC">
        <w:rPr>
          <w:rFonts w:ascii="Garamond" w:hAnsi="Garamond"/>
          <w:lang w:val="es-MX"/>
        </w:rPr>
        <w:t xml:space="preserve"> in </w:t>
      </w:r>
      <w:proofErr w:type="spellStart"/>
      <w:r w:rsidRPr="00A205FC">
        <w:rPr>
          <w:rFonts w:ascii="Garamond" w:hAnsi="Garamond"/>
          <w:lang w:val="es-MX"/>
        </w:rPr>
        <w:t>Mexico</w:t>
      </w:r>
      <w:proofErr w:type="spellEnd"/>
      <w:r w:rsidRPr="00A205FC">
        <w:rPr>
          <w:rFonts w:ascii="Garamond" w:hAnsi="Garamond"/>
          <w:lang w:val="es-MX"/>
        </w:rPr>
        <w:t xml:space="preserve"> City. </w:t>
      </w:r>
      <w:proofErr w:type="spellStart"/>
      <w:r w:rsidRPr="00A74C7D">
        <w:rPr>
          <w:rFonts w:ascii="Garamond" w:hAnsi="Garamond"/>
          <w:i/>
          <w:lang w:val="es-MX"/>
        </w:rPr>
        <w:t>Psychoactive</w:t>
      </w:r>
      <w:proofErr w:type="spellEnd"/>
      <w:r w:rsidRPr="00A74C7D">
        <w:rPr>
          <w:rFonts w:ascii="Garamond" w:hAnsi="Garamond"/>
          <w:i/>
          <w:lang w:val="es-MX"/>
        </w:rPr>
        <w:t xml:space="preserve"> </w:t>
      </w:r>
      <w:proofErr w:type="spellStart"/>
      <w:r w:rsidRPr="00A74C7D">
        <w:rPr>
          <w:rFonts w:ascii="Garamond" w:hAnsi="Garamond"/>
          <w:i/>
          <w:lang w:val="es-MX"/>
        </w:rPr>
        <w:t>Drugs</w:t>
      </w:r>
      <w:proofErr w:type="spellEnd"/>
      <w:r w:rsidRPr="00A74C7D">
        <w:rPr>
          <w:rFonts w:ascii="Garamond" w:hAnsi="Garamond"/>
          <w:i/>
          <w:lang w:val="es-MX"/>
        </w:rPr>
        <w:t>,</w:t>
      </w:r>
      <w:r w:rsidR="00CB5B2F" w:rsidRPr="00A74C7D">
        <w:rPr>
          <w:rFonts w:ascii="Garamond" w:hAnsi="Garamond"/>
          <w:i/>
          <w:lang w:val="es-MX"/>
        </w:rPr>
        <w:t xml:space="preserve"> </w:t>
      </w:r>
      <w:r w:rsidR="00CB5B2F" w:rsidRPr="00A74C7D">
        <w:rPr>
          <w:rFonts w:ascii="Garamond" w:hAnsi="Garamond"/>
          <w:lang w:val="es-MX"/>
        </w:rPr>
        <w:t>48(4), 295-302</w:t>
      </w:r>
      <w:r w:rsidR="00CB5B2F" w:rsidRPr="00A74C7D">
        <w:rPr>
          <w:rFonts w:ascii="Garamond" w:hAnsi="Garamond"/>
          <w:i/>
          <w:lang w:val="es-MX"/>
        </w:rPr>
        <w:t xml:space="preserve">.  </w:t>
      </w:r>
    </w:p>
    <w:p w14:paraId="55102094" w14:textId="77777777" w:rsidR="00A74C7D" w:rsidRPr="00A74C7D" w:rsidRDefault="00A74C7D" w:rsidP="00A74C7D">
      <w:pPr>
        <w:pStyle w:val="ListParagraph"/>
        <w:rPr>
          <w:rFonts w:ascii="Garamond" w:hAnsi="Garamond"/>
          <w:lang w:val="es-MX"/>
        </w:rPr>
      </w:pPr>
    </w:p>
    <w:p w14:paraId="19F44DCD" w14:textId="3DDB88AB" w:rsidR="0074330A" w:rsidRPr="00A205FC" w:rsidRDefault="0074330A" w:rsidP="00575C5B">
      <w:pPr>
        <w:numPr>
          <w:ilvl w:val="0"/>
          <w:numId w:val="5"/>
        </w:numPr>
        <w:autoSpaceDE w:val="0"/>
        <w:autoSpaceDN w:val="0"/>
        <w:adjustRightInd w:val="0"/>
        <w:ind w:hanging="810"/>
        <w:jc w:val="both"/>
        <w:rPr>
          <w:rFonts w:ascii="Garamond" w:hAnsi="Garamond"/>
        </w:rPr>
      </w:pPr>
      <w:r w:rsidRPr="00A205FC">
        <w:rPr>
          <w:rFonts w:ascii="Garamond" w:hAnsi="Garamond"/>
        </w:rPr>
        <w:t xml:space="preserve">Cepeda, A., Nowotny, K.M., Frankeberger, J., &amp; </w:t>
      </w:r>
      <w:r w:rsidRPr="00A205FC">
        <w:rPr>
          <w:rFonts w:ascii="Garamond" w:hAnsi="Garamond"/>
          <w:b/>
        </w:rPr>
        <w:t>Valdez, A.</w:t>
      </w:r>
      <w:r w:rsidRPr="00A205FC">
        <w:rPr>
          <w:rFonts w:ascii="Garamond" w:hAnsi="Garamond"/>
        </w:rPr>
        <w:t xml:space="preserve"> (2016) Precocious transitions and long-term heroin use outcomes: A longitudinal study of gang-affiliated Mexican-American males. </w:t>
      </w:r>
      <w:r w:rsidRPr="00A205FC">
        <w:rPr>
          <w:rFonts w:ascii="Garamond" w:hAnsi="Garamond"/>
          <w:i/>
        </w:rPr>
        <w:t xml:space="preserve">Addictive Behaviors, </w:t>
      </w:r>
      <w:r w:rsidR="00CB5B2F" w:rsidRPr="00A205FC">
        <w:rPr>
          <w:rFonts w:ascii="Garamond" w:hAnsi="Garamond"/>
        </w:rPr>
        <w:t>60:</w:t>
      </w:r>
      <w:r w:rsidRPr="00A205FC">
        <w:rPr>
          <w:rFonts w:ascii="Garamond" w:hAnsi="Garamond"/>
        </w:rPr>
        <w:t xml:space="preserve"> 48-52. </w:t>
      </w:r>
    </w:p>
    <w:p w14:paraId="54D348B3" w14:textId="77777777" w:rsidR="00026B0A" w:rsidRPr="00C64112" w:rsidRDefault="00026B0A" w:rsidP="00026B0A">
      <w:pPr>
        <w:pStyle w:val="ListParagraph"/>
        <w:rPr>
          <w:rFonts w:ascii="Garamond" w:hAnsi="Garamond"/>
        </w:rPr>
      </w:pPr>
    </w:p>
    <w:p w14:paraId="4AB9E4A6" w14:textId="4B2E09C5" w:rsidR="00575C5B" w:rsidRPr="00C64112" w:rsidRDefault="00575C5B" w:rsidP="00575C5B">
      <w:pPr>
        <w:numPr>
          <w:ilvl w:val="0"/>
          <w:numId w:val="5"/>
        </w:numPr>
        <w:autoSpaceDE w:val="0"/>
        <w:autoSpaceDN w:val="0"/>
        <w:adjustRightInd w:val="0"/>
        <w:ind w:hanging="810"/>
        <w:jc w:val="both"/>
        <w:rPr>
          <w:rFonts w:ascii="Garamond" w:hAnsi="Garamond"/>
        </w:rPr>
      </w:pPr>
      <w:r w:rsidRPr="00C64112">
        <w:rPr>
          <w:rFonts w:ascii="Garamond" w:hAnsi="Garamond"/>
          <w:lang w:val="es-MX"/>
        </w:rPr>
        <w:t xml:space="preserve">Cepeda, A., Nowotny, K., &amp; </w:t>
      </w:r>
      <w:r w:rsidRPr="00C64112">
        <w:rPr>
          <w:rFonts w:ascii="Garamond" w:hAnsi="Garamond"/>
          <w:b/>
          <w:lang w:val="es-MX"/>
        </w:rPr>
        <w:t>Valdez, A</w:t>
      </w:r>
      <w:r w:rsidRPr="00C64112">
        <w:rPr>
          <w:rFonts w:ascii="Garamond" w:hAnsi="Garamond"/>
          <w:lang w:val="es-MX"/>
        </w:rPr>
        <w:t xml:space="preserve">. (2016). </w:t>
      </w:r>
      <w:r w:rsidRPr="00C64112">
        <w:rPr>
          <w:rFonts w:ascii="Garamond" w:hAnsi="Garamond"/>
        </w:rPr>
        <w:t xml:space="preserve">Trajectories of </w:t>
      </w:r>
      <w:r w:rsidR="00F00FDB" w:rsidRPr="00C64112">
        <w:rPr>
          <w:rFonts w:ascii="Garamond" w:hAnsi="Garamond"/>
        </w:rPr>
        <w:t xml:space="preserve">Aging </w:t>
      </w:r>
      <w:r w:rsidRPr="00C64112">
        <w:rPr>
          <w:rFonts w:ascii="Garamond" w:hAnsi="Garamond"/>
        </w:rPr>
        <w:t>Long-Term Mexi</w:t>
      </w:r>
      <w:r w:rsidR="00CB5B2F" w:rsidRPr="00C64112">
        <w:rPr>
          <w:rFonts w:ascii="Garamond" w:hAnsi="Garamond"/>
        </w:rPr>
        <w:t>can American Heroin Injectors the “Maturing O</w:t>
      </w:r>
      <w:r w:rsidRPr="00C64112">
        <w:rPr>
          <w:rFonts w:ascii="Garamond" w:hAnsi="Garamond"/>
        </w:rPr>
        <w:t xml:space="preserve">ut” Paradox. </w:t>
      </w:r>
      <w:r w:rsidRPr="00C64112">
        <w:rPr>
          <w:rFonts w:ascii="Garamond" w:hAnsi="Garamond"/>
          <w:i/>
        </w:rPr>
        <w:t>Journal of Aging and Health</w:t>
      </w:r>
      <w:r w:rsidRPr="00C64112">
        <w:rPr>
          <w:rFonts w:ascii="Garamond" w:hAnsi="Garamond"/>
        </w:rPr>
        <w:t>, 28(1):</w:t>
      </w:r>
      <w:r w:rsidR="00CB5B2F" w:rsidRPr="00C64112">
        <w:rPr>
          <w:rFonts w:ascii="Garamond" w:hAnsi="Garamond"/>
        </w:rPr>
        <w:t xml:space="preserve"> </w:t>
      </w:r>
      <w:r w:rsidRPr="00C64112">
        <w:rPr>
          <w:rFonts w:ascii="Garamond" w:hAnsi="Garamond"/>
        </w:rPr>
        <w:t xml:space="preserve">19-39. </w:t>
      </w:r>
    </w:p>
    <w:p w14:paraId="08C3FF24" w14:textId="77777777" w:rsidR="004F28DD" w:rsidRPr="00C64112" w:rsidRDefault="004F28DD" w:rsidP="004F28DD">
      <w:pPr>
        <w:pStyle w:val="ListParagraph"/>
        <w:rPr>
          <w:rFonts w:ascii="Garamond" w:hAnsi="Garamond"/>
        </w:rPr>
      </w:pPr>
    </w:p>
    <w:p w14:paraId="041A8744" w14:textId="4CE9A22F" w:rsidR="004F28DD" w:rsidRPr="00C64112" w:rsidRDefault="004F28DD" w:rsidP="004F28DD">
      <w:pPr>
        <w:numPr>
          <w:ilvl w:val="0"/>
          <w:numId w:val="5"/>
        </w:numPr>
        <w:autoSpaceDE w:val="0"/>
        <w:autoSpaceDN w:val="0"/>
        <w:adjustRightInd w:val="0"/>
        <w:ind w:hanging="810"/>
        <w:jc w:val="both"/>
        <w:rPr>
          <w:rFonts w:ascii="Garamond" w:hAnsi="Garamond"/>
        </w:rPr>
      </w:pPr>
      <w:r w:rsidRPr="00C64112">
        <w:rPr>
          <w:rFonts w:ascii="Garamond" w:hAnsi="Garamond"/>
        </w:rPr>
        <w:t xml:space="preserve">Cepeda, A., Nowotny, K. &amp; </w:t>
      </w:r>
      <w:r w:rsidRPr="00C64112">
        <w:rPr>
          <w:rFonts w:ascii="Garamond" w:hAnsi="Garamond"/>
          <w:b/>
        </w:rPr>
        <w:t>Valdez, A.</w:t>
      </w:r>
      <w:r w:rsidRPr="00C64112">
        <w:rPr>
          <w:rFonts w:ascii="Garamond" w:hAnsi="Garamond"/>
        </w:rPr>
        <w:t xml:space="preserve"> (2016) Childhood Trauma among Mexican American Gang Members and Delinquent Youth: A Comparative Exploratory Study. (2016). </w:t>
      </w:r>
      <w:r w:rsidRPr="00C64112">
        <w:rPr>
          <w:rFonts w:ascii="Garamond" w:hAnsi="Garamond"/>
          <w:i/>
        </w:rPr>
        <w:t xml:space="preserve">Child Abuse Review, </w:t>
      </w:r>
      <w:r w:rsidRPr="00C64112">
        <w:rPr>
          <w:rFonts w:ascii="Garamond" w:hAnsi="Garamond"/>
        </w:rPr>
        <w:t xml:space="preserve">25: 205-217. </w:t>
      </w:r>
    </w:p>
    <w:p w14:paraId="32FB4C7B" w14:textId="77777777" w:rsidR="00575C5B" w:rsidRPr="00C64112" w:rsidRDefault="00575C5B" w:rsidP="00575C5B">
      <w:pPr>
        <w:autoSpaceDE w:val="0"/>
        <w:autoSpaceDN w:val="0"/>
        <w:adjustRightInd w:val="0"/>
        <w:ind w:left="720"/>
        <w:jc w:val="both"/>
        <w:rPr>
          <w:rFonts w:ascii="Garamond" w:hAnsi="Garamond"/>
        </w:rPr>
      </w:pPr>
    </w:p>
    <w:p w14:paraId="4039A010" w14:textId="4858365B" w:rsidR="00CB5B2F" w:rsidRPr="00C64112" w:rsidRDefault="00CB5B2F" w:rsidP="00D9389F">
      <w:pPr>
        <w:numPr>
          <w:ilvl w:val="0"/>
          <w:numId w:val="5"/>
        </w:numPr>
        <w:autoSpaceDE w:val="0"/>
        <w:autoSpaceDN w:val="0"/>
        <w:adjustRightInd w:val="0"/>
        <w:ind w:hanging="810"/>
        <w:jc w:val="both"/>
        <w:rPr>
          <w:rFonts w:ascii="Garamond" w:hAnsi="Garamond"/>
        </w:rPr>
      </w:pPr>
      <w:r w:rsidRPr="00C64112">
        <w:rPr>
          <w:rFonts w:ascii="Garamond" w:hAnsi="Garamond"/>
        </w:rPr>
        <w:t xml:space="preserve">Cepeda, A., Saint Onge, J.M., Nowotny, K.M., &amp; </w:t>
      </w:r>
      <w:r w:rsidRPr="00C64112">
        <w:rPr>
          <w:rFonts w:ascii="Garamond" w:hAnsi="Garamond"/>
          <w:b/>
        </w:rPr>
        <w:t>Valdez, A.</w:t>
      </w:r>
      <w:r w:rsidRPr="00C64112">
        <w:rPr>
          <w:rFonts w:ascii="Garamond" w:hAnsi="Garamond"/>
        </w:rPr>
        <w:t xml:space="preserve"> (201</w:t>
      </w:r>
      <w:r w:rsidR="00691D18" w:rsidRPr="00C64112">
        <w:rPr>
          <w:rFonts w:ascii="Garamond" w:hAnsi="Garamond"/>
        </w:rPr>
        <w:t>6</w:t>
      </w:r>
      <w:r w:rsidRPr="00C64112">
        <w:rPr>
          <w:rFonts w:ascii="Garamond" w:hAnsi="Garamond"/>
        </w:rPr>
        <w:t xml:space="preserve">). Associations between long-term gang membership and informal social control processes, drug use, and delinquent behavior </w:t>
      </w:r>
      <w:r w:rsidRPr="00C64112">
        <w:rPr>
          <w:rFonts w:ascii="Garamond" w:hAnsi="Garamond"/>
        </w:rPr>
        <w:lastRenderedPageBreak/>
        <w:t xml:space="preserve">among Mexican American youth. </w:t>
      </w:r>
      <w:r w:rsidRPr="00C64112">
        <w:rPr>
          <w:rFonts w:ascii="Garamond" w:hAnsi="Garamond"/>
          <w:i/>
        </w:rPr>
        <w:t>International Journal of Offender Therapy and Comparative Criminology</w:t>
      </w:r>
      <w:r w:rsidRPr="00C64112">
        <w:rPr>
          <w:rFonts w:ascii="Garamond" w:hAnsi="Garamond"/>
        </w:rPr>
        <w:t xml:space="preserve">, 60(13): 1532-1548. </w:t>
      </w:r>
    </w:p>
    <w:p w14:paraId="7DBE59F4" w14:textId="77777777" w:rsidR="00CB5B2F" w:rsidRPr="00C64112" w:rsidRDefault="00CB5B2F" w:rsidP="00CB5B2F">
      <w:pPr>
        <w:pStyle w:val="ListParagraph"/>
        <w:rPr>
          <w:rFonts w:ascii="Garamond" w:hAnsi="Garamond"/>
        </w:rPr>
      </w:pPr>
    </w:p>
    <w:p w14:paraId="0280C007" w14:textId="59E835C3" w:rsidR="004A14E3" w:rsidRPr="00C64112" w:rsidRDefault="004A14E3" w:rsidP="00D9389F">
      <w:pPr>
        <w:numPr>
          <w:ilvl w:val="0"/>
          <w:numId w:val="5"/>
        </w:numPr>
        <w:autoSpaceDE w:val="0"/>
        <w:autoSpaceDN w:val="0"/>
        <w:adjustRightInd w:val="0"/>
        <w:ind w:hanging="810"/>
        <w:jc w:val="both"/>
        <w:rPr>
          <w:rFonts w:ascii="Garamond" w:hAnsi="Garamond"/>
        </w:rPr>
      </w:pPr>
      <w:r w:rsidRPr="00C64112">
        <w:rPr>
          <w:rFonts w:ascii="Garamond" w:hAnsi="Garamond"/>
          <w:lang w:val="es-MX"/>
        </w:rPr>
        <w:t xml:space="preserve">Cepeda, A., Nowotny, K.M., &amp; </w:t>
      </w:r>
      <w:r w:rsidRPr="00C64112">
        <w:rPr>
          <w:rFonts w:ascii="Garamond" w:hAnsi="Garamond"/>
          <w:b/>
          <w:lang w:val="es-MX"/>
        </w:rPr>
        <w:t>Valdez, A</w:t>
      </w:r>
      <w:r w:rsidRPr="00C64112">
        <w:rPr>
          <w:rFonts w:ascii="Garamond" w:hAnsi="Garamond"/>
          <w:lang w:val="es-MX"/>
        </w:rPr>
        <w:t xml:space="preserve">. (2015). </w:t>
      </w:r>
      <w:r w:rsidR="00CB5B2F" w:rsidRPr="00C64112">
        <w:rPr>
          <w:rFonts w:ascii="Garamond" w:hAnsi="Garamond"/>
        </w:rPr>
        <w:t>Injecting Drug Use a</w:t>
      </w:r>
      <w:r w:rsidRPr="00C64112">
        <w:rPr>
          <w:rFonts w:ascii="Garamond" w:hAnsi="Garamond"/>
        </w:rPr>
        <w:t xml:space="preserve">mong Mexican Female Sex Workers on the US-Mexico Border. </w:t>
      </w:r>
      <w:r w:rsidRPr="00C64112">
        <w:rPr>
          <w:rFonts w:ascii="Garamond" w:hAnsi="Garamond"/>
          <w:i/>
        </w:rPr>
        <w:t xml:space="preserve">Journal of Ethnicity in Substance Use, </w:t>
      </w:r>
      <w:r w:rsidRPr="00C64112">
        <w:rPr>
          <w:rFonts w:ascii="Garamond" w:hAnsi="Garamond"/>
        </w:rPr>
        <w:t>14(4):</w:t>
      </w:r>
      <w:r w:rsidR="00CB5B2F" w:rsidRPr="00C64112">
        <w:rPr>
          <w:rFonts w:ascii="Garamond" w:hAnsi="Garamond"/>
        </w:rPr>
        <w:t xml:space="preserve"> </w:t>
      </w:r>
      <w:r w:rsidRPr="00C64112">
        <w:rPr>
          <w:rFonts w:ascii="Garamond" w:hAnsi="Garamond"/>
        </w:rPr>
        <w:t xml:space="preserve">351-63. </w:t>
      </w:r>
    </w:p>
    <w:p w14:paraId="20537934" w14:textId="77777777" w:rsidR="004A14E3" w:rsidRPr="00C64112" w:rsidRDefault="004A14E3" w:rsidP="004A14E3">
      <w:pPr>
        <w:pStyle w:val="ListParagraph"/>
        <w:rPr>
          <w:rFonts w:ascii="Garamond" w:hAnsi="Garamond"/>
        </w:rPr>
      </w:pPr>
    </w:p>
    <w:p w14:paraId="61F8E091" w14:textId="4FD23A9B" w:rsidR="00D9389F" w:rsidRPr="00C64112" w:rsidRDefault="00923505" w:rsidP="00D9389F">
      <w:pPr>
        <w:numPr>
          <w:ilvl w:val="0"/>
          <w:numId w:val="5"/>
        </w:numPr>
        <w:autoSpaceDE w:val="0"/>
        <w:autoSpaceDN w:val="0"/>
        <w:adjustRightInd w:val="0"/>
        <w:ind w:hanging="810"/>
        <w:jc w:val="both"/>
        <w:rPr>
          <w:rFonts w:ascii="Garamond" w:hAnsi="Garamond"/>
        </w:rPr>
      </w:pPr>
      <w:r w:rsidRPr="00C64112">
        <w:rPr>
          <w:rFonts w:ascii="Garamond" w:hAnsi="Garamond"/>
          <w:b/>
        </w:rPr>
        <w:t>Valdez, A.,</w:t>
      </w:r>
      <w:r w:rsidRPr="00C64112">
        <w:rPr>
          <w:rFonts w:ascii="Garamond" w:hAnsi="Garamond"/>
        </w:rPr>
        <w:t xml:space="preserve"> Kaplan, C., Nowotny, K., </w:t>
      </w:r>
      <w:proofErr w:type="spellStart"/>
      <w:r w:rsidRPr="00C64112">
        <w:rPr>
          <w:rFonts w:ascii="Garamond" w:hAnsi="Garamond"/>
        </w:rPr>
        <w:t>Natera</w:t>
      </w:r>
      <w:proofErr w:type="spellEnd"/>
      <w:r w:rsidR="00F00FDB" w:rsidRPr="00C64112">
        <w:rPr>
          <w:rFonts w:ascii="Garamond" w:hAnsi="Garamond"/>
        </w:rPr>
        <w:t xml:space="preserve">-Rey, G., &amp; Cepeda, A. (2015). </w:t>
      </w:r>
      <w:r w:rsidRPr="00C64112">
        <w:rPr>
          <w:rFonts w:ascii="Garamond" w:hAnsi="Garamond"/>
        </w:rPr>
        <w:t xml:space="preserve">Emerging Patterns of Crack Use in Mexico City. </w:t>
      </w:r>
      <w:r w:rsidRPr="00C64112">
        <w:rPr>
          <w:rFonts w:ascii="Garamond" w:hAnsi="Garamond"/>
          <w:i/>
        </w:rPr>
        <w:t>International Journal of Drug Policy</w:t>
      </w:r>
      <w:r w:rsidRPr="00C64112">
        <w:rPr>
          <w:rFonts w:ascii="Garamond" w:hAnsi="Garamond"/>
        </w:rPr>
        <w:t xml:space="preserve">, 26(8): 739-45. </w:t>
      </w:r>
    </w:p>
    <w:p w14:paraId="50AB69F7" w14:textId="77777777" w:rsidR="00F00FDB" w:rsidRPr="00C64112" w:rsidRDefault="00F00FDB" w:rsidP="004F28DD">
      <w:pPr>
        <w:rPr>
          <w:rFonts w:ascii="Garamond" w:eastAsiaTheme="minorHAnsi" w:hAnsi="Garamond"/>
        </w:rPr>
      </w:pPr>
    </w:p>
    <w:p w14:paraId="0D9837FF" w14:textId="489C96BF" w:rsidR="00F00FDB" w:rsidRPr="00C64112" w:rsidRDefault="00F00FDB" w:rsidP="002D7AAC">
      <w:pPr>
        <w:numPr>
          <w:ilvl w:val="0"/>
          <w:numId w:val="5"/>
        </w:numPr>
        <w:autoSpaceDE w:val="0"/>
        <w:autoSpaceDN w:val="0"/>
        <w:adjustRightInd w:val="0"/>
        <w:ind w:hanging="810"/>
        <w:jc w:val="both"/>
        <w:rPr>
          <w:rFonts w:ascii="Garamond" w:eastAsiaTheme="minorHAnsi" w:hAnsi="Garamond"/>
        </w:rPr>
      </w:pPr>
      <w:r w:rsidRPr="00C64112">
        <w:rPr>
          <w:rFonts w:ascii="Garamond" w:eastAsiaTheme="minorHAnsi" w:hAnsi="Garamond"/>
          <w:lang w:val="es-MX"/>
        </w:rPr>
        <w:t xml:space="preserve">Negi, N.J., Cepeda, A., &amp; Valdez, A. (2013). </w:t>
      </w:r>
      <w:r w:rsidRPr="00C64112">
        <w:rPr>
          <w:rFonts w:ascii="Garamond" w:eastAsiaTheme="minorHAnsi" w:hAnsi="Garamond"/>
        </w:rPr>
        <w:t xml:space="preserve">Crime victimization among immigrant Latino day laborers in post-Katrina New Orleans. </w:t>
      </w:r>
      <w:r w:rsidRPr="00C64112">
        <w:rPr>
          <w:rFonts w:ascii="Garamond" w:eastAsiaTheme="minorHAnsi" w:hAnsi="Garamond"/>
          <w:i/>
        </w:rPr>
        <w:t>Hispanic Journal of Behavioral Sciences, 35</w:t>
      </w:r>
      <w:r w:rsidR="00CB5B2F" w:rsidRPr="00C64112">
        <w:rPr>
          <w:rFonts w:ascii="Garamond" w:eastAsiaTheme="minorHAnsi" w:hAnsi="Garamond"/>
        </w:rPr>
        <w:t xml:space="preserve">(3): </w:t>
      </w:r>
      <w:r w:rsidRPr="00C64112">
        <w:rPr>
          <w:rFonts w:ascii="Garamond" w:eastAsiaTheme="minorHAnsi" w:hAnsi="Garamond"/>
        </w:rPr>
        <w:t>354-369.</w:t>
      </w:r>
    </w:p>
    <w:p w14:paraId="23A8DB39" w14:textId="77777777" w:rsidR="00F00FDB" w:rsidRPr="00C64112" w:rsidRDefault="00F00FDB" w:rsidP="00F00FDB">
      <w:pPr>
        <w:pStyle w:val="ListParagraph"/>
        <w:rPr>
          <w:rFonts w:ascii="Garamond" w:hAnsi="Garamond"/>
        </w:rPr>
      </w:pPr>
    </w:p>
    <w:p w14:paraId="6981D7A4" w14:textId="3C88CEEF" w:rsidR="00DA650B" w:rsidRPr="00C64112" w:rsidRDefault="00DA650B" w:rsidP="002D7AAC">
      <w:pPr>
        <w:numPr>
          <w:ilvl w:val="0"/>
          <w:numId w:val="5"/>
        </w:numPr>
        <w:autoSpaceDE w:val="0"/>
        <w:autoSpaceDN w:val="0"/>
        <w:adjustRightInd w:val="0"/>
        <w:ind w:hanging="810"/>
        <w:jc w:val="both"/>
        <w:rPr>
          <w:rFonts w:ascii="Garamond" w:eastAsiaTheme="minorHAnsi" w:hAnsi="Garamond"/>
        </w:rPr>
      </w:pPr>
      <w:r w:rsidRPr="00C64112">
        <w:rPr>
          <w:rFonts w:ascii="Garamond" w:hAnsi="Garamond"/>
        </w:rPr>
        <w:t xml:space="preserve">Saint </w:t>
      </w:r>
      <w:r w:rsidRPr="00C64112">
        <w:rPr>
          <w:rFonts w:ascii="Garamond" w:eastAsiaTheme="minorHAnsi" w:hAnsi="Garamond"/>
        </w:rPr>
        <w:t xml:space="preserve">Onge, J.M., Cepeda, A., *King, P., &amp; Valdez, A.  (2013). The Relationship Between Trajectories of Family/Cultural Stressors and Depression and Suicidal Ideation Among Substance Using Mexican-American Adults.  </w:t>
      </w:r>
      <w:r w:rsidRPr="00C64112">
        <w:rPr>
          <w:rFonts w:ascii="Garamond" w:eastAsiaTheme="minorHAnsi" w:hAnsi="Garamond"/>
          <w:i/>
        </w:rPr>
        <w:t>American Jo</w:t>
      </w:r>
      <w:r w:rsidR="00575C5B" w:rsidRPr="00C64112">
        <w:rPr>
          <w:rFonts w:ascii="Garamond" w:eastAsiaTheme="minorHAnsi" w:hAnsi="Garamond"/>
          <w:i/>
        </w:rPr>
        <w:t xml:space="preserve">urnal of Community Psychology, </w:t>
      </w:r>
      <w:r w:rsidR="004F28DD" w:rsidRPr="00C64112">
        <w:rPr>
          <w:rFonts w:ascii="Garamond" w:eastAsiaTheme="minorHAnsi" w:hAnsi="Garamond"/>
        </w:rPr>
        <w:t xml:space="preserve">52: 263-272. </w:t>
      </w:r>
      <w:r w:rsidR="004F28DD" w:rsidRPr="00C64112">
        <w:rPr>
          <w:rFonts w:ascii="Garamond" w:eastAsiaTheme="minorHAnsi" w:hAnsi="Garamond"/>
          <w:u w:val="single"/>
        </w:rPr>
        <w:t>PMID 23904175</w:t>
      </w:r>
    </w:p>
    <w:p w14:paraId="21393ECE" w14:textId="77777777" w:rsidR="00F00FDB" w:rsidRPr="00C64112" w:rsidRDefault="00F00FDB" w:rsidP="00F00FDB">
      <w:pPr>
        <w:autoSpaceDE w:val="0"/>
        <w:autoSpaceDN w:val="0"/>
        <w:adjustRightInd w:val="0"/>
        <w:jc w:val="both"/>
        <w:rPr>
          <w:rFonts w:ascii="Garamond" w:eastAsiaTheme="minorHAnsi" w:hAnsi="Garamond"/>
        </w:rPr>
      </w:pPr>
    </w:p>
    <w:p w14:paraId="42E991E9" w14:textId="1FA132A1" w:rsidR="00DA1E45" w:rsidRPr="00C64112" w:rsidRDefault="00E854DC" w:rsidP="00DA1E45">
      <w:pPr>
        <w:numPr>
          <w:ilvl w:val="0"/>
          <w:numId w:val="5"/>
        </w:numPr>
        <w:autoSpaceDE w:val="0"/>
        <w:autoSpaceDN w:val="0"/>
        <w:adjustRightInd w:val="0"/>
        <w:ind w:hanging="720"/>
        <w:jc w:val="both"/>
        <w:rPr>
          <w:rFonts w:ascii="Garamond" w:hAnsi="Garamond"/>
        </w:rPr>
      </w:pPr>
      <w:r w:rsidRPr="00C64112">
        <w:rPr>
          <w:rFonts w:ascii="Garamond" w:hAnsi="Garamond"/>
        </w:rPr>
        <w:t>Valdez, A., Cepeda, A., Parrish, D., Horowitz, R. &amp; Kaplan, C.D</w:t>
      </w:r>
      <w:r w:rsidR="00514655" w:rsidRPr="00C64112">
        <w:rPr>
          <w:rFonts w:ascii="Garamond" w:hAnsi="Garamond"/>
        </w:rPr>
        <w:t>. (2013)</w:t>
      </w:r>
      <w:r w:rsidR="00DA1E45" w:rsidRPr="00C64112">
        <w:rPr>
          <w:rFonts w:ascii="Garamond" w:hAnsi="Garamond"/>
        </w:rPr>
        <w:t>.</w:t>
      </w:r>
      <w:r w:rsidRPr="00C64112">
        <w:rPr>
          <w:rFonts w:ascii="Garamond" w:hAnsi="Garamond"/>
        </w:rPr>
        <w:t xml:space="preserve"> An Adapted Brief Strategic Family Therapy for Gang Affiliated Mexican </w:t>
      </w:r>
      <w:r w:rsidR="00514655" w:rsidRPr="00C64112">
        <w:rPr>
          <w:rFonts w:ascii="Garamond" w:hAnsi="Garamond"/>
        </w:rPr>
        <w:t>American Adolescents.</w:t>
      </w:r>
      <w:r w:rsidRPr="00C64112">
        <w:rPr>
          <w:rFonts w:ascii="Garamond" w:hAnsi="Garamond"/>
        </w:rPr>
        <w:t xml:space="preserve"> </w:t>
      </w:r>
      <w:r w:rsidRPr="00C64112">
        <w:rPr>
          <w:rFonts w:ascii="Garamond" w:hAnsi="Garamond"/>
          <w:i/>
        </w:rPr>
        <w:t>Research on Social Work Practice</w:t>
      </w:r>
      <w:r w:rsidR="00514655" w:rsidRPr="00C64112">
        <w:rPr>
          <w:rFonts w:ascii="Garamond" w:hAnsi="Garamond"/>
          <w:i/>
        </w:rPr>
        <w:t xml:space="preserve">, </w:t>
      </w:r>
      <w:r w:rsidR="00514655" w:rsidRPr="00C64112">
        <w:rPr>
          <w:rFonts w:ascii="Garamond" w:hAnsi="Garamond"/>
        </w:rPr>
        <w:t>23(4):</w:t>
      </w:r>
      <w:r w:rsidR="004F28DD" w:rsidRPr="00C64112">
        <w:rPr>
          <w:rFonts w:ascii="Garamond" w:hAnsi="Garamond"/>
        </w:rPr>
        <w:t xml:space="preserve"> </w:t>
      </w:r>
      <w:r w:rsidR="00514655" w:rsidRPr="00C64112">
        <w:rPr>
          <w:rFonts w:ascii="Garamond" w:hAnsi="Garamond"/>
        </w:rPr>
        <w:t>383-396</w:t>
      </w:r>
      <w:r w:rsidRPr="00C64112">
        <w:rPr>
          <w:rFonts w:ascii="Garamond" w:hAnsi="Garamond"/>
        </w:rPr>
        <w:t xml:space="preserve">.    </w:t>
      </w:r>
    </w:p>
    <w:p w14:paraId="44E30608" w14:textId="77777777" w:rsidR="00DA1E45" w:rsidRPr="00C64112" w:rsidRDefault="00DA1E45" w:rsidP="00DA1E45">
      <w:pPr>
        <w:pStyle w:val="ListParagraph"/>
        <w:rPr>
          <w:rFonts w:ascii="Garamond" w:hAnsi="Garamond"/>
        </w:rPr>
      </w:pPr>
    </w:p>
    <w:p w14:paraId="241B6F04" w14:textId="122243BD" w:rsidR="009F59B6" w:rsidRPr="00C64112" w:rsidRDefault="009F59B6" w:rsidP="00E854DC">
      <w:pPr>
        <w:numPr>
          <w:ilvl w:val="0"/>
          <w:numId w:val="5"/>
        </w:numPr>
        <w:ind w:hanging="720"/>
        <w:jc w:val="both"/>
        <w:rPr>
          <w:rFonts w:ascii="Garamond" w:hAnsi="Garamond" w:cs="Arial"/>
        </w:rPr>
      </w:pPr>
      <w:r w:rsidRPr="00C64112">
        <w:rPr>
          <w:rFonts w:ascii="Garamond" w:hAnsi="Garamond"/>
        </w:rPr>
        <w:t>Cepeda, A., Kaplan, C.D., Neaigus, A., Cano M.A., Villarr</w:t>
      </w:r>
      <w:r w:rsidR="004F28DD" w:rsidRPr="00C64112">
        <w:rPr>
          <w:rFonts w:ascii="Garamond" w:hAnsi="Garamond"/>
        </w:rPr>
        <w:t xml:space="preserve">eal, Y. and Valdez, A. </w:t>
      </w:r>
      <w:r w:rsidR="00514655" w:rsidRPr="00C64112">
        <w:rPr>
          <w:rFonts w:ascii="Garamond" w:hAnsi="Garamond"/>
        </w:rPr>
        <w:t>(2012)</w:t>
      </w:r>
      <w:r w:rsidR="00DA1E45" w:rsidRPr="00C64112">
        <w:rPr>
          <w:rFonts w:ascii="Garamond" w:hAnsi="Garamond"/>
        </w:rPr>
        <w:t>.</w:t>
      </w:r>
      <w:r w:rsidR="00514655" w:rsidRPr="00C64112">
        <w:rPr>
          <w:rFonts w:ascii="Garamond" w:hAnsi="Garamond"/>
        </w:rPr>
        <w:t xml:space="preserve"> </w:t>
      </w:r>
      <w:r w:rsidRPr="00C64112">
        <w:rPr>
          <w:rFonts w:ascii="Garamond" w:hAnsi="Garamond"/>
        </w:rPr>
        <w:t>Injecting Transition Risk and Depression among Mexican Amer</w:t>
      </w:r>
      <w:r w:rsidR="00514655" w:rsidRPr="00C64112">
        <w:rPr>
          <w:rFonts w:ascii="Garamond" w:hAnsi="Garamond"/>
        </w:rPr>
        <w:t>ican Non-Injecting Heroin Users</w:t>
      </w:r>
      <w:r w:rsidRPr="00C64112">
        <w:rPr>
          <w:rFonts w:ascii="Garamond" w:hAnsi="Garamond"/>
        </w:rPr>
        <w:t xml:space="preserve">. </w:t>
      </w:r>
      <w:r w:rsidRPr="00C64112">
        <w:rPr>
          <w:rFonts w:ascii="Garamond" w:hAnsi="Garamond"/>
          <w:i/>
        </w:rPr>
        <w:t>Drug and Alcohol Dependence,</w:t>
      </w:r>
      <w:r w:rsidRPr="00C64112">
        <w:rPr>
          <w:rFonts w:ascii="Garamond" w:hAnsi="Garamond" w:cs="CCIMH F+ Gulliver RM"/>
        </w:rPr>
        <w:t xml:space="preserve"> 125:</w:t>
      </w:r>
      <w:r w:rsidR="004F28DD" w:rsidRPr="00C64112">
        <w:rPr>
          <w:rFonts w:ascii="Garamond" w:hAnsi="Garamond" w:cs="CCIMH F+ Gulliver RM"/>
        </w:rPr>
        <w:t xml:space="preserve"> </w:t>
      </w:r>
      <w:r w:rsidRPr="00C64112">
        <w:rPr>
          <w:rFonts w:ascii="Garamond" w:hAnsi="Garamond" w:cs="CCIMH F+ Gulliver RM"/>
        </w:rPr>
        <w:t>S12-S17.</w:t>
      </w:r>
      <w:r w:rsidR="004F28DD" w:rsidRPr="00C64112">
        <w:rPr>
          <w:color w:val="0000FF"/>
        </w:rPr>
        <w:t xml:space="preserve"> </w:t>
      </w:r>
      <w:r w:rsidR="004F28DD" w:rsidRPr="00C64112">
        <w:rPr>
          <w:rFonts w:ascii="Garamond" w:hAnsi="Garamond" w:cs="CCIMH F+ Gulliver RM"/>
          <w:u w:val="single"/>
        </w:rPr>
        <w:t>PMID: 22749681</w:t>
      </w:r>
      <w:r w:rsidR="004F28DD" w:rsidRPr="00C64112">
        <w:rPr>
          <w:rFonts w:ascii="Garamond" w:hAnsi="Garamond" w:cs="CCIMH F+ Gulliver RM"/>
        </w:rPr>
        <w:t>.</w:t>
      </w:r>
    </w:p>
    <w:p w14:paraId="4B7EB62F" w14:textId="77777777" w:rsidR="009F59B6" w:rsidRPr="00C64112" w:rsidRDefault="009F59B6" w:rsidP="009F59B6">
      <w:pPr>
        <w:ind w:left="720"/>
        <w:jc w:val="both"/>
        <w:rPr>
          <w:rFonts w:ascii="Garamond" w:hAnsi="Garamond" w:cs="Arial"/>
          <w:b/>
        </w:rPr>
      </w:pPr>
    </w:p>
    <w:p w14:paraId="571FF8B9" w14:textId="73DE55A7" w:rsidR="00BB394E" w:rsidRPr="00C64112" w:rsidRDefault="001856D1" w:rsidP="00BB394E">
      <w:pPr>
        <w:numPr>
          <w:ilvl w:val="0"/>
          <w:numId w:val="5"/>
        </w:numPr>
        <w:ind w:hanging="720"/>
        <w:jc w:val="both"/>
        <w:rPr>
          <w:rFonts w:ascii="Garamond" w:hAnsi="Garamond"/>
        </w:rPr>
      </w:pPr>
      <w:r w:rsidRPr="00C64112">
        <w:rPr>
          <w:rFonts w:ascii="Garamond" w:hAnsi="Garamond" w:cs="Arial"/>
          <w:bCs/>
          <w:lang w:val="es-MX"/>
        </w:rPr>
        <w:t>Torres, L., Kaplan, C.D. &amp; Valdez, A. (</w:t>
      </w:r>
      <w:r w:rsidR="00BB394E" w:rsidRPr="00C64112">
        <w:rPr>
          <w:rFonts w:ascii="Garamond" w:hAnsi="Garamond" w:cs="Arial"/>
          <w:bCs/>
          <w:lang w:val="es-MX"/>
        </w:rPr>
        <w:t>2011</w:t>
      </w:r>
      <w:r w:rsidRPr="00C64112">
        <w:rPr>
          <w:rFonts w:ascii="Garamond" w:hAnsi="Garamond" w:cs="Arial"/>
          <w:bCs/>
          <w:lang w:val="es-MX"/>
        </w:rPr>
        <w:t>)</w:t>
      </w:r>
      <w:r w:rsidR="00DA1E45" w:rsidRPr="00C64112">
        <w:rPr>
          <w:rFonts w:ascii="Garamond" w:hAnsi="Garamond" w:cs="Arial"/>
          <w:bCs/>
          <w:lang w:val="es-MX"/>
        </w:rPr>
        <w:t>.</w:t>
      </w:r>
      <w:r w:rsidRPr="00C64112">
        <w:rPr>
          <w:rFonts w:ascii="Garamond" w:hAnsi="Garamond" w:cs="Arial"/>
          <w:bCs/>
          <w:lang w:val="es-MX"/>
        </w:rPr>
        <w:t xml:space="preserve"> </w:t>
      </w:r>
      <w:r w:rsidRPr="00C64112">
        <w:rPr>
          <w:rFonts w:ascii="Garamond" w:hAnsi="Garamond" w:cs="Arial"/>
          <w:bCs/>
        </w:rPr>
        <w:t xml:space="preserve">Health Consequences among Aging Mexican American Heroin Users.  </w:t>
      </w:r>
      <w:r w:rsidRPr="00C64112">
        <w:rPr>
          <w:rFonts w:ascii="Garamond" w:hAnsi="Garamond" w:cs="Arial"/>
          <w:bCs/>
          <w:i/>
        </w:rPr>
        <w:t>Journal of Aging and Health</w:t>
      </w:r>
      <w:r w:rsidR="00345A01" w:rsidRPr="00C64112">
        <w:rPr>
          <w:rFonts w:ascii="Garamond" w:hAnsi="Garamond" w:cs="Arial"/>
          <w:bCs/>
        </w:rPr>
        <w:t>, 23(6):912-932.</w:t>
      </w:r>
    </w:p>
    <w:p w14:paraId="0095AE46" w14:textId="77777777" w:rsidR="00345A01" w:rsidRPr="00C64112" w:rsidRDefault="00345A01" w:rsidP="00345A01">
      <w:pPr>
        <w:pStyle w:val="ListParagraph"/>
        <w:rPr>
          <w:rFonts w:ascii="Garamond" w:hAnsi="Garamond"/>
        </w:rPr>
      </w:pPr>
    </w:p>
    <w:p w14:paraId="094B5779" w14:textId="1120697D" w:rsidR="00014E4A" w:rsidRPr="00C64112" w:rsidRDefault="00663FB0" w:rsidP="00014E4A">
      <w:pPr>
        <w:numPr>
          <w:ilvl w:val="0"/>
          <w:numId w:val="5"/>
        </w:numPr>
        <w:ind w:hanging="720"/>
        <w:jc w:val="both"/>
        <w:rPr>
          <w:rFonts w:ascii="Garamond" w:hAnsi="Garamond" w:cs="Arial"/>
          <w:bCs/>
        </w:rPr>
      </w:pPr>
      <w:r w:rsidRPr="00C64112">
        <w:rPr>
          <w:rFonts w:ascii="Garamond" w:hAnsi="Garamond" w:cs="Arial"/>
          <w:bCs/>
          <w:lang w:val="es-MX"/>
        </w:rPr>
        <w:t xml:space="preserve">Valdez, A., </w:t>
      </w:r>
      <w:r w:rsidR="004F28DD" w:rsidRPr="00C64112">
        <w:rPr>
          <w:rFonts w:ascii="Garamond" w:hAnsi="Garamond" w:cs="Arial"/>
          <w:bCs/>
          <w:lang w:val="es-MX"/>
        </w:rPr>
        <w:t xml:space="preserve">Kaplan, C.D., Neaigus, A., </w:t>
      </w:r>
      <w:r w:rsidRPr="00C64112">
        <w:rPr>
          <w:rFonts w:ascii="Garamond" w:hAnsi="Garamond" w:cs="Arial"/>
          <w:bCs/>
          <w:lang w:val="es-MX"/>
        </w:rPr>
        <w:t xml:space="preserve">&amp; </w:t>
      </w:r>
      <w:r w:rsidR="006D737B" w:rsidRPr="00C64112">
        <w:rPr>
          <w:rFonts w:ascii="Garamond" w:hAnsi="Garamond" w:cs="Arial"/>
          <w:bCs/>
          <w:lang w:val="es-MX"/>
        </w:rPr>
        <w:t>Cepeda, A. (</w:t>
      </w:r>
      <w:r w:rsidR="00E71A1A" w:rsidRPr="00C64112">
        <w:rPr>
          <w:rFonts w:ascii="Garamond" w:hAnsi="Garamond" w:cs="Arial"/>
          <w:bCs/>
          <w:lang w:val="es-MX"/>
        </w:rPr>
        <w:t>2011</w:t>
      </w:r>
      <w:r w:rsidR="006D737B" w:rsidRPr="00C64112">
        <w:rPr>
          <w:rFonts w:ascii="Garamond" w:hAnsi="Garamond" w:cs="Arial"/>
          <w:bCs/>
          <w:lang w:val="es-MX"/>
        </w:rPr>
        <w:t>)</w:t>
      </w:r>
      <w:r w:rsidR="00DA1E45" w:rsidRPr="00C64112">
        <w:rPr>
          <w:rFonts w:ascii="Garamond" w:hAnsi="Garamond" w:cs="Arial"/>
          <w:bCs/>
          <w:lang w:val="es-MX"/>
        </w:rPr>
        <w:t>.</w:t>
      </w:r>
      <w:r w:rsidR="006D737B" w:rsidRPr="00C64112">
        <w:rPr>
          <w:rFonts w:ascii="Garamond" w:hAnsi="Garamond" w:cs="Arial"/>
          <w:bCs/>
          <w:lang w:val="es-MX"/>
        </w:rPr>
        <w:t xml:space="preserve"> </w:t>
      </w:r>
      <w:r w:rsidR="00014E4A" w:rsidRPr="00C64112">
        <w:rPr>
          <w:rFonts w:ascii="Garamond" w:hAnsi="Garamond" w:cs="Arial"/>
          <w:bCs/>
        </w:rPr>
        <w:t>High Rates of Transitions to Injecting Dru</w:t>
      </w:r>
      <w:r w:rsidR="00E020B8" w:rsidRPr="00C64112">
        <w:rPr>
          <w:rFonts w:ascii="Garamond" w:hAnsi="Garamond" w:cs="Arial"/>
          <w:bCs/>
        </w:rPr>
        <w:t>g Use among Mexican American non-</w:t>
      </w:r>
      <w:r w:rsidR="00014E4A" w:rsidRPr="00C64112">
        <w:rPr>
          <w:rFonts w:ascii="Garamond" w:hAnsi="Garamond" w:cs="Arial"/>
          <w:bCs/>
        </w:rPr>
        <w:t>injecting Heroin Users in San Antonio</w:t>
      </w:r>
      <w:r w:rsidR="004F28DD" w:rsidRPr="00C64112">
        <w:rPr>
          <w:rFonts w:ascii="Garamond" w:hAnsi="Garamond" w:cs="Arial"/>
          <w:bCs/>
        </w:rPr>
        <w:t>, Texas</w:t>
      </w:r>
      <w:r w:rsidR="006D737B" w:rsidRPr="00C64112">
        <w:rPr>
          <w:rFonts w:ascii="Garamond" w:hAnsi="Garamond" w:cs="Arial"/>
          <w:bCs/>
        </w:rPr>
        <w:t xml:space="preserve">.  </w:t>
      </w:r>
      <w:r w:rsidR="006D737B" w:rsidRPr="00C64112">
        <w:rPr>
          <w:rFonts w:ascii="Garamond" w:hAnsi="Garamond" w:cs="Arial"/>
          <w:bCs/>
          <w:i/>
        </w:rPr>
        <w:t>Drug and Alcohol Dependence</w:t>
      </w:r>
      <w:r w:rsidR="00E71A1A" w:rsidRPr="00C64112">
        <w:rPr>
          <w:rFonts w:ascii="Garamond" w:hAnsi="Garamond" w:cs="Arial"/>
          <w:bCs/>
          <w:i/>
        </w:rPr>
        <w:t xml:space="preserve">, </w:t>
      </w:r>
      <w:r w:rsidR="00E71A1A" w:rsidRPr="00C64112">
        <w:rPr>
          <w:rFonts w:ascii="Garamond" w:hAnsi="Garamond" w:cs="Arial"/>
          <w:bCs/>
        </w:rPr>
        <w:t>114: 233-236</w:t>
      </w:r>
      <w:r w:rsidR="006D737B" w:rsidRPr="00C64112">
        <w:rPr>
          <w:rFonts w:ascii="Garamond" w:hAnsi="Garamond" w:cs="Arial"/>
          <w:bCs/>
        </w:rPr>
        <w:t xml:space="preserve">.  </w:t>
      </w:r>
      <w:r w:rsidR="004F28DD" w:rsidRPr="00C64112">
        <w:rPr>
          <w:rFonts w:ascii="Garamond" w:hAnsi="Garamond" w:cs="Arial"/>
          <w:bCs/>
          <w:u w:val="single"/>
        </w:rPr>
        <w:t xml:space="preserve">PMID: 21075561  </w:t>
      </w:r>
    </w:p>
    <w:p w14:paraId="2A677E99" w14:textId="77777777" w:rsidR="00014E4A" w:rsidRPr="00C64112" w:rsidRDefault="00014E4A" w:rsidP="00014E4A">
      <w:pPr>
        <w:pStyle w:val="ListParagraph"/>
        <w:rPr>
          <w:rFonts w:ascii="Garamond" w:hAnsi="Garamond"/>
        </w:rPr>
      </w:pPr>
    </w:p>
    <w:p w14:paraId="330EA4D9" w14:textId="6EB04C89" w:rsidR="009D7D21" w:rsidRPr="00C64112" w:rsidRDefault="009D7D21" w:rsidP="0069649E">
      <w:pPr>
        <w:numPr>
          <w:ilvl w:val="0"/>
          <w:numId w:val="5"/>
        </w:numPr>
        <w:autoSpaceDE w:val="0"/>
        <w:autoSpaceDN w:val="0"/>
        <w:adjustRightInd w:val="0"/>
        <w:ind w:hanging="720"/>
        <w:jc w:val="both"/>
        <w:rPr>
          <w:rFonts w:ascii="Garamond" w:hAnsi="Garamond"/>
        </w:rPr>
      </w:pPr>
      <w:r w:rsidRPr="00C64112">
        <w:rPr>
          <w:rFonts w:ascii="Garamond" w:hAnsi="Garamond"/>
          <w:lang w:val="es-MX"/>
        </w:rPr>
        <w:t xml:space="preserve">Valdez, A., Mata, A., Kaplan, C., &amp; Cepeda, A. (2011). </w:t>
      </w:r>
      <w:r w:rsidRPr="00C64112">
        <w:rPr>
          <w:rFonts w:ascii="Garamond" w:hAnsi="Garamond"/>
        </w:rPr>
        <w:t xml:space="preserve">Childhood trauma, family stress and depression among Mexican American gang non-injecting heroin users. </w:t>
      </w:r>
      <w:r w:rsidRPr="00C64112">
        <w:rPr>
          <w:rFonts w:ascii="Garamond" w:hAnsi="Garamond"/>
          <w:i/>
        </w:rPr>
        <w:t xml:space="preserve">Free Inquiry in Creative Sociology, </w:t>
      </w:r>
      <w:r w:rsidRPr="00C64112">
        <w:rPr>
          <w:rFonts w:ascii="Garamond" w:hAnsi="Garamond"/>
        </w:rPr>
        <w:t xml:space="preserve">39 (1), 82-120. </w:t>
      </w:r>
    </w:p>
    <w:p w14:paraId="53D6ED80" w14:textId="77777777" w:rsidR="009D7D21" w:rsidRPr="00C64112" w:rsidRDefault="009D7D21" w:rsidP="009D7D21">
      <w:pPr>
        <w:pStyle w:val="ListParagraph"/>
        <w:rPr>
          <w:rFonts w:ascii="Garamond" w:hAnsi="Garamond"/>
          <w:lang w:val="nl-NL"/>
        </w:rPr>
      </w:pPr>
    </w:p>
    <w:p w14:paraId="5F70770E" w14:textId="77777777" w:rsidR="00014E4A" w:rsidRPr="00C64112" w:rsidRDefault="00014E4A" w:rsidP="00014E4A">
      <w:pPr>
        <w:numPr>
          <w:ilvl w:val="0"/>
          <w:numId w:val="5"/>
        </w:numPr>
        <w:ind w:hanging="720"/>
        <w:jc w:val="both"/>
        <w:rPr>
          <w:rFonts w:ascii="Garamond" w:hAnsi="Garamond" w:cs="Arial"/>
          <w:bCs/>
        </w:rPr>
      </w:pPr>
      <w:r w:rsidRPr="00C64112">
        <w:rPr>
          <w:rFonts w:ascii="Garamond" w:hAnsi="Garamond"/>
          <w:lang w:val="nl-NL"/>
        </w:rPr>
        <w:t>Cepeda, A., Kaplan, C., Saint Onge, J.M., &amp; Valdez, A.,</w:t>
      </w:r>
      <w:r w:rsidRPr="00C64112">
        <w:rPr>
          <w:rFonts w:ascii="Garamond" w:hAnsi="Garamond" w:cs="Arial"/>
          <w:bCs/>
          <w:lang w:val="nl-NL"/>
        </w:rPr>
        <w:t xml:space="preserve"> (2010). </w:t>
      </w:r>
      <w:r w:rsidRPr="00C64112">
        <w:rPr>
          <w:rFonts w:ascii="Garamond" w:hAnsi="Garamond"/>
          <w:bCs/>
        </w:rPr>
        <w:t xml:space="preserve">The Association </w:t>
      </w:r>
      <w:proofErr w:type="gramStart"/>
      <w:r w:rsidRPr="00C64112">
        <w:rPr>
          <w:rFonts w:ascii="Garamond" w:hAnsi="Garamond"/>
          <w:bCs/>
        </w:rPr>
        <w:t>Between</w:t>
      </w:r>
      <w:proofErr w:type="gramEnd"/>
      <w:r w:rsidRPr="00C64112">
        <w:rPr>
          <w:rFonts w:ascii="Garamond" w:hAnsi="Garamond"/>
          <w:bCs/>
        </w:rPr>
        <w:t xml:space="preserve"> Disaster-Related Experiences and Mental Health Outcomes Among Drug Using African American Hurricane Katrina Evacuees. </w:t>
      </w:r>
      <w:r w:rsidRPr="00C64112">
        <w:rPr>
          <w:rFonts w:ascii="Garamond" w:hAnsi="Garamond"/>
          <w:bCs/>
          <w:i/>
        </w:rPr>
        <w:t>Journal of Community Mental Health</w:t>
      </w:r>
      <w:r w:rsidRPr="00C64112">
        <w:rPr>
          <w:rFonts w:ascii="Garamond" w:hAnsi="Garamond"/>
          <w:bCs/>
        </w:rPr>
        <w:t>.</w:t>
      </w:r>
      <w:r w:rsidRPr="00C64112">
        <w:rPr>
          <w:rFonts w:ascii="Garamond" w:hAnsi="Garamond"/>
        </w:rPr>
        <w:t xml:space="preserve"> </w:t>
      </w:r>
      <w:r w:rsidR="006D0C1F" w:rsidRPr="00C64112">
        <w:rPr>
          <w:rFonts w:ascii="Garamond" w:hAnsi="Garamond"/>
        </w:rPr>
        <w:t xml:space="preserve">46(6) 612-60. </w:t>
      </w:r>
    </w:p>
    <w:p w14:paraId="78943082" w14:textId="77777777" w:rsidR="000B432D" w:rsidRPr="00C64112" w:rsidRDefault="000B432D" w:rsidP="000B432D">
      <w:pPr>
        <w:pStyle w:val="ListParagraph"/>
        <w:rPr>
          <w:rFonts w:ascii="Garamond" w:hAnsi="Garamond" w:cs="Arial"/>
          <w:bCs/>
        </w:rPr>
      </w:pPr>
    </w:p>
    <w:p w14:paraId="6815DA45" w14:textId="263147F7" w:rsidR="00253A88" w:rsidRPr="00C64112" w:rsidRDefault="00253A88" w:rsidP="00014E4A">
      <w:pPr>
        <w:numPr>
          <w:ilvl w:val="0"/>
          <w:numId w:val="5"/>
        </w:numPr>
        <w:ind w:hanging="720"/>
        <w:jc w:val="both"/>
        <w:rPr>
          <w:rFonts w:ascii="Garamond" w:hAnsi="Garamond" w:cs="Arial"/>
          <w:bCs/>
          <w:i/>
        </w:rPr>
      </w:pPr>
      <w:r w:rsidRPr="00C64112">
        <w:rPr>
          <w:rFonts w:ascii="Garamond" w:hAnsi="Garamond" w:cs="Arial"/>
          <w:bCs/>
        </w:rPr>
        <w:t>Cepeda, A., &amp; Valdez</w:t>
      </w:r>
      <w:r w:rsidR="00906441" w:rsidRPr="00C64112">
        <w:rPr>
          <w:rFonts w:ascii="Garamond" w:hAnsi="Garamond" w:cs="Arial"/>
          <w:bCs/>
        </w:rPr>
        <w:t>, A. (2010</w:t>
      </w:r>
      <w:r w:rsidR="0035508E" w:rsidRPr="00C64112">
        <w:rPr>
          <w:rFonts w:ascii="Garamond" w:hAnsi="Garamond" w:cs="Arial"/>
          <w:bCs/>
        </w:rPr>
        <w:t>)</w:t>
      </w:r>
      <w:r w:rsidR="00DA1E45" w:rsidRPr="00C64112">
        <w:rPr>
          <w:rFonts w:ascii="Garamond" w:hAnsi="Garamond" w:cs="Arial"/>
          <w:bCs/>
        </w:rPr>
        <w:t>.</w:t>
      </w:r>
      <w:r w:rsidR="0035508E" w:rsidRPr="00C64112">
        <w:rPr>
          <w:rFonts w:ascii="Garamond" w:hAnsi="Garamond" w:cs="Arial"/>
          <w:bCs/>
        </w:rPr>
        <w:t xml:space="preserve"> </w:t>
      </w:r>
      <w:r w:rsidRPr="00C64112">
        <w:rPr>
          <w:rFonts w:ascii="Garamond" w:hAnsi="Garamond" w:cs="Arial"/>
          <w:bCs/>
        </w:rPr>
        <w:t>Ethnographic Strategies in the Tracking and Retention of Street Recruited Community-Based Samples of Substance Using Hidden Popu</w:t>
      </w:r>
      <w:r w:rsidR="0035508E" w:rsidRPr="00C64112">
        <w:rPr>
          <w:rFonts w:ascii="Garamond" w:hAnsi="Garamond" w:cs="Arial"/>
          <w:bCs/>
        </w:rPr>
        <w:t xml:space="preserve">lations in Longitudinal Studies. </w:t>
      </w:r>
      <w:r w:rsidRPr="00C64112">
        <w:rPr>
          <w:rFonts w:ascii="Garamond" w:hAnsi="Garamond" w:cs="Arial"/>
          <w:bCs/>
        </w:rPr>
        <w:t xml:space="preserve"> </w:t>
      </w:r>
      <w:r w:rsidRPr="00C64112">
        <w:rPr>
          <w:rFonts w:ascii="Garamond" w:hAnsi="Garamond" w:cs="Arial"/>
          <w:bCs/>
          <w:i/>
        </w:rPr>
        <w:t xml:space="preserve">Journal of Substance Use and Misuse. </w:t>
      </w:r>
      <w:r w:rsidR="00906441" w:rsidRPr="00C64112">
        <w:rPr>
          <w:rFonts w:ascii="Garamond" w:hAnsi="Garamond" w:cs="Arial"/>
          <w:bCs/>
        </w:rPr>
        <w:t>45(5):700-16.</w:t>
      </w:r>
    </w:p>
    <w:p w14:paraId="29636A66" w14:textId="77777777" w:rsidR="0027174B" w:rsidRPr="00C64112" w:rsidRDefault="0027174B" w:rsidP="0027174B">
      <w:pPr>
        <w:jc w:val="both"/>
        <w:rPr>
          <w:rFonts w:ascii="Garamond" w:hAnsi="Garamond" w:cs="Arial"/>
          <w:bCs/>
          <w:i/>
        </w:rPr>
      </w:pPr>
    </w:p>
    <w:p w14:paraId="65F5A305" w14:textId="177758D5" w:rsidR="00014E4A" w:rsidRPr="00C64112" w:rsidRDefault="00014E4A" w:rsidP="00014E4A">
      <w:pPr>
        <w:numPr>
          <w:ilvl w:val="0"/>
          <w:numId w:val="5"/>
        </w:numPr>
        <w:ind w:hanging="720"/>
        <w:jc w:val="both"/>
        <w:rPr>
          <w:rFonts w:ascii="Garamond" w:hAnsi="Garamond" w:cs="Arial"/>
          <w:bCs/>
          <w:i/>
        </w:rPr>
      </w:pPr>
      <w:r w:rsidRPr="00C64112">
        <w:rPr>
          <w:rFonts w:ascii="Garamond" w:hAnsi="Garamond" w:cs="Arial"/>
          <w:bCs/>
        </w:rPr>
        <w:t xml:space="preserve">Cepeda, A., Valdez, A., Kaplan, C.D., &amp; Hill, L. (2010). </w:t>
      </w:r>
      <w:r w:rsidR="002449A9" w:rsidRPr="00C64112">
        <w:rPr>
          <w:rFonts w:ascii="Garamond" w:hAnsi="Garamond" w:cs="Arial"/>
          <w:bCs/>
        </w:rPr>
        <w:t>Patterns of Substance Use among Hurricane Katrina E</w:t>
      </w:r>
      <w:r w:rsidRPr="00C64112">
        <w:rPr>
          <w:rFonts w:ascii="Garamond" w:hAnsi="Garamond" w:cs="Arial"/>
          <w:bCs/>
        </w:rPr>
        <w:t xml:space="preserve">vacuees in Houston, Texas.  </w:t>
      </w:r>
      <w:r w:rsidRPr="00C64112">
        <w:rPr>
          <w:rFonts w:ascii="Garamond" w:hAnsi="Garamond" w:cs="Arial"/>
          <w:bCs/>
          <w:i/>
        </w:rPr>
        <w:t>Disasters: The Journal of Disaster Studies, Policy and Management.</w:t>
      </w:r>
      <w:r w:rsidRPr="00C64112">
        <w:rPr>
          <w:rFonts w:ascii="Garamond" w:hAnsi="Garamond" w:cs="Arial"/>
          <w:bCs/>
        </w:rPr>
        <w:t xml:space="preserve"> 34(2):426-46. </w:t>
      </w:r>
    </w:p>
    <w:p w14:paraId="1B7BDA19" w14:textId="77777777" w:rsidR="00014E4A" w:rsidRPr="00C64112" w:rsidRDefault="00014E4A" w:rsidP="00014E4A">
      <w:pPr>
        <w:jc w:val="both"/>
        <w:rPr>
          <w:rFonts w:ascii="Garamond" w:hAnsi="Garamond" w:cs="Arial"/>
          <w:bCs/>
        </w:rPr>
      </w:pPr>
    </w:p>
    <w:p w14:paraId="796ABE68" w14:textId="77777777" w:rsidR="00CC15C7" w:rsidRPr="00C64112" w:rsidRDefault="00CC15C7" w:rsidP="00CC15C7">
      <w:pPr>
        <w:numPr>
          <w:ilvl w:val="0"/>
          <w:numId w:val="5"/>
        </w:numPr>
        <w:ind w:hanging="720"/>
        <w:jc w:val="both"/>
        <w:rPr>
          <w:rFonts w:ascii="Garamond" w:hAnsi="Garamond"/>
          <w:color w:val="000000"/>
        </w:rPr>
      </w:pPr>
      <w:r w:rsidRPr="00C64112">
        <w:rPr>
          <w:rFonts w:ascii="Garamond" w:hAnsi="Garamond"/>
          <w:lang w:val="es-MX"/>
        </w:rPr>
        <w:lastRenderedPageBreak/>
        <w:t xml:space="preserve">Valdez, A., Cepeda, A., Negi, N., </w:t>
      </w:r>
      <w:r w:rsidRPr="00C64112">
        <w:rPr>
          <w:rFonts w:ascii="Garamond" w:hAnsi="Garamond"/>
          <w:color w:val="000000"/>
          <w:lang w:val="es-MX"/>
        </w:rPr>
        <w:t xml:space="preserve">&amp; Kaplan, C. </w:t>
      </w:r>
      <w:r w:rsidRPr="00C64112">
        <w:rPr>
          <w:rFonts w:ascii="Garamond" w:hAnsi="Garamond" w:cs="Arial"/>
          <w:bCs/>
          <w:color w:val="000000"/>
          <w:lang w:val="es-MX"/>
        </w:rPr>
        <w:t>(</w:t>
      </w:r>
      <w:r w:rsidR="00AA05CE" w:rsidRPr="00C64112">
        <w:rPr>
          <w:rFonts w:ascii="Garamond" w:hAnsi="Garamond" w:cs="Arial"/>
          <w:bCs/>
          <w:color w:val="000000"/>
          <w:lang w:val="es-MX"/>
        </w:rPr>
        <w:t>2010</w:t>
      </w:r>
      <w:r w:rsidRPr="00C64112">
        <w:rPr>
          <w:rFonts w:ascii="Garamond" w:hAnsi="Garamond" w:cs="Arial"/>
          <w:bCs/>
          <w:color w:val="000000"/>
          <w:lang w:val="es-MX"/>
        </w:rPr>
        <w:t>).</w:t>
      </w:r>
      <w:r w:rsidRPr="00C64112">
        <w:rPr>
          <w:rFonts w:ascii="Garamond" w:hAnsi="Garamond"/>
          <w:color w:val="000000"/>
          <w:lang w:val="es-MX"/>
        </w:rPr>
        <w:t xml:space="preserve"> </w:t>
      </w:r>
      <w:proofErr w:type="spellStart"/>
      <w:r w:rsidRPr="00C64112">
        <w:rPr>
          <w:rFonts w:ascii="Garamond" w:hAnsi="Garamond"/>
          <w:i/>
          <w:color w:val="000000"/>
        </w:rPr>
        <w:t>Fumando</w:t>
      </w:r>
      <w:proofErr w:type="spellEnd"/>
      <w:r w:rsidRPr="00C64112">
        <w:rPr>
          <w:rFonts w:ascii="Garamond" w:hAnsi="Garamond"/>
          <w:i/>
          <w:color w:val="000000"/>
        </w:rPr>
        <w:t xml:space="preserve"> La </w:t>
      </w:r>
      <w:proofErr w:type="spellStart"/>
      <w:r w:rsidRPr="00C64112">
        <w:rPr>
          <w:rFonts w:ascii="Garamond" w:hAnsi="Garamond"/>
          <w:i/>
          <w:color w:val="000000"/>
        </w:rPr>
        <w:t>Piedra</w:t>
      </w:r>
      <w:proofErr w:type="spellEnd"/>
      <w:r w:rsidRPr="00C64112">
        <w:rPr>
          <w:rFonts w:ascii="Garamond" w:hAnsi="Garamond"/>
          <w:color w:val="000000"/>
        </w:rPr>
        <w:t>: Emerging Patterns of Crack Use among Latino Immigr</w:t>
      </w:r>
      <w:r w:rsidR="0035508E" w:rsidRPr="00C64112">
        <w:rPr>
          <w:rFonts w:ascii="Garamond" w:hAnsi="Garamond"/>
          <w:color w:val="000000"/>
        </w:rPr>
        <w:t xml:space="preserve">ant Day Laborers in New Orleans. </w:t>
      </w:r>
      <w:r w:rsidRPr="00C64112">
        <w:rPr>
          <w:rFonts w:ascii="Garamond" w:hAnsi="Garamond"/>
          <w:color w:val="000000"/>
        </w:rPr>
        <w:t xml:space="preserve"> </w:t>
      </w:r>
      <w:r w:rsidRPr="00C64112">
        <w:rPr>
          <w:rFonts w:ascii="Garamond" w:hAnsi="Garamond"/>
          <w:i/>
          <w:color w:val="000000"/>
        </w:rPr>
        <w:t xml:space="preserve">Journal of Immigrant and Minority Health. </w:t>
      </w:r>
      <w:r w:rsidR="006F32FB" w:rsidRPr="00C64112">
        <w:rPr>
          <w:rFonts w:ascii="Garamond" w:hAnsi="Garamond"/>
          <w:color w:val="000000"/>
        </w:rPr>
        <w:t>12(5), 737-742.</w:t>
      </w:r>
    </w:p>
    <w:p w14:paraId="0F178702" w14:textId="77777777" w:rsidR="00CC15C7" w:rsidRPr="00C64112" w:rsidRDefault="00CC15C7" w:rsidP="00CC15C7">
      <w:pPr>
        <w:jc w:val="both"/>
        <w:rPr>
          <w:rFonts w:ascii="Garamond" w:hAnsi="Garamond"/>
          <w:color w:val="000000"/>
        </w:rPr>
      </w:pPr>
    </w:p>
    <w:p w14:paraId="14A30882" w14:textId="77777777" w:rsidR="0027174B" w:rsidRPr="00C64112" w:rsidRDefault="0027174B" w:rsidP="0027174B">
      <w:pPr>
        <w:numPr>
          <w:ilvl w:val="0"/>
          <w:numId w:val="5"/>
        </w:numPr>
        <w:ind w:hanging="720"/>
        <w:jc w:val="both"/>
        <w:rPr>
          <w:rFonts w:ascii="Garamond" w:hAnsi="Garamond" w:cs="Arial"/>
          <w:bCs/>
          <w:color w:val="000000"/>
        </w:rPr>
      </w:pPr>
      <w:r w:rsidRPr="00C64112">
        <w:rPr>
          <w:rFonts w:ascii="Garamond" w:hAnsi="Garamond"/>
          <w:color w:val="000000"/>
          <w:lang w:val="es-ES"/>
        </w:rPr>
        <w:t>Valdez, A., C</w:t>
      </w:r>
      <w:r w:rsidR="0035508E" w:rsidRPr="00C64112">
        <w:rPr>
          <w:rFonts w:ascii="Garamond" w:hAnsi="Garamond"/>
          <w:color w:val="000000"/>
          <w:lang w:val="es-ES"/>
        </w:rPr>
        <w:t xml:space="preserve">epeda, A. &amp; Kaplan, C. (2009). </w:t>
      </w:r>
      <w:r w:rsidRPr="00C64112">
        <w:rPr>
          <w:rFonts w:ascii="Garamond" w:hAnsi="Garamond"/>
          <w:color w:val="000000"/>
        </w:rPr>
        <w:t>Homicidal Events among Mexican American Street</w:t>
      </w:r>
      <w:r w:rsidR="0035508E" w:rsidRPr="00C64112">
        <w:rPr>
          <w:rFonts w:ascii="Garamond" w:hAnsi="Garamond"/>
          <w:color w:val="000000"/>
        </w:rPr>
        <w:t xml:space="preserve"> Gangs: A Situational Analysis.</w:t>
      </w:r>
      <w:r w:rsidRPr="00C64112">
        <w:rPr>
          <w:rFonts w:ascii="Garamond" w:hAnsi="Garamond"/>
          <w:color w:val="000000"/>
        </w:rPr>
        <w:t xml:space="preserve">  </w:t>
      </w:r>
      <w:r w:rsidRPr="00C64112">
        <w:rPr>
          <w:rFonts w:ascii="Garamond" w:hAnsi="Garamond"/>
          <w:i/>
          <w:color w:val="000000"/>
        </w:rPr>
        <w:t>Homicide Studies</w:t>
      </w:r>
      <w:r w:rsidRPr="00C64112">
        <w:rPr>
          <w:rFonts w:ascii="Garamond" w:hAnsi="Garamond"/>
          <w:color w:val="000000"/>
        </w:rPr>
        <w:t>. 13(3),</w:t>
      </w:r>
      <w:r w:rsidR="00EB2438" w:rsidRPr="00C64112">
        <w:rPr>
          <w:rFonts w:ascii="Garamond" w:hAnsi="Garamond"/>
          <w:color w:val="000000"/>
        </w:rPr>
        <w:t xml:space="preserve"> </w:t>
      </w:r>
      <w:r w:rsidRPr="00C64112">
        <w:rPr>
          <w:rFonts w:ascii="Garamond" w:hAnsi="Garamond"/>
          <w:color w:val="000000"/>
        </w:rPr>
        <w:t>288-306</w:t>
      </w:r>
      <w:r w:rsidRPr="00C64112">
        <w:rPr>
          <w:rFonts w:ascii="Garamond" w:hAnsi="Garamond" w:cs="Arial"/>
          <w:bCs/>
          <w:color w:val="000000"/>
        </w:rPr>
        <w:t xml:space="preserve">. </w:t>
      </w:r>
    </w:p>
    <w:p w14:paraId="4D8A2038" w14:textId="77777777" w:rsidR="00253A88" w:rsidRPr="00C64112" w:rsidRDefault="00253A88" w:rsidP="0083623D">
      <w:pPr>
        <w:ind w:left="720" w:hanging="720"/>
        <w:jc w:val="both"/>
        <w:rPr>
          <w:rFonts w:ascii="Garamond" w:hAnsi="Garamond" w:cs="Arial"/>
          <w:bCs/>
          <w:color w:val="000000"/>
        </w:rPr>
      </w:pPr>
    </w:p>
    <w:p w14:paraId="4702D8A3" w14:textId="77777777" w:rsidR="001A1B99" w:rsidRPr="00C64112" w:rsidRDefault="001A1B99" w:rsidP="0083623D">
      <w:pPr>
        <w:pStyle w:val="DataField11pt"/>
        <w:numPr>
          <w:ilvl w:val="0"/>
          <w:numId w:val="5"/>
        </w:numPr>
        <w:spacing w:line="240" w:lineRule="auto"/>
        <w:ind w:hanging="720"/>
        <w:jc w:val="both"/>
        <w:rPr>
          <w:rFonts w:ascii="Garamond" w:hAnsi="Garamond"/>
          <w:sz w:val="24"/>
          <w:szCs w:val="24"/>
        </w:rPr>
      </w:pPr>
      <w:r w:rsidRPr="00C64112">
        <w:rPr>
          <w:rFonts w:ascii="Garamond" w:hAnsi="Garamond"/>
          <w:color w:val="000000"/>
          <w:sz w:val="24"/>
          <w:lang w:val="fr-FR"/>
        </w:rPr>
        <w:t xml:space="preserve">Valdez, A., Cepeda, A., Neaigus, A. &amp; Russell, A. </w:t>
      </w:r>
      <w:r w:rsidR="005B02C2" w:rsidRPr="00C64112">
        <w:rPr>
          <w:rFonts w:ascii="Garamond" w:hAnsi="Garamond"/>
          <w:color w:val="000000"/>
          <w:sz w:val="24"/>
          <w:szCs w:val="24"/>
          <w:lang w:val="fr-FR"/>
        </w:rPr>
        <w:t>(200</w:t>
      </w:r>
      <w:r w:rsidR="00AE2F60" w:rsidRPr="00C64112">
        <w:rPr>
          <w:rFonts w:ascii="Garamond" w:hAnsi="Garamond"/>
          <w:color w:val="000000"/>
          <w:sz w:val="24"/>
          <w:szCs w:val="24"/>
          <w:lang w:val="fr-FR"/>
        </w:rPr>
        <w:t>8</w:t>
      </w:r>
      <w:r w:rsidRPr="00C64112">
        <w:rPr>
          <w:rFonts w:ascii="Garamond" w:hAnsi="Garamond"/>
          <w:color w:val="000000"/>
          <w:sz w:val="24"/>
          <w:szCs w:val="24"/>
          <w:lang w:val="fr-FR"/>
        </w:rPr>
        <w:t>).</w:t>
      </w:r>
      <w:r w:rsidRPr="00C64112">
        <w:rPr>
          <w:rFonts w:ascii="Garamond" w:hAnsi="Garamond"/>
          <w:color w:val="000000"/>
          <w:sz w:val="24"/>
          <w:lang w:val="fr-FR"/>
        </w:rPr>
        <w:t xml:space="preserve"> </w:t>
      </w:r>
      <w:r w:rsidRPr="00C64112">
        <w:rPr>
          <w:rFonts w:ascii="Garamond" w:hAnsi="Garamond"/>
          <w:color w:val="000000"/>
          <w:sz w:val="24"/>
          <w:szCs w:val="24"/>
        </w:rPr>
        <w:t>He</w:t>
      </w:r>
      <w:r w:rsidRPr="00C64112">
        <w:rPr>
          <w:rFonts w:ascii="Garamond" w:hAnsi="Garamond"/>
          <w:sz w:val="24"/>
          <w:szCs w:val="24"/>
        </w:rPr>
        <w:t>roin Transition Risk among Daily and Non-Daily Marijuana Users w</w:t>
      </w:r>
      <w:r w:rsidR="0035508E" w:rsidRPr="00C64112">
        <w:rPr>
          <w:rFonts w:ascii="Garamond" w:hAnsi="Garamond"/>
          <w:sz w:val="24"/>
          <w:szCs w:val="24"/>
        </w:rPr>
        <w:t>ho are Non-Injectors of Heroin.</w:t>
      </w:r>
      <w:r w:rsidRPr="00C64112">
        <w:rPr>
          <w:rFonts w:ascii="Garamond" w:hAnsi="Garamond"/>
          <w:sz w:val="24"/>
          <w:szCs w:val="24"/>
        </w:rPr>
        <w:t xml:space="preserve"> </w:t>
      </w:r>
      <w:r w:rsidRPr="00C64112">
        <w:rPr>
          <w:rFonts w:ascii="Garamond" w:hAnsi="Garamond"/>
          <w:i/>
          <w:sz w:val="24"/>
          <w:szCs w:val="24"/>
        </w:rPr>
        <w:t>International Journal of Drug Policy</w:t>
      </w:r>
      <w:r w:rsidR="00AE2F60" w:rsidRPr="00C64112">
        <w:rPr>
          <w:rFonts w:ascii="Garamond" w:hAnsi="Garamond"/>
          <w:sz w:val="24"/>
          <w:szCs w:val="24"/>
        </w:rPr>
        <w:t>, 19, 442-449.</w:t>
      </w:r>
    </w:p>
    <w:p w14:paraId="533DCC51" w14:textId="77777777" w:rsidR="001A1B99" w:rsidRPr="0069649E" w:rsidRDefault="001A1B99" w:rsidP="0083623D">
      <w:pPr>
        <w:ind w:left="720" w:hanging="720"/>
        <w:jc w:val="both"/>
        <w:rPr>
          <w:rFonts w:ascii="Garamond" w:hAnsi="Garamond" w:cs="Arial"/>
          <w:b/>
          <w:bCs/>
        </w:rPr>
      </w:pPr>
    </w:p>
    <w:p w14:paraId="04D416DF" w14:textId="77777777" w:rsidR="0025363D" w:rsidRPr="0069649E" w:rsidRDefault="0025363D" w:rsidP="0083623D">
      <w:pPr>
        <w:numPr>
          <w:ilvl w:val="0"/>
          <w:numId w:val="5"/>
        </w:numPr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lang w:val="es-ES"/>
        </w:rPr>
        <w:t>Valdez, A, &amp; Kaplan, C.D</w:t>
      </w:r>
      <w:r w:rsidR="00811133" w:rsidRPr="0069649E">
        <w:rPr>
          <w:rFonts w:ascii="Garamond" w:hAnsi="Garamond" w:cs="Arial"/>
          <w:lang w:val="es-ES"/>
        </w:rPr>
        <w:t>.</w:t>
      </w:r>
      <w:r w:rsidRPr="0069649E">
        <w:rPr>
          <w:rFonts w:ascii="Garamond" w:hAnsi="Garamond" w:cs="Arial"/>
          <w:lang w:val="es-ES"/>
        </w:rPr>
        <w:t xml:space="preserve">  </w:t>
      </w:r>
      <w:r w:rsidR="00811133" w:rsidRPr="0069649E">
        <w:rPr>
          <w:rFonts w:ascii="Garamond" w:hAnsi="Garamond" w:cs="Arial"/>
        </w:rPr>
        <w:t>(</w:t>
      </w:r>
      <w:r w:rsidR="00BB5C45" w:rsidRPr="0069649E">
        <w:rPr>
          <w:rFonts w:ascii="Garamond" w:hAnsi="Garamond" w:cs="Arial"/>
        </w:rPr>
        <w:t>2007</w:t>
      </w:r>
      <w:r w:rsidR="0035508E" w:rsidRPr="0069649E">
        <w:rPr>
          <w:rFonts w:ascii="Garamond" w:hAnsi="Garamond" w:cs="Arial"/>
        </w:rPr>
        <w:t xml:space="preserve">). </w:t>
      </w:r>
      <w:r w:rsidRPr="0069649E">
        <w:rPr>
          <w:rFonts w:ascii="Garamond" w:hAnsi="Garamond" w:cs="Arial"/>
        </w:rPr>
        <w:t xml:space="preserve">Conditions That Increase Drug Market Involvement:  The </w:t>
      </w:r>
      <w:r w:rsidR="00811133" w:rsidRPr="0069649E">
        <w:rPr>
          <w:rFonts w:ascii="Garamond" w:hAnsi="Garamond" w:cs="Arial"/>
        </w:rPr>
        <w:t>Invitational Edge a</w:t>
      </w:r>
      <w:r w:rsidRPr="0069649E">
        <w:rPr>
          <w:rFonts w:ascii="Garamond" w:hAnsi="Garamond" w:cs="Arial"/>
        </w:rPr>
        <w:t xml:space="preserve">nd </w:t>
      </w:r>
      <w:proofErr w:type="gramStart"/>
      <w:r w:rsidRPr="0069649E">
        <w:rPr>
          <w:rFonts w:ascii="Garamond" w:hAnsi="Garamond" w:cs="Arial"/>
        </w:rPr>
        <w:t>The</w:t>
      </w:r>
      <w:proofErr w:type="gramEnd"/>
      <w:r w:rsidRPr="0069649E">
        <w:rPr>
          <w:rFonts w:ascii="Garamond" w:hAnsi="Garamond" w:cs="Arial"/>
        </w:rPr>
        <w:t xml:space="preserve"> Case Of Mexicans In South Texas</w:t>
      </w:r>
      <w:r w:rsidR="0035508E" w:rsidRPr="0069649E">
        <w:rPr>
          <w:rFonts w:ascii="Garamond" w:hAnsi="Garamond" w:cs="Arial"/>
        </w:rPr>
        <w:t>.</w:t>
      </w:r>
      <w:r w:rsidRPr="0069649E">
        <w:rPr>
          <w:rFonts w:ascii="Garamond" w:hAnsi="Garamond" w:cs="Arial"/>
        </w:rPr>
        <w:t xml:space="preserve"> </w:t>
      </w:r>
      <w:r w:rsidRPr="0069649E">
        <w:rPr>
          <w:rFonts w:ascii="Garamond" w:hAnsi="Garamond" w:cs="Arial"/>
          <w:i/>
        </w:rPr>
        <w:t>Journal of Drug Issues.</w:t>
      </w:r>
      <w:r w:rsidR="005B02C2" w:rsidRPr="0069649E">
        <w:rPr>
          <w:rFonts w:ascii="Garamond" w:hAnsi="Garamond" w:cs="Arial"/>
          <w:i/>
        </w:rPr>
        <w:t xml:space="preserve"> </w:t>
      </w:r>
      <w:r w:rsidR="005B02C2" w:rsidRPr="0069649E">
        <w:rPr>
          <w:rFonts w:ascii="Garamond" w:hAnsi="Garamond" w:cs="Arial"/>
        </w:rPr>
        <w:t xml:space="preserve">37(4), </w:t>
      </w:r>
      <w:r w:rsidR="005B02C2" w:rsidRPr="0069649E">
        <w:rPr>
          <w:rStyle w:val="medium-font"/>
          <w:rFonts w:ascii="Garamond" w:hAnsi="Garamond" w:cs="Arial"/>
        </w:rPr>
        <w:t>893-917.</w:t>
      </w:r>
    </w:p>
    <w:p w14:paraId="577E1B83" w14:textId="77777777" w:rsidR="0025363D" w:rsidRPr="0069649E" w:rsidRDefault="0025363D" w:rsidP="0083623D">
      <w:pPr>
        <w:ind w:left="720" w:hanging="720"/>
        <w:jc w:val="both"/>
        <w:rPr>
          <w:rFonts w:ascii="Garamond" w:hAnsi="Garamond" w:cs="Arial"/>
          <w:b/>
          <w:bCs/>
        </w:rPr>
      </w:pPr>
    </w:p>
    <w:p w14:paraId="1BF25AC4" w14:textId="77777777" w:rsidR="00811133" w:rsidRPr="0069649E" w:rsidRDefault="00811133" w:rsidP="0083623D">
      <w:pPr>
        <w:numPr>
          <w:ilvl w:val="0"/>
          <w:numId w:val="5"/>
        </w:numPr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lang w:val="es-MX"/>
        </w:rPr>
        <w:t>Valdez, A., Neaig</w:t>
      </w:r>
      <w:r w:rsidR="0035508E" w:rsidRPr="0069649E">
        <w:rPr>
          <w:rFonts w:ascii="Garamond" w:hAnsi="Garamond" w:cs="Arial"/>
          <w:lang w:val="es-MX"/>
        </w:rPr>
        <w:t xml:space="preserve">us, A. &amp; Kaplan, C.D.  </w:t>
      </w:r>
      <w:r w:rsidR="0035508E" w:rsidRPr="0069649E">
        <w:rPr>
          <w:rFonts w:ascii="Garamond" w:hAnsi="Garamond" w:cs="Arial"/>
        </w:rPr>
        <w:t xml:space="preserve">(2007). </w:t>
      </w:r>
      <w:proofErr w:type="gramStart"/>
      <w:r w:rsidRPr="0069649E">
        <w:rPr>
          <w:rFonts w:ascii="Garamond" w:hAnsi="Garamond" w:cs="Arial"/>
        </w:rPr>
        <w:t>The</w:t>
      </w:r>
      <w:proofErr w:type="gramEnd"/>
      <w:r w:rsidRPr="0069649E">
        <w:rPr>
          <w:rFonts w:ascii="Garamond" w:hAnsi="Garamond" w:cs="Arial"/>
        </w:rPr>
        <w:t xml:space="preserve"> Influence Of Family And Peer Risk Networks On Drug Use Practices And Other Risks Among Mexican Ameri</w:t>
      </w:r>
      <w:r w:rsidR="0035508E" w:rsidRPr="0069649E">
        <w:rPr>
          <w:rFonts w:ascii="Garamond" w:hAnsi="Garamond" w:cs="Arial"/>
        </w:rPr>
        <w:t>can Non-Injecting Heroin Users.</w:t>
      </w:r>
      <w:r w:rsidRPr="0069649E">
        <w:rPr>
          <w:rFonts w:ascii="Garamond" w:hAnsi="Garamond" w:cs="Arial"/>
        </w:rPr>
        <w:t xml:space="preserve"> </w:t>
      </w:r>
      <w:r w:rsidRPr="0069649E">
        <w:rPr>
          <w:rFonts w:ascii="Garamond" w:hAnsi="Garamond" w:cs="Arial"/>
          <w:i/>
        </w:rPr>
        <w:t>Journal of Contemporary Ethnography</w:t>
      </w:r>
      <w:r w:rsidRPr="0069649E">
        <w:rPr>
          <w:rFonts w:ascii="Garamond" w:hAnsi="Garamond" w:cs="Arial"/>
        </w:rPr>
        <w:t xml:space="preserve">, </w:t>
      </w:r>
      <w:r w:rsidR="005B02C2" w:rsidRPr="0069649E">
        <w:rPr>
          <w:rFonts w:ascii="Garamond" w:hAnsi="Garamond" w:cs="Arial"/>
        </w:rPr>
        <w:t xml:space="preserve">37(1), </w:t>
      </w:r>
      <w:r w:rsidR="005B02C2" w:rsidRPr="0069649E">
        <w:rPr>
          <w:rStyle w:val="medium-font"/>
          <w:rFonts w:ascii="Garamond" w:hAnsi="Garamond" w:cs="Arial"/>
        </w:rPr>
        <w:t>79-107</w:t>
      </w:r>
    </w:p>
    <w:p w14:paraId="3B90D371" w14:textId="77777777" w:rsidR="0025363D" w:rsidRPr="0069649E" w:rsidRDefault="0025363D" w:rsidP="0083623D">
      <w:pPr>
        <w:ind w:left="720" w:hanging="720"/>
        <w:jc w:val="both"/>
        <w:rPr>
          <w:rFonts w:ascii="Garamond" w:hAnsi="Garamond" w:cs="Arial"/>
        </w:rPr>
      </w:pPr>
    </w:p>
    <w:p w14:paraId="3E0C5F68" w14:textId="77777777" w:rsidR="0025363D" w:rsidRPr="0069649E" w:rsidRDefault="0025363D" w:rsidP="0083623D">
      <w:pPr>
        <w:numPr>
          <w:ilvl w:val="0"/>
          <w:numId w:val="5"/>
        </w:numPr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lang w:val="es-MX"/>
        </w:rPr>
        <w:t>Valdez, A., Kaplan</w:t>
      </w:r>
      <w:r w:rsidR="0035508E" w:rsidRPr="0069649E">
        <w:rPr>
          <w:rFonts w:ascii="Garamond" w:hAnsi="Garamond" w:cs="Arial"/>
          <w:lang w:val="es-MX"/>
        </w:rPr>
        <w:t xml:space="preserve">, C.D. &amp; Curtis, R.L.  </w:t>
      </w:r>
      <w:r w:rsidR="0035508E" w:rsidRPr="0069649E">
        <w:rPr>
          <w:rFonts w:ascii="Garamond" w:hAnsi="Garamond" w:cs="Arial"/>
        </w:rPr>
        <w:t xml:space="preserve">(2007). </w:t>
      </w:r>
      <w:r w:rsidRPr="0069649E">
        <w:rPr>
          <w:rFonts w:ascii="Garamond" w:hAnsi="Garamond" w:cs="Arial"/>
        </w:rPr>
        <w:t xml:space="preserve">Aggressive Crime, Alcohol </w:t>
      </w:r>
      <w:proofErr w:type="gramStart"/>
      <w:r w:rsidRPr="0069649E">
        <w:rPr>
          <w:rFonts w:ascii="Garamond" w:hAnsi="Garamond" w:cs="Arial"/>
        </w:rPr>
        <w:t>And</w:t>
      </w:r>
      <w:proofErr w:type="gramEnd"/>
      <w:r w:rsidRPr="0069649E">
        <w:rPr>
          <w:rFonts w:ascii="Garamond" w:hAnsi="Garamond" w:cs="Arial"/>
        </w:rPr>
        <w:t xml:space="preserve"> Drug Use And Concentrated</w:t>
      </w:r>
      <w:r w:rsidR="0035508E" w:rsidRPr="0069649E">
        <w:rPr>
          <w:rFonts w:ascii="Garamond" w:hAnsi="Garamond" w:cs="Arial"/>
        </w:rPr>
        <w:t xml:space="preserve"> Poverty In 24 U.S. Urban Areas.</w:t>
      </w:r>
      <w:r w:rsidR="00A9082A" w:rsidRPr="0069649E">
        <w:rPr>
          <w:rFonts w:ascii="Garamond" w:hAnsi="Garamond" w:cs="Arial"/>
        </w:rPr>
        <w:t xml:space="preserve"> </w:t>
      </w:r>
      <w:r w:rsidR="00A9082A" w:rsidRPr="0069649E">
        <w:rPr>
          <w:rFonts w:ascii="Garamond" w:hAnsi="Garamond" w:cs="Arial"/>
          <w:i/>
        </w:rPr>
        <w:t>American</w:t>
      </w:r>
      <w:r w:rsidRPr="0069649E">
        <w:rPr>
          <w:rFonts w:ascii="Garamond" w:hAnsi="Garamond" w:cs="Arial"/>
          <w:i/>
        </w:rPr>
        <w:t xml:space="preserve"> Journal of Drug and Alcohol Use</w:t>
      </w:r>
      <w:r w:rsidRPr="0069649E">
        <w:rPr>
          <w:rFonts w:ascii="Garamond" w:hAnsi="Garamond" w:cs="Arial"/>
        </w:rPr>
        <w:t xml:space="preserve">, 33(4), 595-603. </w:t>
      </w:r>
    </w:p>
    <w:p w14:paraId="7BB4EBF3" w14:textId="77777777" w:rsidR="0025363D" w:rsidRPr="0069649E" w:rsidRDefault="0025363D" w:rsidP="0083623D">
      <w:pPr>
        <w:ind w:left="720" w:hanging="720"/>
        <w:jc w:val="both"/>
        <w:rPr>
          <w:rFonts w:ascii="Garamond" w:hAnsi="Garamond" w:cs="Arial"/>
        </w:rPr>
      </w:pPr>
    </w:p>
    <w:p w14:paraId="66CCBAF1" w14:textId="77777777" w:rsidR="0025363D" w:rsidRPr="0069649E" w:rsidRDefault="0025363D" w:rsidP="0083623D">
      <w:pPr>
        <w:pStyle w:val="DataField11pt"/>
        <w:numPr>
          <w:ilvl w:val="0"/>
          <w:numId w:val="5"/>
        </w:numPr>
        <w:spacing w:line="240" w:lineRule="auto"/>
        <w:ind w:hanging="720"/>
        <w:jc w:val="both"/>
        <w:rPr>
          <w:rFonts w:ascii="Garamond" w:hAnsi="Garamond"/>
          <w:sz w:val="24"/>
          <w:szCs w:val="24"/>
        </w:rPr>
      </w:pPr>
      <w:r w:rsidRPr="0069649E">
        <w:rPr>
          <w:rFonts w:ascii="Garamond" w:hAnsi="Garamond"/>
          <w:sz w:val="24"/>
          <w:szCs w:val="24"/>
          <w:lang w:val="es-MX"/>
        </w:rPr>
        <w:t xml:space="preserve">Valdez, A., Neaigus, </w:t>
      </w:r>
      <w:r w:rsidR="0035508E" w:rsidRPr="0069649E">
        <w:rPr>
          <w:rFonts w:ascii="Garamond" w:hAnsi="Garamond"/>
          <w:sz w:val="24"/>
          <w:szCs w:val="24"/>
          <w:lang w:val="es-MX"/>
        </w:rPr>
        <w:t xml:space="preserve">A., Cepeda, A.  </w:t>
      </w:r>
      <w:r w:rsidR="0035508E" w:rsidRPr="0069649E">
        <w:rPr>
          <w:rFonts w:ascii="Garamond" w:hAnsi="Garamond"/>
          <w:sz w:val="24"/>
          <w:szCs w:val="24"/>
        </w:rPr>
        <w:t xml:space="preserve">(2007).  </w:t>
      </w:r>
      <w:r w:rsidRPr="0069649E">
        <w:rPr>
          <w:rFonts w:ascii="Garamond" w:hAnsi="Garamond"/>
          <w:sz w:val="24"/>
          <w:szCs w:val="24"/>
        </w:rPr>
        <w:t>Potential Risk Factors for Transitioning to Injecting among Mexican Ameri</w:t>
      </w:r>
      <w:r w:rsidR="0035508E" w:rsidRPr="0069649E">
        <w:rPr>
          <w:rFonts w:ascii="Garamond" w:hAnsi="Garamond"/>
          <w:sz w:val="24"/>
          <w:szCs w:val="24"/>
        </w:rPr>
        <w:t>can Non-Injecting Heroin Users.</w:t>
      </w:r>
      <w:r w:rsidRPr="0069649E">
        <w:rPr>
          <w:rFonts w:ascii="Garamond" w:hAnsi="Garamond"/>
          <w:sz w:val="24"/>
          <w:szCs w:val="24"/>
        </w:rPr>
        <w:t xml:space="preserve"> </w:t>
      </w:r>
      <w:r w:rsidRPr="0069649E">
        <w:rPr>
          <w:rFonts w:ascii="Garamond" w:hAnsi="Garamond"/>
          <w:i/>
          <w:sz w:val="24"/>
          <w:szCs w:val="24"/>
        </w:rPr>
        <w:t>Journal of Ethnicity in Substance Abuse</w:t>
      </w:r>
      <w:r w:rsidRPr="0069649E">
        <w:rPr>
          <w:rFonts w:ascii="Garamond" w:hAnsi="Garamond"/>
          <w:sz w:val="24"/>
          <w:szCs w:val="24"/>
        </w:rPr>
        <w:t>, 6(2)</w:t>
      </w:r>
      <w:r w:rsidR="005B02C2" w:rsidRPr="0069649E">
        <w:rPr>
          <w:rFonts w:ascii="Garamond" w:hAnsi="Garamond"/>
          <w:sz w:val="24"/>
          <w:szCs w:val="24"/>
        </w:rPr>
        <w:t>, 49-73.</w:t>
      </w:r>
      <w:r w:rsidR="00DC5BF2" w:rsidRPr="0069649E">
        <w:rPr>
          <w:rFonts w:ascii="Garamond" w:hAnsi="Garamond"/>
          <w:sz w:val="24"/>
          <w:szCs w:val="24"/>
        </w:rPr>
        <w:t xml:space="preserve"> ddd</w:t>
      </w:r>
    </w:p>
    <w:p w14:paraId="572C9E85" w14:textId="77777777" w:rsidR="00DC5BF2" w:rsidRPr="0069649E" w:rsidRDefault="00DC5BF2" w:rsidP="00DC5BF2">
      <w:pPr>
        <w:pStyle w:val="DataField11pt"/>
        <w:spacing w:line="240" w:lineRule="auto"/>
        <w:jc w:val="both"/>
        <w:rPr>
          <w:rFonts w:ascii="Garamond" w:hAnsi="Garamond"/>
          <w:sz w:val="24"/>
          <w:szCs w:val="24"/>
        </w:rPr>
      </w:pPr>
    </w:p>
    <w:p w14:paraId="65CA2E87" w14:textId="77777777" w:rsidR="00DC5BF2" w:rsidRPr="0069649E" w:rsidRDefault="00DC5BF2" w:rsidP="0083623D">
      <w:pPr>
        <w:pStyle w:val="DataField11pt"/>
        <w:numPr>
          <w:ilvl w:val="0"/>
          <w:numId w:val="5"/>
        </w:numPr>
        <w:spacing w:line="240" w:lineRule="auto"/>
        <w:ind w:hanging="720"/>
        <w:jc w:val="both"/>
        <w:rPr>
          <w:rFonts w:ascii="Garamond" w:hAnsi="Garamond"/>
          <w:sz w:val="24"/>
          <w:szCs w:val="24"/>
        </w:rPr>
      </w:pPr>
      <w:r w:rsidRPr="0069649E">
        <w:rPr>
          <w:rFonts w:ascii="Garamond" w:hAnsi="Garamond"/>
          <w:sz w:val="24"/>
          <w:szCs w:val="24"/>
        </w:rPr>
        <w:t xml:space="preserve">Valdez, A. (2007). “Machismo” </w:t>
      </w:r>
      <w:r w:rsidRPr="0069649E">
        <w:rPr>
          <w:rFonts w:ascii="Garamond" w:hAnsi="Garamond"/>
          <w:i/>
          <w:sz w:val="24"/>
          <w:szCs w:val="24"/>
        </w:rPr>
        <w:t>Enclycopedia of Race and Racism</w:t>
      </w:r>
      <w:r w:rsidRPr="0069649E">
        <w:rPr>
          <w:rFonts w:ascii="Garamond" w:hAnsi="Garamond"/>
          <w:sz w:val="24"/>
          <w:szCs w:val="24"/>
        </w:rPr>
        <w:t>, 2(G-R), 271-274.</w:t>
      </w:r>
    </w:p>
    <w:p w14:paraId="1867E58F" w14:textId="77777777" w:rsidR="00DC5BF2" w:rsidRPr="0069649E" w:rsidRDefault="00DC5BF2" w:rsidP="00DC5BF2">
      <w:pPr>
        <w:pStyle w:val="DataField11pt"/>
        <w:spacing w:line="240" w:lineRule="auto"/>
        <w:jc w:val="both"/>
        <w:rPr>
          <w:rFonts w:ascii="Garamond" w:hAnsi="Garamond"/>
          <w:sz w:val="24"/>
          <w:szCs w:val="24"/>
        </w:rPr>
      </w:pPr>
    </w:p>
    <w:p w14:paraId="64DE63BB" w14:textId="3F3FA4FE" w:rsidR="0025363D" w:rsidRPr="0069649E" w:rsidRDefault="0025363D" w:rsidP="0083623D">
      <w:pPr>
        <w:pStyle w:val="DataField11pt"/>
        <w:numPr>
          <w:ilvl w:val="0"/>
          <w:numId w:val="5"/>
        </w:numPr>
        <w:spacing w:line="240" w:lineRule="auto"/>
        <w:ind w:hanging="720"/>
        <w:jc w:val="both"/>
        <w:rPr>
          <w:rFonts w:ascii="Garamond" w:hAnsi="Garamond"/>
          <w:sz w:val="24"/>
          <w:szCs w:val="17"/>
        </w:rPr>
      </w:pPr>
      <w:r w:rsidRPr="0069649E">
        <w:rPr>
          <w:rFonts w:ascii="Garamond" w:hAnsi="Garamond"/>
          <w:noProof w:val="0"/>
          <w:sz w:val="24"/>
          <w:szCs w:val="24"/>
          <w:lang w:val="es-MX"/>
        </w:rPr>
        <w:t xml:space="preserve">Valdez, A., </w:t>
      </w:r>
      <w:proofErr w:type="spellStart"/>
      <w:r w:rsidRPr="0069649E">
        <w:rPr>
          <w:rFonts w:ascii="Garamond" w:hAnsi="Garamond"/>
          <w:noProof w:val="0"/>
          <w:sz w:val="24"/>
          <w:szCs w:val="24"/>
          <w:lang w:val="es-MX"/>
        </w:rPr>
        <w:t>Mikow</w:t>
      </w:r>
      <w:proofErr w:type="spellEnd"/>
      <w:r w:rsidRPr="0069649E">
        <w:rPr>
          <w:rFonts w:ascii="Garamond" w:hAnsi="Garamond"/>
          <w:noProof w:val="0"/>
          <w:sz w:val="24"/>
          <w:szCs w:val="24"/>
          <w:lang w:val="es-MX"/>
        </w:rPr>
        <w:t xml:space="preserve">, J. &amp; Cepeda, A.  </w:t>
      </w:r>
      <w:r w:rsidRPr="0069649E">
        <w:rPr>
          <w:rFonts w:ascii="Garamond" w:hAnsi="Garamond"/>
          <w:noProof w:val="0"/>
          <w:sz w:val="24"/>
          <w:szCs w:val="24"/>
        </w:rPr>
        <w:t>(</w:t>
      </w:r>
      <w:r w:rsidRPr="0069649E">
        <w:rPr>
          <w:rFonts w:ascii="Garamond" w:hAnsi="Garamond"/>
          <w:sz w:val="24"/>
          <w:szCs w:val="17"/>
        </w:rPr>
        <w:t>2006). The Role of Stress, Family Coping, Ethnic Identity and Mother-Daughter Relationships on Substance Use among Ga</w:t>
      </w:r>
      <w:r w:rsidR="0035508E" w:rsidRPr="0069649E">
        <w:rPr>
          <w:rFonts w:ascii="Garamond" w:hAnsi="Garamond"/>
          <w:sz w:val="24"/>
          <w:szCs w:val="17"/>
        </w:rPr>
        <w:t>ng Affiliated Hispanic Females.</w:t>
      </w:r>
      <w:r w:rsidRPr="0069649E">
        <w:rPr>
          <w:rFonts w:ascii="Garamond" w:hAnsi="Garamond"/>
          <w:sz w:val="24"/>
          <w:szCs w:val="17"/>
        </w:rPr>
        <w:t xml:space="preserve"> </w:t>
      </w:r>
      <w:r w:rsidRPr="0069649E">
        <w:rPr>
          <w:rFonts w:ascii="Garamond" w:hAnsi="Garamond"/>
          <w:i/>
          <w:iCs/>
          <w:sz w:val="24"/>
          <w:szCs w:val="17"/>
        </w:rPr>
        <w:t>Journal of Social Work Addictions</w:t>
      </w:r>
      <w:r w:rsidRPr="0069649E">
        <w:rPr>
          <w:rFonts w:ascii="Garamond" w:hAnsi="Garamond"/>
          <w:sz w:val="24"/>
          <w:szCs w:val="17"/>
        </w:rPr>
        <w:t>, 6(4), 31-54.</w:t>
      </w:r>
    </w:p>
    <w:p w14:paraId="42A4F365" w14:textId="77777777" w:rsidR="00B0640D" w:rsidRPr="0069649E" w:rsidRDefault="00B0640D" w:rsidP="0083623D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CITE &lt;EndNote&gt;&lt;Cite&gt;&lt;Author&gt;Cepeda&lt;/Author&gt;&lt;Year&gt;2003&lt;/Year&gt;&lt;RecNum&gt;60&lt;/RecNum&gt;&lt;MDL&gt;&lt;REFERENCE_TYPE&gt;0&lt;/REFERENCE_TYPE&gt;&lt;REFNUM&gt;60&lt;/REFNUM&gt;&lt;AUTHORS&gt;&lt;AUTHOR&gt;Cepeda, Alice&lt;/AUTHOR&gt;&lt;AUTHOR&gt;Valdez, Avelardo&lt;/AUTHOR&gt;&lt;/AUTHORS&gt;&lt;YEAR&gt;2003&lt;/YEAR&gt;&lt;TITLE&gt;Risk behaviors among young Mexican American gang-associated females: Sexual relations, partying, substance use, and crime.&lt;/TITLE&gt;&lt;SECONDARY_TITLE&gt;Journal of Adolescent Research&lt;/SECONDARY_TITLE&gt;&lt;PLACE_PUBLISHED&gt;US&lt;/PLACE_PUBLISHED&gt;&lt;PUBLISHER&gt;Sage Publications&lt;/PUBLISHER&gt;&lt;VOLUME&gt;18&lt;/VOLUME&gt;&lt;NUMBER&gt;1&lt;/NUMBER&gt;&lt;PAGES&gt;90-106&lt;/PAGES&gt;&lt;DATE&gt;2003/1/////&lt;/DATE&gt;&lt;ISBN&gt;0743-5584, Print&lt;/ISBN&gt;&lt;LABEL&gt;2003-01297-007&lt;/LABEL&gt;&lt;KEYWORDS&gt;&lt;KEYWORD&gt;risk behaviors; Mexican Americans; gang-associated females; sexual relations; partying; substance use; crime; adolescents&lt;/KEYWORD&gt;&lt;/KEYWORDS&gt;&lt;URL&gt;http://www.sagepub.com&lt;/URL&gt;&lt;/MDL&gt;&lt;/Cite&gt;&lt;Cite&gt;&lt;Author&gt;Cepeda&lt;/Author&gt;&lt;Year&gt;2004&lt;/Year&gt;&lt;RecNum&gt;61&lt;/RecNum&gt;&lt;MDL&gt;&lt;REFERENCE_TYPE&gt;0&lt;/REFERENCE_TYPE&gt;&lt;REFNUM&gt;61&lt;/REFNUM&gt;&lt;AUTHORS&gt;&lt;AUTHOR&gt;Cepeda, Alice&lt;/AUTHOR&gt;&lt;AUTHOR&gt;Valdez, Avelardo&lt;/AUTHOR&gt;&lt;/AUTHORS&gt;&lt;YEAR&gt;2004&lt;/YEAR&gt;&lt;TITLE&gt;Sex Work, High Risk Sexual Behavior and Injecting Drug Use on the U.S.- Mexico Border: Nuevo Laredo&lt;/TITLE&gt;&lt;SECONDARY_TITLE&gt;Journal of Border Health&lt;/SECONDARY_TITLE&gt;&lt;VOLUME&gt;7&lt;/VOLUME&gt;&lt;NUMBER&gt;1&lt;/NUMBER&gt;&lt;PAGES&gt;84-94&lt;/PAGES&gt;&lt;/MDL&gt;&lt;/Cite&gt;&lt;Cite&gt;&lt;Author&gt;Codina&lt;/Author&gt;&lt;Year&gt;1997&lt;/Year&gt;&lt;RecNum&gt;62&lt;/RecNum&gt;&lt;MDL&gt;&lt;REFERENCE_TYPE&gt;0&lt;/REFERENCE_TYPE&gt;&lt;REFNUM&gt;62&lt;/REFNUM&gt;&lt;AUTHORS&gt;&lt;AUTHOR&gt;Codina, G. Edward&lt;/AUTHOR&gt;&lt;AUTHOR&gt;Kaplan, Charles D.&lt;/AUTHOR&gt;&lt;AUTHOR&gt;Yin, Zenong&lt;/AUTHOR&gt;&lt;AUTHOR&gt;Mata, Alberto G.&lt;/AUTHOR&gt;&lt;AUTHOR&gt;Valdez, Avelardo&lt;/AUTHOR&gt;&lt;/AUTHORS&gt;&lt;YEAR&gt;1997&lt;/YEAR&gt;&lt;TITLE&gt;Readiness for treatment: Predictors of drug abuse help-seeking in Mexican American, African American and white San Antonio arrestees&lt;/TITLE&gt;&lt;SECONDARY_TITLE&gt;Free Inquiry in Creative Sociology&lt;/SECONDARY_TITLE&gt;&lt;VOLUME&gt; 24&lt;/VOLUME&gt;&lt;NUMBER&gt;1&lt;/NUMBER&gt;&lt;PAGES&gt;17-24&lt;/PAGES&gt;&lt;/MDL&gt;&lt;/Cite&gt;&lt;Cite&gt;&lt;Author&gt;Halley&lt;/Author&gt;&lt;Year&gt;2000&lt;/Year&gt;&lt;RecNum&gt;63&lt;/RecNum&gt;&lt;MDL&gt;&lt;REFERENCE_TYPE&gt;0&lt;/REFERENCE_TYPE&gt;&lt;REFNUM&gt;63&lt;/REFNUM&gt;&lt;AUTHORS&gt;&lt;AUTHOR&gt;Halley, Jeffery&lt;/AUTHOR&gt;&lt;AUTHOR&gt;Valdez, Avelardo&lt;/AUTHOR&gt;&lt;/AUTHORS&gt;&lt;YEAR&gt;2000&lt;/YEAR&gt;&lt;TITLE&gt;Rationalization and Culture: The Impact of a National Foundation Initiative on a Community Based Arts Center&lt;/TITLE&gt;&lt;SECONDARY_TITLE&gt;International Journal of Cultural Policy&lt;/SECONDARY_TITLE&gt;&lt;VOLUME&gt;7&lt;/VOLUME&gt;&lt;NUMBER&gt;1&lt;/NUMBER&gt;&lt;/MDL&gt;&lt;/Cite&gt;&lt;Cite&gt;&lt;Author&gt;Halley&lt;/Author&gt;&lt;Year&gt;2001&lt;/Year&gt;&lt;RecNum&gt;64&lt;/RecNum&gt;&lt;MDL&gt;&lt;REFERENCE_TYPE&gt;0&lt;/REFERENCE_TYPE&gt;&lt;REFNUM&gt;64&lt;/REFNUM&gt;&lt;AUTHORS&gt;&lt;AUTHOR&gt;Jeffery Halley&lt;/AUTHOR&gt;&lt;AUTHOR&gt;Valdez, Avelardo&lt;/AUTHOR&gt;&lt;/AUTHORS&gt;&lt;YEAR&gt;2001&lt;/YEAR&gt;&lt;TITLE&gt;Resistance to the Bureaucratization of Culture: Lessons from the Chicano Arts Scene&lt;/TITLE&gt;&lt;SECONDARY_TITLE&gt;The Journal of Arts Management, Law and Society&lt;/SECONDARY_TITLE&gt;&lt;VOLUME&gt;31&lt;/VOLUME&gt;&lt;NUMBER&gt;2&lt;/NUMBER&gt;&lt;/MDL&gt;&lt;/Cite&gt;&lt;Cite&gt;&lt;Author&gt;Petersen&lt;/Author&gt;&lt;Year&gt;2004&lt;/Year&gt;&lt;RecNum&gt;65&lt;/RecNum&gt;&lt;MDL&gt;&lt;REFERENCE_TYPE&gt;0&lt;/REFERENCE_TYPE&gt;&lt;REFNUM&gt;65&lt;/REFNUM&gt;&lt;AUTHORS&gt;&lt;AUTHOR&gt;Petersen, Rebecca&lt;/AUTHOR&gt;&lt;AUTHOR&gt;Valdez, Avelardo&lt;/AUTHOR&gt;&lt;/AUTHORS&gt;&lt;YEAR&gt;2004&lt;/YEAR&gt;&lt;TITLE&gt;Intimate Partner Violence among Mexican American Adolescent Females&lt;/TITLE&gt;&lt;SECONDARY_TITLE&gt;Journal of Ethnicity and Criminal Justice&lt;/SECONDARY_TITLE&gt;&lt;VOLUME&gt;2&lt;/VOLUME&gt;&lt;NUMBER&gt;1/2&lt;/NUMBER&gt;&lt;PAGES&gt;67-89&lt;/PAGES&gt;&lt;/MDL&gt;&lt;/Cite&gt;&lt;Cite&gt;&lt;Author&gt;Rios&lt;/Author&gt;&lt;Year&gt;2000&lt;/Year&gt;&lt;RecNum&gt;66&lt;/RecNum&gt;&lt;MDL&gt;&lt;REFERENCE_TYPE&gt;0&lt;/REFERENCE_TYPE&gt;&lt;REFNUM&gt;66&lt;/REFNUM&gt;&lt;AUTHORS&gt;&lt;AUTHOR&gt;Rios, Jo Marie&lt;/AUTHOR&gt;&lt;AUTHOR&gt;Valdez, Avelardo&lt;/AUTHOR&gt;&lt;/AUTHORS&gt;&lt;YEAR&gt;2000&lt;/YEAR&gt;&lt;TITLE&gt;The Relationship between Infrastructure, Utilities and the Incidence of Illness in the Border Colonias&lt;/TITLE&gt;&lt;SECONDARY_TITLE&gt;Journal of Border Health&lt;/SECONDARY_TITLE&gt;&lt;VOLUME&gt;5&lt;/VOLUME&gt;&lt;NUMBER&gt;2&lt;/NUMBER&gt;&lt;PAGES&gt;31-41&lt;/PAGES&gt;&lt;/MDL&gt;&lt;/Cite&gt;&lt;Cite&gt;&lt;Author&gt;Valdez&lt;/Author&gt;&lt;Year&gt;1983&lt;/Year&gt;&lt;RecNum&gt;200&lt;/RecNum&gt;&lt;MDL&gt;&lt;REFERENCE_TYPE&gt;0&lt;/REFERENCE_TYPE&gt;&lt;REFNUM&gt;200&lt;/REFNUM&gt;&lt;AUTHORS&gt;&lt;AUTHOR&gt;Valdez, A&lt;/AUTHOR&gt;&lt;/AUTHORS&gt;&lt;YEAR&gt;1983&lt;/YEAR&gt;&lt;TITLE&gt;Recent Increases in Intermarriage by Mexican American Males in Bexar County Texas, from 1971-1980&lt;/TITLE&gt;&lt;SECONDARY_TITLE&gt;Social Science Quarterly&lt;/SECONDARY_TITLE&gt;&lt;VOLUME&gt;64&lt;/VOLUME&gt;&lt;/MDL&gt;&lt;/Cite&gt;&lt;Cite&gt;&lt;Author&gt;Valdez&lt;/Author&gt;&lt;Year&gt;1984&lt;/Year&gt;&lt;RecNum&gt;67&lt;/RecNum&gt;&lt;MDL&gt;&lt;REFERENCE_TYPE&gt;0&lt;/REFERENCE_TYPE&gt;&lt;REFNUM&gt;67&lt;/REFNUM&gt;&lt;AUTHORS&gt;&lt;AUTHOR&gt;Valdez, Avelardo&lt;/AUTHOR&gt;&lt;/AUTHORS&gt;&lt;YEAR&gt;1984&lt;/YEAR&gt;&lt;TITLE&gt;Chicano used car dealers: A social world in microcosm&lt;/TITLE&gt;&lt;SECONDARY_TITLE&gt;Urban Life&lt;/SECONDARY_TITLE&gt;&lt;VOLUME&gt;13&lt;/VOLUME&gt;&lt;NUMBER&gt;2-3&lt;/NUMBER&gt;&lt;PAGES&gt;229-246&lt;/PAGES&gt;&lt;/MDL&gt;&lt;/Cite&gt;&lt;Cite&gt;&lt;Author&gt;Valdez&lt;/Author&gt;&lt;Year&gt;1984&lt;/Year&gt;&lt;RecNum&gt;199&lt;/RecNum&gt;&lt;MDL&gt;&lt;REFERENCE_TYPE&gt;0&lt;/REFERENCE_TYPE&gt;&lt;REFNUM&gt;199&lt;/REFNUM&gt;&lt;AUTHORS&gt;&lt;AUTHOR&gt;Valdez, Avelardo&lt;/AUTHOR&gt;&lt;AUTHOR&gt;Miller, Michael&lt;/AUTHOR&gt;&lt;/AUTHORS&gt;&lt;YEAR&gt;1984&lt;/YEAR&gt;&lt;TITLE&gt;Immigration and Perceptions of Economic Deprivation Among Working Class Mexican American Men&lt;/TITLE&gt;&lt;SECONDARY_TITLE&gt;Social Science Quarterly&lt;/SECONDARY_TITLE&gt;&lt;VOLUME&gt;65&lt;/VOLUME&gt;&lt;DATE&gt;June 1984&lt;/DATE&gt;&lt;/MDL&gt;&lt;/Cite&gt;&lt;Cite&gt;&lt;Author&gt;Valdez&lt;/Author&gt;&lt;Year&gt;1985&lt;/Year&gt;&lt;RecNum&gt;202&lt;/RecNum&gt;&lt;MDL&gt;&lt;REFERENCE_TYPE&gt;0&lt;/REFERENCE_TYPE&gt;&lt;REFNUM&gt;202&lt;/REFNUM&gt;&lt;AUTHORS&gt;&lt;AUTHOR&gt;Valdez, A&lt;/AUTHOR&gt;&lt;/AUTHORS&gt;&lt;YEAR&gt;1985&lt;/YEAR&gt;&lt;TITLE&gt;Selective Determinants in Maintaining Social Movement Organizations: Three Case Studies From the Chicano Community&lt;/TITLE&gt;&lt;SECONDARY_TITLE&gt;Cr&amp;#xED;tica: A Journal of Critical Essays&lt;/SECONDARY_TITLE&gt;&lt;VOLUME&gt;Spring&lt;/VOLUME&gt;&lt;DATE&gt;June 1985&lt;/DATE&gt;&lt;/MDL&gt;&lt;/Cite&gt;&lt;Cite&gt;&lt;Author&gt;Valdez&lt;/Author&gt;&lt;Year&gt;1989&lt;/Year&gt;&lt;RecNum&gt;203&lt;/RecNum&gt;&lt;MDL&gt;&lt;REFERENCE_TYPE&gt;7&lt;/REFERENCE_TYPE&gt;&lt;REFNUM&gt;203&lt;/REFNUM&gt;&lt;AUTHORS&gt;&lt;AUTHOR&gt;Valdez, A&lt;/AUTHOR&gt;&lt;/AUTHORS&gt;&lt;YEAR&gt;1989&lt;/YEAR&gt;&lt;TITLE&gt;Perceptions of Mexican Immigrants among Barrio Enterprises (in Spanish)&lt;/TITLE&gt;&lt;SECONDARY_TITLE&gt;Cuadernos de Postgrado&lt;/SECONDARY_TITLE&gt;&lt;PLACE_PUBLISHED&gt;M&amp;#xE9;xico&lt;/PLACE_PUBLISHED&gt;&lt;PUBLISHER&gt;Universidad Nacional Aut&amp;#xF3;noma de M&amp;#xE9;xico&lt;/PUBLISHER&gt;&lt;VOLUME&gt;Spring 1989&lt;/VOLUME&gt;&lt;ORIGINAL_PUB&gt;Universidad Nacional Autonoma de Mexico (UNAM), ENEP, Acatlan&lt;/ORIGINAL_PUB&gt;&lt;/MDL&gt;&lt;/Cite&gt;&lt;Cite&gt;&lt;Author&gt;Valdez&lt;/Author&gt;&lt;Year&gt;1989&lt;/Year&gt;&lt;RecNum&gt;172&lt;/RecNum&gt;&lt;MDL&gt;&lt;REFERENCE_TYPE&gt;7&lt;/REFERENCE_TYPE&gt;&lt;REFNUM&gt;172&lt;/REFNUM&gt;&lt;AUTHORS&gt;&lt;AUTHOR&gt;Valdez, Avelardo&lt;/AUTHOR&gt;&lt;/AUTHORS&gt;&lt;YEAR&gt;1989&lt;/YEAR&gt;&lt;TITLE&gt;The New Chicano Movement:  Politics in the 1980s&lt;/TITLE&gt;&lt;SECONDARY_TITLE&gt;M&amp;#xE9;xico en la Conciencia Chicana&lt;/SECONDARY_TITLE&gt;&lt;PLACE_PUBLISHED&gt;M&amp;#xE9;xico&lt;/PLACE_PUBLISHED&gt;&lt;PUBLISHER&gt;Direcci&amp;#xF3;n General de Intercambio, Universidad Nacional Aut&amp;#xF3;noma de M&amp;#xE9;xico (UNAM)&lt;/PUBLISHER&gt;&lt;/MDL&gt;&lt;/Cite&gt;&lt;Cite&gt;&lt;Author&gt;Valdez&lt;/Author&gt;&lt;Year&gt;1996&lt;/Year&gt;&lt;RecNum&gt;70&lt;/RecNum&gt;&lt;MDL&gt;&lt;REFERENCE_TYPE&gt;0&lt;/REFERENCE_TYPE&gt;&lt;REFNUM&gt;70&lt;/REFNUM&gt;&lt;AUTHORS&gt;&lt;AUTHOR&gt;Valdez, Avelardo&lt;/AUTHOR&gt;&lt;AUTHOR&gt;Halley, Jeffrey A.&lt;/AUTHOR&gt;&lt;/AUTHORS&gt;&lt;YEAR&gt;1996&lt;/YEAR&gt;&lt;TITLE&gt;Gender in the culture of Mexican American conjunto music&lt;/TITLE&gt;&lt;SECONDARY_TITLE&gt;Gender and Society&lt;/SECONDARY_TITLE&gt;&lt;VOLUME&gt;10&lt;/VOLUME&gt;&lt;NUMBER&gt;2&lt;/NUMBER&gt;&lt;PAGES&gt;148-167&lt;/PAGES&gt;&lt;KEYWORDS&gt;&lt;KEYWORD&gt;Gender roles&lt;/KEYWORD&gt;&lt;KEYWORD&gt;Conjunto music&lt;/KEYWORD&gt;&lt;KEYWORD&gt;Mexican American&lt;/KEYWORD&gt;&lt;KEYWORD&gt;Culture&lt;/KEYWORD&gt;&lt;/KEYWORDS&gt;&lt;/MDL&gt;&lt;/Cite&gt;&lt;Cite&gt;&lt;Author&gt;Valdez&lt;/Author&gt;&lt;Year&gt;1997&lt;/Year&gt;&lt;RecNum&gt;71&lt;/RecNum&gt;&lt;MDL&gt;&lt;REFERENCE_TYPE&gt;0&lt;/REFERENCE_TYPE&gt;&lt;REFNUM&gt;71&lt;/REFNUM&gt;&lt;AUTHORS&gt;&lt;AUTHOR&gt;Valdez, Avelardo&lt;/AUTHOR&gt;&lt;AUTHOR&gt;Mata, Alberto G.&lt;/AUTHOR&gt;&lt;AUTHOR&gt;Codina, G. Edward&lt;/AUTHOR&gt;&lt;AUTHOR&gt;Kaplan, Charles D.&lt;/AUTHOR&gt;&lt;/AUTHORS&gt;&lt;YEAR&gt;1997&lt;/YEAR&gt;&lt;TITLE&gt;Public health and drug abuse problems in United States-Mexico border gateway cities:  A case-study of Laredo, Texas&lt;/TITLE&gt;&lt;SECONDARY_TITLE&gt;Journal of Border Health&lt;/SECONDARY_TITLE&gt;&lt;VOLUME&gt;2&lt;/VOLUME&gt;&lt;NUMBER&gt;3&lt;/NUMBER&gt;&lt;PAGES&gt;4-10&lt;/PAGES&gt;&lt;/MDL&gt;&lt;/Cite&gt;&lt;Cite&gt;&lt;Author&gt;Valdez&lt;/Author&gt;&lt;Year&gt;1997&lt;/Year&gt;&lt;RecNum&gt;72&lt;/RecNum&gt;&lt;MDL&gt;&lt;REFERENCE_TYPE&gt;0&lt;/REFERENCE_TYPE&gt;&lt;REFNUM&gt;72&lt;/REFNUM&gt;&lt;AUTHORS&gt;&lt;AUTHOR&gt;Valdez, Avelardo&lt;/AUTHOR&gt;&lt;AUTHOR&gt;Sifaneck, Stephen&lt;/AUTHOR&gt;&lt;/AUTHORS&gt;&lt;YEAR&gt;1997&lt;/YEAR&gt;&lt;TITLE&gt;Drug tourists and drug policy on the US-Mexican border: An ethnographic investigation of the acquisition of prescription drugs&lt;/TITLE&gt;&lt;SECONDARY_TITLE&gt;Journal of Drug Issues&lt;/SECONDARY_TITLE&gt;&lt;VOLUME&gt;27&lt;/VOLUME&gt;&lt;NUMBER&gt;4&lt;/NUMBER&gt;&lt;PAGES&gt;879-897&lt;/PAGES&gt;&lt;/MDL&gt;&lt;/Cite&gt;&lt;Cite&gt;&lt;Author&gt;Valdez&lt;/Author&gt;&lt;Year&gt;1997&lt;/Year&gt;&lt;RecNum&gt;73&lt;/RecNum&gt;&lt;MDL&gt;&lt;REFERENCE_TYPE&gt;0&lt;/REFERENCE_TYPE&gt;&lt;REFNUM&gt;73&lt;/REFNUM&gt;&lt;AUTHORS&gt;&lt;AUTHOR&gt;Avelardo Valdez&lt;/AUTHOR&gt;&lt;AUTHOR&gt;Zenong Yin&lt;/AUTHOR&gt;&lt;AUTHOR&gt;Charles D. Kaplan&lt;/AUTHOR&gt;&lt;/AUTHORS&gt;&lt;YEAR&gt;1997&lt;/YEAR&gt;&lt;TITLE&gt;A Comparison of Alcohol, Drugs, and Aggressive Crime among Mexican-American, Black, and White Male Arrestees in Texas&lt;/TITLE&gt;&lt;SECONDARY_TITLE&gt;American Journal of Drug and Alcohol Abuse&lt;/SECONDARY_TITLE&gt;&lt;VOLUME&gt;23&lt;/VOLUME&gt;&lt;NUMBER&gt;2&lt;/NUMBER&gt;&lt;PAGES&gt;249-265&lt;/PAGES&gt;&lt;/MDL&gt;&lt;/Cite&gt;&lt;Cite&gt;&lt;Author&gt;Valdez&lt;/Author&gt;&lt;Year&gt;1998&lt;/Year&gt;&lt;RecNum&gt;74&lt;/RecNum&gt;&lt;MDL&gt;&lt;REFERENCE_TYPE&gt;0&lt;/REFERENCE_TYPE&gt;&lt;REFNUM&gt;74&lt;/REFNUM&gt;&lt;AUTHORS&gt;&lt;AUTHOR&gt;Valdez, A.&lt;/AUTHOR&gt;&lt;AUTHOR&gt;Cepeda, A.&lt;/AUTHOR&gt;&lt;AUTHOR&gt;Kaplan, C. D.&lt;/AUTHOR&gt;&lt;AUTHOR&gt;Yin, Z.&lt;/AUTHOR&gt;&lt;/AUTHORS&gt;&lt;YEAR&gt;1998&lt;/YEAR&gt;&lt;TITLE&gt;The Legal Importation of Prescription Drugs Into the United States from Mexico: A Study of Customs Declaration Forms&lt;/TITLE&gt;&lt;SECONDARY_TITLE&gt;Substance Use and Misuse&lt;/SECONDARY_TITLE&gt;&lt;VOLUME&gt;33&lt;/VOLUME&gt;&lt;NUMBER&gt;12&lt;/NUMBER&gt;&lt;PAGES&gt;2485-2497&lt;/PAGES&gt;&lt;LABEL&gt;98453086&lt;/LABEL&gt;&lt;KEYWORDS&gt;&lt;KEYWORD&gt;Adult&lt;/KEYWORD&gt;&lt;KEYWORD&gt;*Documentation&lt;/KEYWORD&gt;&lt;KEYWORD&gt;Drug and Narcotic Control/*legislation &amp;amp;amp; jurisprudence&lt;/KEYWORD&gt;&lt;KEYWORD&gt;Female&lt;/KEYWORD&gt;&lt;KEYWORD&gt;Human&lt;/KEYWORD&gt;&lt;KEYWORD&gt;*International Cooperation&lt;/KEYWORD&gt;&lt;KEYWORD&gt;Male&lt;/KEYWORD&gt;&lt;KEYWORD&gt;Mexico&lt;/KEYWORD&gt;&lt;KEYWORD&gt;Middle Age&lt;/KEYWORD&gt;&lt;KEYWORD&gt;*Prescriptions, Drug/classification/statistics &amp;amp;amp; numerical data&lt;/KEYWORD&gt;&lt;KEYWORD&gt;Support, U.S. Gov&amp;apos;t, P.H.S.&lt;/KEYWORD&gt;&lt;KEYWORD&gt;Texas&lt;/KEYWORD&gt;&lt;KEYWORD&gt;United States&lt;/KEYWORD&gt;&lt;/KEYWORDS&gt;&lt;/MDL&gt;&lt;/Cite&gt;&lt;Cite&gt;&lt;Author&gt;Valdez&lt;/Author&gt;&lt;Year&gt;1999&lt;/Year&gt;&lt;RecNum&gt;75&lt;/RecNum&gt;&lt;MDL&gt;&lt;REFERENCE_TYPE&gt;0&lt;/REFERENCE_TYPE&gt;&lt;REFNUM&gt;75&lt;/REFNUM&gt;&lt;AUTHORS&gt;&lt;AUTHOR&gt;Valdez, Avelardo&lt;/AUTHOR&gt;&lt;AUTHOR&gt;Halley, Jeffrey A.&lt;/AUTHOR&gt;&lt;/AUTHORS&gt;&lt;YEAR&gt;1999&lt;/YEAR&gt;&lt;TITLE&gt;Teaching Mexican American experiences through film: Private issues and public problems&lt;/TITLE&gt;&lt;SECONDARY_TITLE&gt;Teaching Sociology&lt;/SECONDARY_TITLE&gt;&lt;VOLUME&gt;27&lt;/VOLUME&gt;&lt;NUMBER&gt;3&lt;/NUMBER&gt;&lt;PAGES&gt;286-295&lt;/PAGES&gt;&lt;/MDL&gt;&lt;/Cite&gt;&lt;Cite&gt;&lt;Author&gt;Valdez&lt;/Author&gt;&lt;Year&gt;1999&lt;/Year&gt;&lt;RecNum&gt;76&lt;/RecNum&gt;&lt;MDL&gt;&lt;REFERENCE_TYPE&gt;0&lt;/REFERENCE_TYPE&gt;&lt;REFNUM&gt;76&lt;/REFNUM&gt;&lt;AUTHORS&gt;&lt;AUTHOR&gt;Valdez, Avelardo&lt;/AUTHOR&gt;&lt;AUTHOR&gt;Kaplan, Charles D.&lt;/AUTHOR&gt;&lt;/AUTHORS&gt;&lt;YEAR&gt;1999&lt;/YEAR&gt;&lt;TITLE&gt;Reducing selection bias in the use of focus groups to investigate hidden populations: The case of Mexican American gang members from South Texas&lt;/TITLE&gt;&lt;SECONDARY_TITLE&gt;Drugs and Society&lt;/SECONDARY_TITLE&gt;&lt;VOLUME&gt;14&lt;/VOLUME&gt;&lt;NUMBER&gt;1/2&lt;/NUMBER&gt;&lt;PAGES&gt;209-224&lt;/PAGES&gt;&lt;/MDL&gt;&lt;/Cite&gt;&lt;Cite&gt;&lt;Author&gt;Valdez&lt;/Author&gt;&lt;Year&gt;1999&lt;/Year&gt;&lt;RecNum&gt;79&lt;/RecNum&gt;&lt;MDL&gt;&lt;REFERENCE_TYPE&gt;0&lt;/REFERENCE_TYPE&gt;&lt;REFNUM&gt;79&lt;/REFNUM&gt;&lt;AUTHORS&gt;&lt;AUTHOR&gt;Codina, Edward&lt;/AUTHOR&gt;&lt;AUTHOR&gt;Kaplan, Charles D.&lt;/AUTHOR&gt;&lt;AUTHOR&gt;Yin, Z.&lt;/AUTHOR&gt;&lt;AUTHOR&gt;Valdez, Avelardo&lt;/AUTHOR&gt;&lt;AUTHOR&gt;Mata, Alberto G.&lt;/AUTHOR&gt;&lt;/AUTHORS&gt;&lt;YEAR&gt;1999&lt;/YEAR&gt;&lt;TITLE&gt;Estimating the extent of injecting heroin use in Laredo, Texas&lt;/TITLE&gt;&lt;SECONDARY_TITLE&gt;Journal of Border Health&lt;/SECONDARY_TITLE&gt;&lt;VOLUME&gt;4&lt;/VOLUME&gt;&lt;NUMBER&gt;1&lt;/NUMBER&gt;&lt;PAGES&gt;3-11&lt;/PAGES&gt;&lt;/MDL&gt;&lt;/Cite&gt;&lt;Cite&gt;&lt;Author&gt;Valdez&lt;/Author&gt;&lt;Year&gt;2000&lt;/Year&gt;&lt;RecNum&gt;80&lt;/RecNum&gt;&lt;MDL&gt;&lt;REFERENCE_TYPE&gt;0&lt;/REFERENCE_TYPE&gt;&lt;REFNUM&gt;80&lt;/REFNUM&gt;&lt;AUTHORS&gt;&lt;AUTHOR&gt;Valdez, Avelardo&lt;/AUTHOR&gt;&lt;AUTHOR&gt;Kaplan, Charles D.&lt;/AUTHOR&gt;&lt;AUTHOR&gt;Cepeda, Alice&lt;/AUTHOR&gt;&lt;/AUTHORS&gt;&lt;YEAR&gt;2000&lt;/YEAR&gt;&lt;TITLE&gt;The process of paradoxical autonomy and survival in the heroin careers of Mexican American women&lt;/TITLE&gt;&lt;SECONDARY_TITLE&gt;Contemporary Drug Problems&lt;/SECONDARY_TITLE&gt;&lt;VOLUME&gt;27&lt;/VOLUME&gt;&lt;NUMBER&gt;Spring 2000&lt;/NUMBER&gt;&lt;PAGES&gt;189-212&lt;/PAGES&gt;&lt;/MDL&gt;&lt;/Cite&gt;&lt;Cite&gt;&lt;Author&gt;Valdez&lt;/Author&gt;&lt;Year&gt;2000&lt;/Year&gt;&lt;RecNum&gt;81&lt;/RecNum&gt;&lt;MDL&gt;&lt;REFERENCE_TYPE&gt;0&lt;/REFERENCE_TYPE&gt;&lt;REFNUM&gt;81&lt;/REFNUM&gt;&lt;AUTHORS&gt;&lt;AUTHOR&gt;Valdez, Avelardo&lt;/AUTHOR&gt;&lt;AUTHOR&gt;Kaplan, Charles D.&lt;/AUTHOR&gt;&lt;AUTHOR&gt;Codina, Edward&lt;/AUTHOR&gt;&lt;/AUTHORS&gt;&lt;YEAR&gt;2000&lt;/YEAR&gt;&lt;TITLE&gt;Psychopathy among Mexican American gang members: A comparative study&lt;/TITLE&gt;&lt;SECONDARY_TITLE&gt;International Journal of Offender Therapy and Comparative Criminology&lt;/SECONDARY_TITLE&gt;&lt;VOLUME&gt;44&lt;/VOLUME&gt;&lt;NUMBER&gt;1&lt;/NUMBER&gt;&lt;PAGES&gt;46-58&lt;/PAGES&gt;&lt;/MDL&gt;&lt;/Cite&gt;&lt;Cite&gt;&lt;Author&gt;Valdez&lt;/Author&gt;&lt;Year&gt;2000&lt;/Year&gt;&lt;RecNum&gt;82&lt;/RecNum&gt;&lt;MDL&gt;&lt;REFERENCE_TYPE&gt;0&lt;/REFERENCE_TYPE&gt;&lt;REFNUM&gt;82&lt;/REFNUM&gt;&lt;AUTHORS&gt;&lt;AUTHOR&gt;Valdez, Avelardo&lt;/AUTHOR&gt;&lt;AUTHOR&gt;Halley, Jeffery&lt;/AUTHOR&gt;&lt;AUTHOR&gt;Kaplan, Charles D.&lt;/AUTHOR&gt;&lt;/AUTHORS&gt;&lt;YEAR&gt;2000&lt;/YEAR&gt;&lt;TITLE&gt;Ecstasy Use and Sexual Behavior in the South Texas Club Scene: A Study of Mexican American Ecstasy Users&lt;/TITLE&gt;&lt;SECONDARY_TITLE&gt;Proceedings of the 1st International Conference on Night-Life, Substance Use, and Related Health Issues&lt;/SECONDARY_TITLE&gt;&lt;/MDL&gt;&lt;/Cite&gt;&lt;Cite&gt;&lt;Author&gt;Valdez&lt;/Author&gt;&lt;Year&gt;2004&lt;/Year&gt;&lt;RecNum&gt;84&lt;/RecNum&gt;&lt;MDL&gt;&lt;REFERENCE_TYPE&gt;0&lt;/REFERENCE_TYPE&gt;&lt;REFNUM&gt;84&lt;/REFNUM&gt;&lt;AUTHORS&gt;&lt;AUTHOR&gt;Valdez, Avelardo&lt;/AUTHOR&gt;&lt;AUTHOR&gt;Sifaneck, Stephen J.&lt;/AUTHOR&gt;&lt;/AUTHORS&gt;&lt;YEAR&gt;2004&lt;/YEAR&gt;&lt;TITLE&gt;&amp;quot;Getting High and Getting By&amp;quot;:  Dimensions of Drug Selling Behaviors Among American Mexican Gang Members in South Texas&lt;/TITLE&gt;&lt;SECONDARY_TITLE&gt;Journal of Research in Crime and Delinquency&lt;/SECONDARY_TITLE&gt;&lt;VOLUME&gt;41&lt;/VOLUME&gt;&lt;NUMBER&gt;1&lt;/NUMBER&gt;&lt;PAGES&gt;82-105&lt;/PAGES&gt;&lt;/MDL&gt;&lt;/Cite&gt;&lt;Cite&gt;&lt;Author&gt;Yin&lt;/Author&gt;&lt;Year&gt;1996&lt;/Year&gt;&lt;RecNum&gt;85&lt;/RecNum&gt;&lt;MDL&gt;&lt;REFERENCE_TYPE&gt;0&lt;/REFERENCE_TYPE&gt;&lt;REFNUM&gt;85&lt;/REFNUM&gt;&lt;AUTHORS&gt;&lt;AUTHOR&gt;Yin, Zenong&lt;/AUTHOR&gt;&lt;AUTHOR&gt;Valdez, Avelardo&lt;/AUTHOR&gt;&lt;AUTHOR&gt;Mata, Alberto G.&lt;/AUTHOR&gt;&lt;AUTHOR&gt;Kaplan, Charles D.&lt;/AUTHOR&gt;&lt;/AUTHORS&gt;&lt;YEAR&gt;1996&lt;/YEAR&gt;&lt;TITLE&gt;Developing a field-intensive methodology for generating a randomized sample for gang research&lt;/TITLE&gt;&lt;SECONDARY_TITLE&gt;Free Inquiry-Special Issue:  Gang, Drugs and Violence&lt;/SECONDARY_TITLE&gt;&lt;VOLUME&gt;24&lt;/VOLUME&gt;&lt;NUMBER&gt;2&lt;/NUMBER&gt;&lt;PAGES&gt;195-204&lt;/PAGES&gt;&lt;DATE&gt;November 1996&lt;/DATE&gt;&lt;/MDL&gt;&lt;/Cite&gt;&lt;/EndNote&gt;</w:instrText>
      </w:r>
      <w:r w:rsidRPr="0069649E">
        <w:rPr>
          <w:rFonts w:ascii="Garamond" w:hAnsi="Garamond" w:cs="Arial"/>
        </w:rPr>
        <w:fldChar w:fldCharType="end"/>
      </w: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REFLIST </w:instrText>
      </w:r>
      <w:r w:rsidRPr="0069649E">
        <w:rPr>
          <w:rFonts w:ascii="Garamond" w:hAnsi="Garamond" w:cs="Arial"/>
        </w:rPr>
        <w:fldChar w:fldCharType="separate"/>
      </w:r>
    </w:p>
    <w:p w14:paraId="4D1A4A33" w14:textId="77777777" w:rsidR="008F0592" w:rsidRPr="0069649E" w:rsidRDefault="008F0592" w:rsidP="0083623D">
      <w:pPr>
        <w:numPr>
          <w:ilvl w:val="0"/>
          <w:numId w:val="5"/>
        </w:numPr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lang w:val="es-ES"/>
        </w:rPr>
        <w:t xml:space="preserve">Cervantes, R., Duenas, N., Valdez, A. and Kaplan, C. (2006). </w:t>
      </w:r>
      <w:r w:rsidRPr="0069649E">
        <w:rPr>
          <w:rFonts w:ascii="Garamond" w:hAnsi="Garamond" w:cs="Arial"/>
        </w:rPr>
        <w:t xml:space="preserve">Measuring Violence Risk and Outcomes </w:t>
      </w:r>
      <w:r w:rsidR="00EE1053" w:rsidRPr="0069649E">
        <w:rPr>
          <w:rFonts w:ascii="Garamond" w:hAnsi="Garamond" w:cs="Arial"/>
        </w:rPr>
        <w:t>among</w:t>
      </w:r>
      <w:r w:rsidRPr="0069649E">
        <w:rPr>
          <w:rFonts w:ascii="Garamond" w:hAnsi="Garamond" w:cs="Arial"/>
        </w:rPr>
        <w:t xml:space="preserve"> Mexican American Adolescent Females. </w:t>
      </w:r>
      <w:r w:rsidRPr="0069649E">
        <w:rPr>
          <w:rFonts w:ascii="Garamond" w:hAnsi="Garamond" w:cs="Arial"/>
          <w:i/>
        </w:rPr>
        <w:t>Journal of Interpersonal Violence</w:t>
      </w:r>
      <w:r w:rsidRPr="0069649E">
        <w:rPr>
          <w:rFonts w:ascii="Garamond" w:hAnsi="Garamond" w:cs="Arial"/>
        </w:rPr>
        <w:t xml:space="preserve">, 21 (1), 24-41. </w:t>
      </w:r>
    </w:p>
    <w:p w14:paraId="049D5E92" w14:textId="77777777" w:rsidR="00EE1053" w:rsidRPr="0069649E" w:rsidRDefault="00EE1053" w:rsidP="0083623D">
      <w:pPr>
        <w:ind w:hanging="720"/>
        <w:rPr>
          <w:rFonts w:ascii="Garamond" w:hAnsi="Garamond" w:cs="Arial"/>
        </w:rPr>
      </w:pPr>
    </w:p>
    <w:p w14:paraId="2441CAED" w14:textId="77777777" w:rsidR="008F0592" w:rsidRPr="0069649E" w:rsidRDefault="00EE1053" w:rsidP="0083623D">
      <w:pPr>
        <w:numPr>
          <w:ilvl w:val="0"/>
          <w:numId w:val="5"/>
        </w:numPr>
        <w:ind w:hanging="720"/>
        <w:jc w:val="both"/>
        <w:rPr>
          <w:rStyle w:val="medium-font"/>
          <w:rFonts w:ascii="Garamond" w:hAnsi="Garamond" w:cs="Arial"/>
        </w:rPr>
      </w:pPr>
      <w:r w:rsidRPr="0069649E">
        <w:rPr>
          <w:rStyle w:val="Strong"/>
          <w:rFonts w:ascii="Garamond" w:hAnsi="Garamond" w:cs="Arial"/>
          <w:b w:val="0"/>
          <w:iCs/>
        </w:rPr>
        <w:t>Valdez</w:t>
      </w:r>
      <w:r w:rsidRPr="0069649E">
        <w:rPr>
          <w:rStyle w:val="medium-font"/>
          <w:rFonts w:ascii="Garamond" w:hAnsi="Garamond" w:cs="Arial"/>
          <w:b/>
        </w:rPr>
        <w:t xml:space="preserve">, </w:t>
      </w:r>
      <w:r w:rsidRPr="0069649E">
        <w:rPr>
          <w:rStyle w:val="Strong"/>
          <w:rFonts w:ascii="Garamond" w:hAnsi="Garamond" w:cs="Arial"/>
          <w:b w:val="0"/>
          <w:iCs/>
        </w:rPr>
        <w:t>A.,</w:t>
      </w:r>
      <w:r w:rsidRPr="0069649E">
        <w:rPr>
          <w:rStyle w:val="medium-font"/>
          <w:rFonts w:ascii="Garamond" w:hAnsi="Garamond" w:cs="Arial"/>
        </w:rPr>
        <w:t xml:space="preserve"> Kaplan, C. D. and Cepeda, A. </w:t>
      </w:r>
      <w:bookmarkStart w:id="1" w:name="Result_2"/>
      <w:r w:rsidRPr="0069649E">
        <w:rPr>
          <w:rStyle w:val="medium-font"/>
          <w:rFonts w:ascii="Garamond" w:hAnsi="Garamond" w:cs="Arial"/>
        </w:rPr>
        <w:t xml:space="preserve">(2006) </w:t>
      </w:r>
      <w:hyperlink r:id="rId8" w:tooltip="The Drugs-Violence Nexus Among Mexican-American Gang Members." w:history="1">
        <w:r w:rsidRPr="0069649E">
          <w:rPr>
            <w:rStyle w:val="Hyperlink"/>
            <w:rFonts w:ascii="Garamond" w:hAnsi="Garamond" w:cs="Arial"/>
            <w:color w:val="auto"/>
            <w:u w:val="none"/>
          </w:rPr>
          <w:t>The Drugs-Violence Nexus Among Mexican-American Gang Members.</w:t>
        </w:r>
      </w:hyperlink>
      <w:bookmarkEnd w:id="1"/>
      <w:r w:rsidRPr="0069649E">
        <w:rPr>
          <w:rFonts w:ascii="Garamond" w:hAnsi="Garamond" w:cs="Arial"/>
        </w:rPr>
        <w:t xml:space="preserve"> </w:t>
      </w:r>
      <w:r w:rsidRPr="0069649E">
        <w:rPr>
          <w:rStyle w:val="medium-font"/>
          <w:rFonts w:ascii="Garamond" w:hAnsi="Garamond" w:cs="Arial"/>
          <w:i/>
        </w:rPr>
        <w:t>Journal of Psychoactive Drugs</w:t>
      </w:r>
      <w:r w:rsidRPr="0069649E">
        <w:rPr>
          <w:rStyle w:val="medium-font"/>
          <w:rFonts w:ascii="Garamond" w:hAnsi="Garamond" w:cs="Arial"/>
        </w:rPr>
        <w:t>, 38(2), 109-121</w:t>
      </w:r>
    </w:p>
    <w:p w14:paraId="0B12AF4E" w14:textId="77777777" w:rsidR="00EE1053" w:rsidRPr="0069649E" w:rsidRDefault="00EE1053" w:rsidP="0083623D">
      <w:pPr>
        <w:ind w:hanging="720"/>
        <w:rPr>
          <w:rFonts w:ascii="Garamond" w:hAnsi="Garamond" w:cs="Arial"/>
          <w:sz w:val="22"/>
          <w:szCs w:val="22"/>
        </w:rPr>
      </w:pPr>
    </w:p>
    <w:p w14:paraId="66DC0891" w14:textId="77777777" w:rsidR="007B7A6F" w:rsidRPr="0069649E" w:rsidRDefault="007B7A6F" w:rsidP="0083623D">
      <w:pPr>
        <w:numPr>
          <w:ilvl w:val="0"/>
          <w:numId w:val="5"/>
        </w:numPr>
        <w:ind w:hanging="720"/>
        <w:jc w:val="both"/>
        <w:rPr>
          <w:rStyle w:val="medium-font"/>
          <w:rFonts w:ascii="Garamond" w:hAnsi="Garamond" w:cs="Arial"/>
        </w:rPr>
      </w:pPr>
      <w:bookmarkStart w:id="2" w:name="Result_1"/>
      <w:r w:rsidRPr="0069649E">
        <w:rPr>
          <w:rStyle w:val="medium-font"/>
          <w:rFonts w:ascii="Garamond" w:hAnsi="Garamond" w:cs="Arial"/>
          <w:lang w:val="es-MX"/>
        </w:rPr>
        <w:t xml:space="preserve">Warner, L. A., </w:t>
      </w:r>
      <w:r w:rsidRPr="0069649E">
        <w:rPr>
          <w:rStyle w:val="Strong"/>
          <w:rFonts w:ascii="Garamond" w:hAnsi="Garamond" w:cs="Arial"/>
          <w:b w:val="0"/>
          <w:iCs/>
          <w:lang w:val="es-MX"/>
        </w:rPr>
        <w:t>Valdez</w:t>
      </w:r>
      <w:r w:rsidRPr="0069649E">
        <w:rPr>
          <w:rStyle w:val="medium-font"/>
          <w:rFonts w:ascii="Garamond" w:hAnsi="Garamond" w:cs="Arial"/>
          <w:b/>
          <w:lang w:val="es-MX"/>
        </w:rPr>
        <w:t xml:space="preserve">, </w:t>
      </w:r>
      <w:r w:rsidRPr="0069649E">
        <w:rPr>
          <w:rStyle w:val="Strong"/>
          <w:rFonts w:ascii="Garamond" w:hAnsi="Garamond" w:cs="Arial"/>
          <w:b w:val="0"/>
          <w:iCs/>
          <w:lang w:val="es-MX"/>
        </w:rPr>
        <w:t xml:space="preserve">A., </w:t>
      </w:r>
      <w:r w:rsidRPr="0069649E">
        <w:rPr>
          <w:rStyle w:val="medium-font"/>
          <w:rFonts w:ascii="Garamond" w:hAnsi="Garamond" w:cs="Arial"/>
          <w:lang w:val="es-MX"/>
        </w:rPr>
        <w:t>Vega, W. A., de la Rosa, M., Turner, R. J. and Canino, G</w:t>
      </w:r>
      <w:r w:rsidR="00EE1053" w:rsidRPr="0069649E">
        <w:rPr>
          <w:rStyle w:val="medium-font"/>
          <w:rFonts w:ascii="Garamond" w:hAnsi="Garamond" w:cs="Arial"/>
          <w:lang w:val="es-MX"/>
        </w:rPr>
        <w:t>.</w:t>
      </w:r>
      <w:r w:rsidRPr="0069649E">
        <w:rPr>
          <w:rFonts w:ascii="Garamond" w:hAnsi="Garamond" w:cs="Arial"/>
          <w:lang w:val="es-MX"/>
        </w:rPr>
        <w:t xml:space="preserve"> (</w:t>
      </w:r>
      <w:r w:rsidRPr="0069649E">
        <w:rPr>
          <w:rStyle w:val="medium-font"/>
          <w:rFonts w:ascii="Garamond" w:hAnsi="Garamond" w:cs="Arial"/>
          <w:lang w:val="es-MX"/>
        </w:rPr>
        <w:t xml:space="preserve">2006). </w:t>
      </w:r>
      <w:hyperlink r:id="rId9" w:tooltip="Hispanic drug abuse in an evolving cultural context: An agenda for research." w:history="1">
        <w:r w:rsidRPr="0069649E">
          <w:rPr>
            <w:rStyle w:val="Hyperlink"/>
            <w:rFonts w:ascii="Garamond" w:hAnsi="Garamond" w:cs="Arial"/>
            <w:color w:val="auto"/>
            <w:u w:val="none"/>
            <w:lang w:val="es-MX"/>
          </w:rPr>
          <w:t>Hispanic drug abuse in an evolving cultural context: An agenda for research.</w:t>
        </w:r>
      </w:hyperlink>
      <w:bookmarkEnd w:id="2"/>
      <w:r w:rsidRPr="0069649E">
        <w:rPr>
          <w:rFonts w:ascii="Garamond" w:hAnsi="Garamond" w:cs="Arial"/>
          <w:lang w:val="es-MX"/>
        </w:rPr>
        <w:t xml:space="preserve"> </w:t>
      </w:r>
      <w:r w:rsidRPr="0069649E">
        <w:rPr>
          <w:rStyle w:val="medium-font"/>
          <w:rFonts w:ascii="Garamond" w:hAnsi="Garamond" w:cs="Arial"/>
          <w:lang w:val="es-MX"/>
        </w:rPr>
        <w:t xml:space="preserve"> </w:t>
      </w:r>
      <w:r w:rsidRPr="0069649E">
        <w:rPr>
          <w:rStyle w:val="medium-font"/>
          <w:rFonts w:ascii="Garamond" w:hAnsi="Garamond" w:cs="Arial"/>
          <w:i/>
        </w:rPr>
        <w:t>Drug &amp; Alcohol Dependence</w:t>
      </w:r>
      <w:r w:rsidRPr="0069649E">
        <w:rPr>
          <w:rStyle w:val="medium-font"/>
          <w:rFonts w:ascii="Garamond" w:hAnsi="Garamond" w:cs="Arial"/>
        </w:rPr>
        <w:t>, Supplement, 84(s1)</w:t>
      </w:r>
      <w:r w:rsidR="00EE1053" w:rsidRPr="0069649E">
        <w:rPr>
          <w:rStyle w:val="medium-font"/>
          <w:rFonts w:ascii="Garamond" w:hAnsi="Garamond" w:cs="Arial"/>
        </w:rPr>
        <w:t xml:space="preserve">, </w:t>
      </w:r>
      <w:r w:rsidRPr="0069649E">
        <w:rPr>
          <w:rStyle w:val="medium-font"/>
          <w:rFonts w:ascii="Garamond" w:hAnsi="Garamond" w:cs="Arial"/>
        </w:rPr>
        <w:t>S8-S16</w:t>
      </w:r>
      <w:r w:rsidR="00811133" w:rsidRPr="0069649E">
        <w:rPr>
          <w:rStyle w:val="medium-font"/>
          <w:rFonts w:ascii="Garamond" w:hAnsi="Garamond" w:cs="Arial"/>
        </w:rPr>
        <w:t>.</w:t>
      </w:r>
    </w:p>
    <w:p w14:paraId="22419C96" w14:textId="77777777" w:rsidR="00811133" w:rsidRPr="0069649E" w:rsidRDefault="00811133" w:rsidP="0083623D">
      <w:pPr>
        <w:ind w:left="720" w:hanging="720"/>
        <w:jc w:val="both"/>
        <w:rPr>
          <w:rFonts w:ascii="Garamond" w:hAnsi="Garamond" w:cs="Arial"/>
        </w:rPr>
      </w:pPr>
    </w:p>
    <w:p w14:paraId="4A20EE46" w14:textId="77777777" w:rsidR="008F0592" w:rsidRPr="0069649E" w:rsidRDefault="00EE1053" w:rsidP="0083623D">
      <w:pPr>
        <w:numPr>
          <w:ilvl w:val="0"/>
          <w:numId w:val="5"/>
        </w:numPr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Valdez, A. (2005). </w:t>
      </w:r>
      <w:r w:rsidR="008F0592" w:rsidRPr="0069649E">
        <w:rPr>
          <w:rFonts w:ascii="Garamond" w:hAnsi="Garamond" w:cs="Arial"/>
        </w:rPr>
        <w:t xml:space="preserve">Mexican American Youth and Adult Prison Gangs in a Changing Heroin Market.  </w:t>
      </w:r>
      <w:r w:rsidR="008F0592" w:rsidRPr="0069649E">
        <w:rPr>
          <w:rFonts w:ascii="Garamond" w:hAnsi="Garamond" w:cs="Arial"/>
          <w:i/>
        </w:rPr>
        <w:t>Journal of Drug Issues</w:t>
      </w:r>
      <w:r w:rsidR="007B7A6F" w:rsidRPr="0069649E">
        <w:rPr>
          <w:rFonts w:ascii="Garamond" w:hAnsi="Garamond" w:cs="Arial"/>
        </w:rPr>
        <w:t>, 35</w:t>
      </w:r>
      <w:r w:rsidR="008F0592" w:rsidRPr="0069649E">
        <w:rPr>
          <w:rFonts w:ascii="Garamond" w:hAnsi="Garamond" w:cs="Arial"/>
        </w:rPr>
        <w:t xml:space="preserve">(4), 842-867. </w:t>
      </w:r>
    </w:p>
    <w:p w14:paraId="6C61CDB7" w14:textId="77777777" w:rsidR="008F0592" w:rsidRPr="0069649E" w:rsidRDefault="008F0592" w:rsidP="0083623D">
      <w:pPr>
        <w:ind w:left="720" w:hanging="720"/>
        <w:jc w:val="both"/>
        <w:rPr>
          <w:rFonts w:ascii="Garamond" w:hAnsi="Garamond" w:cs="Arial"/>
        </w:rPr>
      </w:pPr>
    </w:p>
    <w:p w14:paraId="7F1DE0F5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lang w:val="es-ES"/>
        </w:rPr>
        <w:lastRenderedPageBreak/>
        <w:t>Valdez, A., Kaplan, C. D., Cepeda, A. and Mata, A. G. (</w:t>
      </w:r>
      <w:r w:rsidR="00CB61CC" w:rsidRPr="0069649E">
        <w:rPr>
          <w:rFonts w:ascii="Garamond" w:hAnsi="Garamond" w:cs="Arial"/>
          <w:lang w:val="es-ES"/>
        </w:rPr>
        <w:t>2005</w:t>
      </w:r>
      <w:r w:rsidRPr="0069649E">
        <w:rPr>
          <w:rFonts w:ascii="Garamond" w:hAnsi="Garamond" w:cs="Arial"/>
          <w:lang w:val="es-ES"/>
        </w:rPr>
        <w:t xml:space="preserve">). </w:t>
      </w:r>
      <w:r w:rsidRPr="0069649E">
        <w:rPr>
          <w:rFonts w:ascii="Garamond" w:hAnsi="Garamond" w:cs="Arial"/>
        </w:rPr>
        <w:t xml:space="preserve">Precocious Transitions and Substance Use Patterns among Mexican American Gang Members:  A Correlation Analysis. </w:t>
      </w:r>
      <w:r w:rsidRPr="0069649E">
        <w:rPr>
          <w:rFonts w:ascii="Garamond" w:hAnsi="Garamond" w:cs="Arial"/>
          <w:i/>
        </w:rPr>
        <w:t>Free Inquiry in Creative Sociology</w:t>
      </w:r>
      <w:r w:rsidR="00CB61CC" w:rsidRPr="0069649E">
        <w:rPr>
          <w:rFonts w:ascii="Garamond" w:hAnsi="Garamond" w:cs="Arial"/>
          <w:i/>
        </w:rPr>
        <w:t xml:space="preserve">, </w:t>
      </w:r>
      <w:r w:rsidR="00CB61CC" w:rsidRPr="0069649E">
        <w:rPr>
          <w:rFonts w:ascii="Garamond" w:hAnsi="Garamond" w:cs="Arial"/>
        </w:rPr>
        <w:t>33</w:t>
      </w:r>
      <w:r w:rsidR="00CB61CC" w:rsidRPr="0069649E">
        <w:rPr>
          <w:rFonts w:ascii="Garamond" w:hAnsi="Garamond" w:cs="Arial"/>
          <w:i/>
        </w:rPr>
        <w:t>(1), 51-62.</w:t>
      </w:r>
    </w:p>
    <w:p w14:paraId="384C2465" w14:textId="77777777" w:rsidR="00FA212E" w:rsidRPr="0069649E" w:rsidRDefault="00FA212E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Valdez, A. and Flores, R. (2005). A Situational Analysis of Dating Violence Among Mexican American Females Associated with Street Gangs. </w:t>
      </w:r>
      <w:r w:rsidRPr="0069649E">
        <w:rPr>
          <w:rFonts w:ascii="Garamond" w:hAnsi="Garamond" w:cs="Arial"/>
          <w:i/>
        </w:rPr>
        <w:t>Sociological Focus, 38(2), 95-114.</w:t>
      </w:r>
    </w:p>
    <w:p w14:paraId="5C1D073D" w14:textId="77777777" w:rsidR="0064125E" w:rsidRPr="0069649E" w:rsidRDefault="0064125E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Petersen, R. and Valdez, A. (2005). Based Methods in Hidden Populations to Generate a Randomized Community Sample of Gang Affiliated Adolescents. </w:t>
      </w:r>
      <w:r w:rsidRPr="0069649E">
        <w:rPr>
          <w:rFonts w:ascii="Garamond" w:hAnsi="Garamond" w:cs="Arial"/>
          <w:i/>
        </w:rPr>
        <w:t>Youth Violence and Juvenile Justice,</w:t>
      </w:r>
      <w:r w:rsidR="00EE1053" w:rsidRPr="0069649E">
        <w:rPr>
          <w:rFonts w:ascii="Garamond" w:hAnsi="Garamond" w:cs="Arial"/>
          <w:i/>
        </w:rPr>
        <w:t xml:space="preserve"> </w:t>
      </w:r>
      <w:r w:rsidRPr="0069649E">
        <w:rPr>
          <w:rFonts w:ascii="Garamond" w:hAnsi="Garamond" w:cs="Arial"/>
          <w:sz w:val="22"/>
          <w:szCs w:val="22"/>
        </w:rPr>
        <w:t>3(2)</w:t>
      </w:r>
      <w:r w:rsidR="00EE1053" w:rsidRPr="0069649E">
        <w:rPr>
          <w:rFonts w:ascii="Garamond" w:hAnsi="Garamond" w:cs="Arial"/>
          <w:sz w:val="22"/>
          <w:szCs w:val="22"/>
        </w:rPr>
        <w:t>, 151</w:t>
      </w:r>
      <w:r w:rsidRPr="0069649E">
        <w:rPr>
          <w:rFonts w:ascii="Garamond" w:hAnsi="Garamond" w:cs="Arial"/>
          <w:sz w:val="22"/>
          <w:szCs w:val="22"/>
        </w:rPr>
        <w:t>-167</w:t>
      </w:r>
      <w:r w:rsidRPr="0069649E">
        <w:rPr>
          <w:rFonts w:ascii="Garamond" w:hAnsi="Garamond" w:cs="Arial"/>
          <w:i/>
          <w:sz w:val="22"/>
          <w:szCs w:val="22"/>
        </w:rPr>
        <w:t>.</w:t>
      </w:r>
    </w:p>
    <w:p w14:paraId="60AB931D" w14:textId="77777777" w:rsidR="005F48E7" w:rsidRPr="0069649E" w:rsidRDefault="005F48E7" w:rsidP="005F48E7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Valdez, A. and Peterson, R. D. (2005). Using Snowball Based Methods in Hidden Populations to Generate a Randomized Community Sample of Gang Affiliated Adolescents. </w:t>
      </w:r>
      <w:r w:rsidRPr="0069649E">
        <w:rPr>
          <w:rFonts w:ascii="Garamond" w:hAnsi="Garamond" w:cs="Arial"/>
          <w:i/>
        </w:rPr>
        <w:t>Youth Violence and Juvenile Justice</w:t>
      </w:r>
      <w:r w:rsidRPr="0069649E">
        <w:rPr>
          <w:rFonts w:ascii="Garamond" w:hAnsi="Garamond" w:cs="Arial"/>
        </w:rPr>
        <w:t xml:space="preserve">, </w:t>
      </w:r>
      <w:r w:rsidRPr="0069649E">
        <w:rPr>
          <w:rFonts w:ascii="Garamond" w:hAnsi="Garamond" w:cs="Arial"/>
          <w:i/>
        </w:rPr>
        <w:t>3(2),</w:t>
      </w:r>
      <w:r w:rsidRPr="0069649E">
        <w:rPr>
          <w:rFonts w:ascii="Garamond" w:hAnsi="Garamond" w:cs="Arial"/>
        </w:rPr>
        <w:t xml:space="preserve"> 151-167.</w:t>
      </w:r>
    </w:p>
    <w:p w14:paraId="3137A537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Cepeda, A. and Valdez, A. (2004). Sex Work, High Risk Sexual Behavior and Injecting Drug Use on the U.S.- Mexico Border: Nuevo Laredo. </w:t>
      </w:r>
      <w:r w:rsidRPr="0069649E">
        <w:rPr>
          <w:rFonts w:ascii="Garamond" w:hAnsi="Garamond" w:cs="Arial"/>
          <w:i/>
        </w:rPr>
        <w:t>Journal of Border Health, 7</w:t>
      </w:r>
      <w:r w:rsidRPr="0069649E">
        <w:rPr>
          <w:rFonts w:ascii="Garamond" w:hAnsi="Garamond" w:cs="Arial"/>
        </w:rPr>
        <w:t>(1), 84-94.</w:t>
      </w:r>
    </w:p>
    <w:p w14:paraId="3EC9F51D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Petersen, R. and Valdez, A. (2004). Intimate Partner Violence among Mexican American Adolescent Females. </w:t>
      </w:r>
      <w:r w:rsidRPr="0069649E">
        <w:rPr>
          <w:rFonts w:ascii="Garamond" w:hAnsi="Garamond" w:cs="Arial"/>
          <w:i/>
        </w:rPr>
        <w:t>Journal of Ethnicity and Criminal Justice, 2</w:t>
      </w:r>
      <w:r w:rsidRPr="0069649E">
        <w:rPr>
          <w:rFonts w:ascii="Garamond" w:hAnsi="Garamond" w:cs="Arial"/>
        </w:rPr>
        <w:t>(1/2), 67-89.</w:t>
      </w:r>
    </w:p>
    <w:p w14:paraId="64CD33F9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Valdez, A. and Sifaneck, S. J. (2004). "Getting High and Getting by":  Dimensions of Drug Selling Behaviors among American Mexican Gang Members in South Texas. </w:t>
      </w:r>
      <w:r w:rsidRPr="0069649E">
        <w:rPr>
          <w:rFonts w:ascii="Garamond" w:hAnsi="Garamond" w:cs="Arial"/>
          <w:i/>
        </w:rPr>
        <w:t>Journal of Research in Crime and Delinquency, 41</w:t>
      </w:r>
      <w:r w:rsidRPr="0069649E">
        <w:rPr>
          <w:rFonts w:ascii="Garamond" w:hAnsi="Garamond" w:cs="Arial"/>
        </w:rPr>
        <w:t>(1), 82-105.</w:t>
      </w:r>
    </w:p>
    <w:p w14:paraId="2F4FBA83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Cepeda, A. and Valdez, A. (2003). Risk Behaviors among Young Mexican American Gang-Associated Females: Sexual Relations, Partying, Substance Use, and Crime. </w:t>
      </w:r>
      <w:r w:rsidRPr="0069649E">
        <w:rPr>
          <w:rFonts w:ascii="Garamond" w:hAnsi="Garamond" w:cs="Arial"/>
          <w:i/>
        </w:rPr>
        <w:t>Journal of Adolescent Research, 18</w:t>
      </w:r>
      <w:r w:rsidRPr="0069649E">
        <w:rPr>
          <w:rFonts w:ascii="Garamond" w:hAnsi="Garamond" w:cs="Arial"/>
        </w:rPr>
        <w:t>(1), 90-106.</w:t>
      </w:r>
    </w:p>
    <w:p w14:paraId="20B31260" w14:textId="175494BA" w:rsidR="008F0592" w:rsidRPr="0069649E" w:rsidRDefault="008F0592" w:rsidP="0083623D">
      <w:pPr>
        <w:numPr>
          <w:ilvl w:val="0"/>
          <w:numId w:val="5"/>
        </w:numPr>
        <w:ind w:hanging="720"/>
        <w:rPr>
          <w:rStyle w:val="medium-normal"/>
          <w:rFonts w:ascii="Garamond" w:hAnsi="Garamond" w:cs="Arial"/>
        </w:rPr>
      </w:pPr>
      <w:r w:rsidRPr="0069649E">
        <w:rPr>
          <w:rStyle w:val="medium-normal"/>
          <w:rFonts w:ascii="Garamond" w:hAnsi="Garamond" w:cs="Arial"/>
          <w:lang w:val="es-ES"/>
        </w:rPr>
        <w:t xml:space="preserve">Mata, A., </w:t>
      </w:r>
      <w:r w:rsidRPr="0069649E">
        <w:rPr>
          <w:rStyle w:val="Emphasis"/>
          <w:rFonts w:ascii="Garamond" w:hAnsi="Garamond" w:cs="Arial"/>
          <w:bCs/>
          <w:i w:val="0"/>
          <w:lang w:val="es-ES"/>
        </w:rPr>
        <w:t>Valdez</w:t>
      </w:r>
      <w:r w:rsidRPr="0069649E">
        <w:rPr>
          <w:rStyle w:val="medium-normal"/>
          <w:rFonts w:ascii="Garamond" w:hAnsi="Garamond" w:cs="Arial"/>
          <w:i/>
          <w:lang w:val="es-ES"/>
        </w:rPr>
        <w:t xml:space="preserve">, </w:t>
      </w:r>
      <w:r w:rsidRPr="0069649E">
        <w:rPr>
          <w:rStyle w:val="Emphasis"/>
          <w:rFonts w:ascii="Garamond" w:hAnsi="Garamond" w:cs="Arial"/>
          <w:bCs/>
          <w:i w:val="0"/>
          <w:lang w:val="es-ES"/>
        </w:rPr>
        <w:t>A.,</w:t>
      </w:r>
      <w:r w:rsidRPr="0069649E">
        <w:rPr>
          <w:rStyle w:val="medium-normal"/>
          <w:rFonts w:ascii="Garamond" w:hAnsi="Garamond" w:cs="Arial"/>
          <w:i/>
          <w:lang w:val="es-ES"/>
        </w:rPr>
        <w:t xml:space="preserve"> </w:t>
      </w:r>
      <w:r w:rsidRPr="0069649E">
        <w:rPr>
          <w:rStyle w:val="medium-normal"/>
          <w:rFonts w:ascii="Garamond" w:hAnsi="Garamond" w:cs="Arial"/>
          <w:lang w:val="es-ES"/>
        </w:rPr>
        <w:t xml:space="preserve">Alvarado, J., Cepeda, A., Cervantes, R., Kaplan, C. (2002). </w:t>
      </w:r>
      <w:hyperlink r:id="rId10" w:tooltip="DRUG RELATED VIOLENCE AMONG MEXICAN AMERICAN YOUTH IN LAREDO, TEXAS: PRELIMINARY FINDINGS." w:history="1">
        <w:r w:rsidRPr="0069649E">
          <w:rPr>
            <w:rFonts w:ascii="Garamond" w:hAnsi="Garamond" w:cs="Arial"/>
            <w:lang w:val="es-AR"/>
          </w:rPr>
          <w:t>Drug Related Violence Among Mexican American Youth In Laredo, Texas: Preliminary Findings.</w:t>
        </w:r>
      </w:hyperlink>
      <w:r w:rsidRPr="0069649E">
        <w:rPr>
          <w:rStyle w:val="medium-normal"/>
          <w:rFonts w:ascii="Garamond" w:hAnsi="Garamond" w:cs="Arial"/>
          <w:lang w:val="es-ES"/>
        </w:rPr>
        <w:t xml:space="preserve"> </w:t>
      </w:r>
      <w:r w:rsidRPr="0069649E">
        <w:rPr>
          <w:rStyle w:val="medium-normal"/>
          <w:rFonts w:ascii="Garamond" w:hAnsi="Garamond" w:cs="Arial"/>
          <w:i/>
        </w:rPr>
        <w:t>Free Inquiry in Creative Sociology</w:t>
      </w:r>
      <w:r w:rsidR="003E07BB" w:rsidRPr="0069649E">
        <w:rPr>
          <w:rStyle w:val="medium-normal"/>
          <w:rFonts w:ascii="Garamond" w:hAnsi="Garamond" w:cs="Arial"/>
        </w:rPr>
        <w:t>,</w:t>
      </w:r>
      <w:r w:rsidRPr="0069649E">
        <w:rPr>
          <w:rStyle w:val="medium-normal"/>
          <w:rFonts w:ascii="Garamond" w:hAnsi="Garamond" w:cs="Arial"/>
        </w:rPr>
        <w:t xml:space="preserve"> 30(1), 25-38.</w:t>
      </w:r>
    </w:p>
    <w:p w14:paraId="51648BF3" w14:textId="77777777" w:rsidR="000476B5" w:rsidRPr="0069649E" w:rsidRDefault="000476B5" w:rsidP="000476B5">
      <w:pPr>
        <w:ind w:left="720"/>
        <w:rPr>
          <w:rStyle w:val="medium-normal"/>
          <w:rFonts w:ascii="Garamond" w:hAnsi="Garamond" w:cs="Arial"/>
        </w:rPr>
      </w:pPr>
    </w:p>
    <w:p w14:paraId="24F7EEC8" w14:textId="31537484" w:rsidR="000476B5" w:rsidRPr="0069649E" w:rsidRDefault="000476B5" w:rsidP="0083623D">
      <w:pPr>
        <w:numPr>
          <w:ilvl w:val="0"/>
          <w:numId w:val="5"/>
        </w:numPr>
        <w:ind w:hanging="720"/>
        <w:rPr>
          <w:rStyle w:val="medium-normal"/>
          <w:rFonts w:ascii="Garamond" w:hAnsi="Garamond" w:cs="Arial"/>
        </w:rPr>
      </w:pPr>
      <w:r w:rsidRPr="0069649E">
        <w:rPr>
          <w:rStyle w:val="medium-normal"/>
          <w:rFonts w:ascii="Garamond" w:hAnsi="Garamond" w:cs="Arial"/>
        </w:rPr>
        <w:t xml:space="preserve">Cepeda, A., &amp; Valdez, A. (2002). "Female Sex Workers and Injecting Drug use on the U.S. - Mexico Border: Nuevo Laredo, Tamaulipas." </w:t>
      </w:r>
      <w:r w:rsidRPr="0069649E">
        <w:rPr>
          <w:rStyle w:val="medium-normal"/>
          <w:rFonts w:ascii="Garamond" w:hAnsi="Garamond" w:cs="Arial"/>
          <w:i/>
        </w:rPr>
        <w:t>Journal of Border Health,</w:t>
      </w:r>
      <w:r w:rsidRPr="0069649E">
        <w:rPr>
          <w:rStyle w:val="medium-normal"/>
          <w:rFonts w:ascii="Garamond" w:hAnsi="Garamond" w:cs="Arial"/>
        </w:rPr>
        <w:t xml:space="preserve"> (7)1, 84-94. </w:t>
      </w:r>
    </w:p>
    <w:p w14:paraId="10D4BE1A" w14:textId="77777777" w:rsidR="008F0592" w:rsidRPr="0069649E" w:rsidRDefault="008F0592" w:rsidP="0083623D">
      <w:pPr>
        <w:ind w:hanging="720"/>
        <w:rPr>
          <w:rFonts w:ascii="Garamond" w:hAnsi="Garamond" w:cs="Arial"/>
        </w:rPr>
      </w:pPr>
    </w:p>
    <w:p w14:paraId="4C8D9B06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lang w:val="es-MX"/>
        </w:rPr>
        <w:t>Halley, J.</w:t>
      </w:r>
      <w:r w:rsidR="001828A7" w:rsidRPr="0069649E">
        <w:rPr>
          <w:rFonts w:ascii="Garamond" w:hAnsi="Garamond" w:cs="Arial"/>
          <w:lang w:val="es-MX"/>
        </w:rPr>
        <w:t xml:space="preserve">, </w:t>
      </w:r>
      <w:r w:rsidRPr="0069649E">
        <w:rPr>
          <w:rFonts w:ascii="Garamond" w:hAnsi="Garamond" w:cs="Arial"/>
          <w:lang w:val="es-MX"/>
        </w:rPr>
        <w:t xml:space="preserve">Valdez, A. </w:t>
      </w:r>
      <w:r w:rsidR="001828A7" w:rsidRPr="0069649E">
        <w:rPr>
          <w:rFonts w:ascii="Garamond" w:hAnsi="Garamond" w:cs="Arial"/>
          <w:lang w:val="es-MX"/>
        </w:rPr>
        <w:t xml:space="preserve">and Nava, S.  </w:t>
      </w:r>
      <w:r w:rsidRPr="0069649E">
        <w:rPr>
          <w:rFonts w:ascii="Garamond" w:hAnsi="Garamond" w:cs="Arial"/>
        </w:rPr>
        <w:t xml:space="preserve">(2001). Resistance to the Bureaucratization of Culture: Lessons from the Chicano Arts Scene. </w:t>
      </w:r>
      <w:r w:rsidRPr="0069649E">
        <w:rPr>
          <w:rFonts w:ascii="Garamond" w:hAnsi="Garamond" w:cs="Arial"/>
          <w:i/>
        </w:rPr>
        <w:t>The Journal of Arts Management, Law and Society, 31</w:t>
      </w:r>
      <w:r w:rsidR="001828A7" w:rsidRPr="0069649E">
        <w:rPr>
          <w:rFonts w:ascii="Garamond" w:hAnsi="Garamond" w:cs="Arial"/>
        </w:rPr>
        <w:t>(2), 198-211.</w:t>
      </w:r>
    </w:p>
    <w:p w14:paraId="6F811C21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Halley, J. and Valdez, A. (2000). Rationalization and Culture: The Impact of a National Foundation Initiative on a Community Based Arts Center. </w:t>
      </w:r>
      <w:r w:rsidRPr="0069649E">
        <w:rPr>
          <w:rFonts w:ascii="Garamond" w:hAnsi="Garamond" w:cs="Arial"/>
          <w:i/>
        </w:rPr>
        <w:t>International Journal of Cultural Policy, 7</w:t>
      </w:r>
      <w:r w:rsidRPr="0069649E">
        <w:rPr>
          <w:rFonts w:ascii="Garamond" w:hAnsi="Garamond" w:cs="Arial"/>
        </w:rPr>
        <w:t>(1).</w:t>
      </w:r>
    </w:p>
    <w:p w14:paraId="47210DDB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Rios, J. M. and Valdez, A. (2000). The Relationship between Infrastructure, Utilities and the Incidence of Illness in the Border Colonias. </w:t>
      </w:r>
      <w:r w:rsidRPr="0069649E">
        <w:rPr>
          <w:rFonts w:ascii="Garamond" w:hAnsi="Garamond" w:cs="Arial"/>
          <w:i/>
        </w:rPr>
        <w:t>Journal of Border Health, 5</w:t>
      </w:r>
      <w:r w:rsidRPr="0069649E">
        <w:rPr>
          <w:rFonts w:ascii="Garamond" w:hAnsi="Garamond" w:cs="Arial"/>
        </w:rPr>
        <w:t>(2), 31-41.</w:t>
      </w:r>
    </w:p>
    <w:p w14:paraId="5A1D6BBD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Valdez, A., Kaplan, C. D. and Cepeda, A. (2000). The Process of Paradoxical Autonomy and Survival in the Heroin Careers of Mexican American Women. </w:t>
      </w:r>
      <w:r w:rsidRPr="0069649E">
        <w:rPr>
          <w:rFonts w:ascii="Garamond" w:hAnsi="Garamond" w:cs="Arial"/>
          <w:i/>
        </w:rPr>
        <w:t>Contemporary Drug Problems, 27</w:t>
      </w:r>
      <w:r w:rsidRPr="0069649E">
        <w:rPr>
          <w:rFonts w:ascii="Garamond" w:hAnsi="Garamond" w:cs="Arial"/>
        </w:rPr>
        <w:t>(Spring 2000), 189-212.</w:t>
      </w:r>
    </w:p>
    <w:p w14:paraId="35BB220E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lastRenderedPageBreak/>
        <w:t xml:space="preserve">Valdez, A., Kaplan, C. D. and Codina, E. (2000). Psychopathy among Mexican American Gang Members: A Comparative Study. </w:t>
      </w:r>
      <w:r w:rsidRPr="0069649E">
        <w:rPr>
          <w:rFonts w:ascii="Garamond" w:hAnsi="Garamond" w:cs="Arial"/>
          <w:i/>
        </w:rPr>
        <w:t>International Journal of Offender Therapy and Comparative Criminology, 44</w:t>
      </w:r>
      <w:r w:rsidRPr="0069649E">
        <w:rPr>
          <w:rFonts w:ascii="Garamond" w:hAnsi="Garamond" w:cs="Arial"/>
        </w:rPr>
        <w:t>(1), 46-58.</w:t>
      </w:r>
    </w:p>
    <w:p w14:paraId="6716383E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Valdez, A., Halley, J. and Kaplan, C. D. (2000). Ecstasy Use and Sexual Behavior in the South Texas Club Scene: A Study of Mexican American Ecstasy Users. </w:t>
      </w:r>
      <w:r w:rsidRPr="0069649E">
        <w:rPr>
          <w:rFonts w:ascii="Garamond" w:hAnsi="Garamond" w:cs="Arial"/>
          <w:i/>
        </w:rPr>
        <w:t>Proceedings of the 1st International Conference on Night-Life, Substance Use, and Related Health Issues</w:t>
      </w:r>
      <w:r w:rsidRPr="0069649E">
        <w:rPr>
          <w:rFonts w:ascii="Garamond" w:hAnsi="Garamond" w:cs="Arial"/>
        </w:rPr>
        <w:t>.</w:t>
      </w:r>
    </w:p>
    <w:p w14:paraId="5A789576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Valdez, A. and Halley, J. A. (1999). Teaching Mexican American Experiences through Film: Private Issues and Public Problems. </w:t>
      </w:r>
      <w:r w:rsidRPr="0069649E">
        <w:rPr>
          <w:rFonts w:ascii="Garamond" w:hAnsi="Garamond" w:cs="Arial"/>
          <w:i/>
        </w:rPr>
        <w:t>Teaching Sociology, 27</w:t>
      </w:r>
      <w:r w:rsidRPr="0069649E">
        <w:rPr>
          <w:rFonts w:ascii="Garamond" w:hAnsi="Garamond" w:cs="Arial"/>
        </w:rPr>
        <w:t>(3), 286-295.</w:t>
      </w:r>
    </w:p>
    <w:p w14:paraId="5F0AC222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Valdez, A. and Kaplan, C. D. (1999). Reducing Selection Bias in the Use of Focus Groups to Investigate Hidden Populations: The Case of Mexican American Gang Members from South Texas. </w:t>
      </w:r>
      <w:r w:rsidRPr="0069649E">
        <w:rPr>
          <w:rFonts w:ascii="Garamond" w:hAnsi="Garamond" w:cs="Arial"/>
          <w:i/>
        </w:rPr>
        <w:t>Drugs and Society, 14</w:t>
      </w:r>
      <w:r w:rsidRPr="0069649E">
        <w:rPr>
          <w:rFonts w:ascii="Garamond" w:hAnsi="Garamond" w:cs="Arial"/>
        </w:rPr>
        <w:t>(1/2), 209-224.</w:t>
      </w:r>
    </w:p>
    <w:p w14:paraId="3AC66C44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lang w:val="es-ES"/>
        </w:rPr>
        <w:t xml:space="preserve">Codina, E., Kaplan, C. D., Yin, Z., Valdez, A. and Mata, A. G. (1999). </w:t>
      </w:r>
      <w:r w:rsidRPr="0069649E">
        <w:rPr>
          <w:rFonts w:ascii="Garamond" w:hAnsi="Garamond" w:cs="Arial"/>
        </w:rPr>
        <w:t xml:space="preserve">Estimating the Extent of Injecting Heroin Use in Laredo, Texas. </w:t>
      </w:r>
      <w:r w:rsidRPr="0069649E">
        <w:rPr>
          <w:rFonts w:ascii="Garamond" w:hAnsi="Garamond" w:cs="Arial"/>
          <w:i/>
        </w:rPr>
        <w:t>Journal of Border Health, 4</w:t>
      </w:r>
      <w:r w:rsidRPr="0069649E">
        <w:rPr>
          <w:rFonts w:ascii="Garamond" w:hAnsi="Garamond" w:cs="Arial"/>
        </w:rPr>
        <w:t>(1), 3-11.</w:t>
      </w:r>
    </w:p>
    <w:p w14:paraId="69344557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Valdez, A., Cepeda, A., Kaplan, C. D. and Yin, Z. (1998). The Legal Importation of Prescription Drugs into the United States from Mexico: A Study of Customs Declaration Forms. </w:t>
      </w:r>
      <w:r w:rsidRPr="0069649E">
        <w:rPr>
          <w:rFonts w:ascii="Garamond" w:hAnsi="Garamond" w:cs="Arial"/>
          <w:i/>
        </w:rPr>
        <w:t>Substance Use and Misuse, 33</w:t>
      </w:r>
      <w:r w:rsidRPr="0069649E">
        <w:rPr>
          <w:rFonts w:ascii="Garamond" w:hAnsi="Garamond" w:cs="Arial"/>
        </w:rPr>
        <w:t>(12), 2485-2497.</w:t>
      </w:r>
    </w:p>
    <w:p w14:paraId="1555163D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Codina, G. E., Kaplan, C. D., Yin, Z., Mata, A. G. and Valdez, A. (1997). Readiness for Treatment: Predictors of Drug Abuse Help-Seeking in Mexican American, African American and White San Antonio Arrestees. </w:t>
      </w:r>
      <w:r w:rsidRPr="0069649E">
        <w:rPr>
          <w:rFonts w:ascii="Garamond" w:hAnsi="Garamond" w:cs="Arial"/>
          <w:i/>
        </w:rPr>
        <w:t>Free Inquiry in Creative Sociology, 24</w:t>
      </w:r>
      <w:r w:rsidRPr="0069649E">
        <w:rPr>
          <w:rFonts w:ascii="Garamond" w:hAnsi="Garamond" w:cs="Arial"/>
        </w:rPr>
        <w:t>(1), 17-24.</w:t>
      </w:r>
    </w:p>
    <w:p w14:paraId="7C42F0C2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lang w:val="es-ES"/>
        </w:rPr>
        <w:t xml:space="preserve">Valdez, A., Mata, A. G., Codina, G. E. and Kaplan, C. D. (1997). </w:t>
      </w:r>
      <w:r w:rsidRPr="0069649E">
        <w:rPr>
          <w:rFonts w:ascii="Garamond" w:hAnsi="Garamond" w:cs="Arial"/>
        </w:rPr>
        <w:t xml:space="preserve">Public Health and Drug Abuse Problems in United States-Mexico Border Gateway Cities:  A Case-Study of Laredo, Texas. </w:t>
      </w:r>
      <w:r w:rsidRPr="0069649E">
        <w:rPr>
          <w:rFonts w:ascii="Garamond" w:hAnsi="Garamond" w:cs="Arial"/>
          <w:i/>
        </w:rPr>
        <w:t>Journal of Border Health, 2</w:t>
      </w:r>
      <w:r w:rsidRPr="0069649E">
        <w:rPr>
          <w:rFonts w:ascii="Garamond" w:hAnsi="Garamond" w:cs="Arial"/>
        </w:rPr>
        <w:t>(3), 4-10.</w:t>
      </w:r>
    </w:p>
    <w:p w14:paraId="2F1B3112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Valdez, A. and Sifaneck, S. (1997). Drug Tourists and Drug Policy on the Us-Mexican Border: An Ethnographic Investigation of the Acquisition of Prescription Drugs. </w:t>
      </w:r>
      <w:r w:rsidRPr="0069649E">
        <w:rPr>
          <w:rFonts w:ascii="Garamond" w:hAnsi="Garamond" w:cs="Arial"/>
          <w:i/>
        </w:rPr>
        <w:t>Journal of Drug Issues, 27</w:t>
      </w:r>
      <w:r w:rsidRPr="0069649E">
        <w:rPr>
          <w:rFonts w:ascii="Garamond" w:hAnsi="Garamond" w:cs="Arial"/>
        </w:rPr>
        <w:t>(4), 879-897.</w:t>
      </w:r>
    </w:p>
    <w:p w14:paraId="41365D46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Valdez, A., Yin, Z. and Kaplan, C. D. (1997). A Comparison of Alcohol, Drugs, and Aggressive Crime among Mexican-American, Black, and White Male Arrestees in Texas. </w:t>
      </w:r>
      <w:r w:rsidRPr="0069649E">
        <w:rPr>
          <w:rFonts w:ascii="Garamond" w:hAnsi="Garamond" w:cs="Arial"/>
          <w:i/>
        </w:rPr>
        <w:t>American Journal of Drug and Alcohol Abuse, 23</w:t>
      </w:r>
      <w:r w:rsidRPr="0069649E">
        <w:rPr>
          <w:rFonts w:ascii="Garamond" w:hAnsi="Garamond" w:cs="Arial"/>
        </w:rPr>
        <w:t>(2), 249-265.</w:t>
      </w:r>
    </w:p>
    <w:p w14:paraId="5DA5292F" w14:textId="71E3CF5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lang w:val="es-ES"/>
        </w:rPr>
        <w:t>Yin, Z., Valdez, A., Mata, A. G. and Kaplan, C. D. (</w:t>
      </w:r>
      <w:r w:rsidR="009D7D21" w:rsidRPr="0069649E">
        <w:rPr>
          <w:rFonts w:ascii="Garamond" w:hAnsi="Garamond" w:cs="Arial"/>
          <w:lang w:val="es-ES"/>
        </w:rPr>
        <w:t>2000</w:t>
      </w:r>
      <w:r w:rsidRPr="0069649E">
        <w:rPr>
          <w:rFonts w:ascii="Garamond" w:hAnsi="Garamond" w:cs="Arial"/>
          <w:lang w:val="es-ES"/>
        </w:rPr>
        <w:t xml:space="preserve">). </w:t>
      </w:r>
      <w:r w:rsidRPr="0069649E">
        <w:rPr>
          <w:rFonts w:ascii="Garamond" w:hAnsi="Garamond" w:cs="Arial"/>
        </w:rPr>
        <w:t xml:space="preserve">Developing a Field-Intensive Methodology for Generating a Randomized Sample for Gang Research. </w:t>
      </w:r>
      <w:r w:rsidRPr="0069649E">
        <w:rPr>
          <w:rFonts w:ascii="Garamond" w:hAnsi="Garamond" w:cs="Arial"/>
          <w:i/>
        </w:rPr>
        <w:t>Free Inquiry-Special Issue:  Gang, Drugs and Violence, 2</w:t>
      </w:r>
      <w:r w:rsidR="009D7D21" w:rsidRPr="0069649E">
        <w:rPr>
          <w:rFonts w:ascii="Garamond" w:hAnsi="Garamond" w:cs="Arial"/>
          <w:i/>
        </w:rPr>
        <w:t>8</w:t>
      </w:r>
      <w:r w:rsidRPr="0069649E">
        <w:rPr>
          <w:rFonts w:ascii="Garamond" w:hAnsi="Garamond" w:cs="Arial"/>
        </w:rPr>
        <w:t>(</w:t>
      </w:r>
      <w:r w:rsidR="009D7D21" w:rsidRPr="0069649E">
        <w:rPr>
          <w:rFonts w:ascii="Garamond" w:hAnsi="Garamond" w:cs="Arial"/>
        </w:rPr>
        <w:t>1</w:t>
      </w:r>
      <w:r w:rsidRPr="0069649E">
        <w:rPr>
          <w:rFonts w:ascii="Garamond" w:hAnsi="Garamond" w:cs="Arial"/>
        </w:rPr>
        <w:t xml:space="preserve">), </w:t>
      </w:r>
      <w:r w:rsidR="009D7D21" w:rsidRPr="0069649E">
        <w:rPr>
          <w:rFonts w:ascii="Garamond" w:hAnsi="Garamond" w:cs="Arial"/>
        </w:rPr>
        <w:t>81-90</w:t>
      </w:r>
      <w:r w:rsidRPr="0069649E">
        <w:rPr>
          <w:rFonts w:ascii="Garamond" w:hAnsi="Garamond" w:cs="Arial"/>
        </w:rPr>
        <w:t>.</w:t>
      </w:r>
    </w:p>
    <w:p w14:paraId="2429D95A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  <w:color w:val="000000"/>
        </w:rPr>
      </w:pPr>
      <w:r w:rsidRPr="0069649E">
        <w:rPr>
          <w:rFonts w:ascii="Garamond" w:hAnsi="Garamond" w:cs="Arial"/>
        </w:rPr>
        <w:t xml:space="preserve">Valdez, A. and Halley, J. A. (1996). Gender in the Culture of Mexican American Conjunto </w:t>
      </w:r>
      <w:r w:rsidRPr="0069649E">
        <w:rPr>
          <w:rFonts w:ascii="Garamond" w:hAnsi="Garamond" w:cs="Arial"/>
          <w:color w:val="000000"/>
        </w:rPr>
        <w:t xml:space="preserve">Music. </w:t>
      </w:r>
      <w:r w:rsidRPr="0069649E">
        <w:rPr>
          <w:rFonts w:ascii="Garamond" w:hAnsi="Garamond" w:cs="Arial"/>
          <w:i/>
          <w:color w:val="000000"/>
        </w:rPr>
        <w:t>Gender and Society, 10</w:t>
      </w:r>
      <w:r w:rsidRPr="0069649E">
        <w:rPr>
          <w:rFonts w:ascii="Garamond" w:hAnsi="Garamond" w:cs="Arial"/>
          <w:color w:val="000000"/>
        </w:rPr>
        <w:t>(2), 148-167.</w:t>
      </w:r>
    </w:p>
    <w:p w14:paraId="74840D09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  <w:color w:val="000000"/>
        </w:rPr>
      </w:pPr>
      <w:r w:rsidRPr="0069649E">
        <w:rPr>
          <w:rFonts w:ascii="Garamond" w:hAnsi="Garamond" w:cs="Arial"/>
          <w:color w:val="000000"/>
        </w:rPr>
        <w:t xml:space="preserve">Valdez, A. (1995). Illegal Drug Use, Alcohol and Aggressive Crime among Mexican-American and White Male Arrestees in San Antonio. </w:t>
      </w:r>
      <w:r w:rsidRPr="0069649E">
        <w:rPr>
          <w:rFonts w:ascii="Garamond" w:hAnsi="Garamond" w:cs="Arial"/>
          <w:i/>
          <w:color w:val="000000"/>
        </w:rPr>
        <w:t>Journal of Psychoactive Drugs, 27</w:t>
      </w:r>
      <w:r w:rsidRPr="0069649E">
        <w:rPr>
          <w:rFonts w:ascii="Garamond" w:hAnsi="Garamond" w:cs="Arial"/>
          <w:color w:val="000000"/>
        </w:rPr>
        <w:t>(2), 135-143.</w:t>
      </w:r>
    </w:p>
    <w:p w14:paraId="08F50D15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  <w:color w:val="000000"/>
        </w:rPr>
      </w:pPr>
      <w:r w:rsidRPr="0069649E">
        <w:rPr>
          <w:rFonts w:ascii="Garamond" w:hAnsi="Garamond" w:cs="Arial"/>
          <w:color w:val="000000"/>
        </w:rPr>
        <w:lastRenderedPageBreak/>
        <w:t>Valdez, A. and Halley, J. (1993). Career and Identity in Mexican-American Conjunto Musicians</w:t>
      </w:r>
      <w:r w:rsidR="0066100C" w:rsidRPr="0069649E">
        <w:rPr>
          <w:rFonts w:ascii="Garamond" w:hAnsi="Garamond" w:cs="Arial"/>
          <w:color w:val="000000"/>
        </w:rPr>
        <w:t xml:space="preserve">.  </w:t>
      </w:r>
      <w:r w:rsidR="0066100C" w:rsidRPr="0069649E">
        <w:rPr>
          <w:rFonts w:ascii="Garamond" w:hAnsi="Garamond" w:cs="Arial"/>
          <w:i/>
          <w:color w:val="000000"/>
        </w:rPr>
        <w:t>Current Research on Occupations and Professions</w:t>
      </w:r>
      <w:r w:rsidR="0066100C" w:rsidRPr="0069649E">
        <w:rPr>
          <w:rFonts w:ascii="Garamond" w:hAnsi="Garamond" w:cs="Arial"/>
          <w:color w:val="000000"/>
        </w:rPr>
        <w:t>,</w:t>
      </w:r>
      <w:r w:rsidRPr="0069649E">
        <w:rPr>
          <w:rFonts w:ascii="Garamond" w:hAnsi="Garamond" w:cs="Arial"/>
          <w:color w:val="000000"/>
        </w:rPr>
        <w:t xml:space="preserve"> 8</w:t>
      </w:r>
      <w:r w:rsidR="0066100C" w:rsidRPr="0069649E">
        <w:rPr>
          <w:rFonts w:ascii="Garamond" w:hAnsi="Garamond" w:cs="Arial"/>
          <w:color w:val="000000"/>
        </w:rPr>
        <w:t>, 223-46</w:t>
      </w:r>
      <w:r w:rsidRPr="0069649E">
        <w:rPr>
          <w:rFonts w:ascii="Garamond" w:hAnsi="Garamond" w:cs="Arial"/>
          <w:color w:val="000000"/>
        </w:rPr>
        <w:t>.</w:t>
      </w:r>
    </w:p>
    <w:p w14:paraId="3C038704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  <w:lang w:val="es-MX"/>
        </w:rPr>
      </w:pPr>
      <w:r w:rsidRPr="0069649E">
        <w:rPr>
          <w:rFonts w:ascii="Garamond" w:hAnsi="Garamond" w:cs="Arial"/>
          <w:color w:val="000000"/>
        </w:rPr>
        <w:t>Valdez, A. (1989). The New Chicano Movement:  Politics in the 1</w:t>
      </w:r>
      <w:r w:rsidRPr="0069649E">
        <w:rPr>
          <w:rFonts w:ascii="Garamond" w:hAnsi="Garamond" w:cs="Arial"/>
        </w:rPr>
        <w:t xml:space="preserve">980s. </w:t>
      </w:r>
      <w:r w:rsidRPr="0069649E">
        <w:rPr>
          <w:rFonts w:ascii="Garamond" w:hAnsi="Garamond" w:cs="Arial"/>
          <w:lang w:val="es-MX"/>
        </w:rPr>
        <w:t xml:space="preserve">In </w:t>
      </w:r>
      <w:r w:rsidRPr="0069649E">
        <w:rPr>
          <w:rFonts w:ascii="Garamond" w:hAnsi="Garamond" w:cs="Arial"/>
          <w:i/>
          <w:lang w:val="es-MX"/>
        </w:rPr>
        <w:t>México En La Conciencia Chicana</w:t>
      </w:r>
      <w:r w:rsidRPr="0069649E">
        <w:rPr>
          <w:rFonts w:ascii="Garamond" w:hAnsi="Garamond" w:cs="Arial"/>
          <w:lang w:val="es-MX"/>
        </w:rPr>
        <w:t>. México: Dirección General de Intercambio, Universidad Nacional Autónoma de México (UNAM).</w:t>
      </w:r>
    </w:p>
    <w:p w14:paraId="6E5F7A9E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  <w:lang w:val="es-ES"/>
        </w:rPr>
      </w:pPr>
      <w:r w:rsidRPr="0069649E">
        <w:rPr>
          <w:rFonts w:ascii="Garamond" w:hAnsi="Garamond" w:cs="Arial"/>
        </w:rPr>
        <w:t xml:space="preserve">Valdez, A. (1989). Perceptions of Mexican Immigrants among Barrio Enterprises (in Spanish). </w:t>
      </w:r>
      <w:r w:rsidRPr="0069649E">
        <w:rPr>
          <w:rFonts w:ascii="Garamond" w:hAnsi="Garamond" w:cs="Arial"/>
          <w:lang w:val="es-ES"/>
        </w:rPr>
        <w:t xml:space="preserve">In </w:t>
      </w:r>
      <w:r w:rsidRPr="0069649E">
        <w:rPr>
          <w:rFonts w:ascii="Garamond" w:hAnsi="Garamond" w:cs="Arial"/>
          <w:i/>
          <w:lang w:val="es-ES"/>
        </w:rPr>
        <w:t>Cuadernos De Postgrado</w:t>
      </w:r>
      <w:r w:rsidRPr="0069649E">
        <w:rPr>
          <w:rFonts w:ascii="Garamond" w:hAnsi="Garamond" w:cs="Arial"/>
          <w:lang w:val="es-ES"/>
        </w:rPr>
        <w:t xml:space="preserve"> (Vol. Spring 1989). México: Universidad Nacional Autónoma de México.</w:t>
      </w:r>
    </w:p>
    <w:p w14:paraId="5FEFFB41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Valdez, A. (1985). Selective Determinants in Maintaining Social Movement Organizations: Three Case Studies from the Chicano Community. </w:t>
      </w:r>
      <w:r w:rsidRPr="0069649E">
        <w:rPr>
          <w:rFonts w:ascii="Garamond" w:hAnsi="Garamond" w:cs="Arial"/>
          <w:i/>
        </w:rPr>
        <w:t>Crítica: A Journal of Critical Essays, Spring</w:t>
      </w:r>
      <w:r w:rsidRPr="0069649E">
        <w:rPr>
          <w:rFonts w:ascii="Garamond" w:hAnsi="Garamond" w:cs="Arial"/>
        </w:rPr>
        <w:t>.</w:t>
      </w:r>
    </w:p>
    <w:p w14:paraId="1486D032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Valdez, A. and Miller, M. (1984). Immigration and Perceptions of Economic Deprivation among Working Class Mexican American Men. </w:t>
      </w:r>
      <w:r w:rsidRPr="0069649E">
        <w:rPr>
          <w:rFonts w:ascii="Garamond" w:hAnsi="Garamond" w:cs="Arial"/>
          <w:i/>
        </w:rPr>
        <w:t>Social Science Quarterly, 65</w:t>
      </w:r>
      <w:r w:rsidRPr="0069649E">
        <w:rPr>
          <w:rFonts w:ascii="Garamond" w:hAnsi="Garamond" w:cs="Arial"/>
        </w:rPr>
        <w:t>.</w:t>
      </w:r>
    </w:p>
    <w:p w14:paraId="12EDD101" w14:textId="77777777" w:rsidR="00B0640D" w:rsidRPr="0069649E" w:rsidRDefault="00B0640D" w:rsidP="0083623D">
      <w:pPr>
        <w:numPr>
          <w:ilvl w:val="0"/>
          <w:numId w:val="5"/>
        </w:numPr>
        <w:spacing w:after="240"/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Valdez, A. (1984). Chicano Used Car Dealers: A Social World in Microcosm. </w:t>
      </w:r>
      <w:r w:rsidRPr="0069649E">
        <w:rPr>
          <w:rFonts w:ascii="Garamond" w:hAnsi="Garamond" w:cs="Arial"/>
          <w:i/>
        </w:rPr>
        <w:t>Urban Life, 13</w:t>
      </w:r>
      <w:r w:rsidRPr="0069649E">
        <w:rPr>
          <w:rFonts w:ascii="Garamond" w:hAnsi="Garamond" w:cs="Arial"/>
        </w:rPr>
        <w:t>(2-3), 229-246.</w:t>
      </w:r>
    </w:p>
    <w:p w14:paraId="4877C7BD" w14:textId="77777777" w:rsidR="00B0640D" w:rsidRPr="0069649E" w:rsidRDefault="00B0640D" w:rsidP="0035508E">
      <w:pPr>
        <w:numPr>
          <w:ilvl w:val="0"/>
          <w:numId w:val="5"/>
        </w:numPr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Valdez, A. (1983). Recent Increases in Intermarriage by Mexican American Males in Bexar County Texas, from 1971-1980. </w:t>
      </w:r>
      <w:r w:rsidRPr="0069649E">
        <w:rPr>
          <w:rFonts w:ascii="Garamond" w:hAnsi="Garamond" w:cs="Arial"/>
          <w:i/>
        </w:rPr>
        <w:t>Social Science Quarterly, 64</w:t>
      </w:r>
      <w:r w:rsidRPr="0069649E">
        <w:rPr>
          <w:rFonts w:ascii="Garamond" w:hAnsi="Garamond" w:cs="Arial"/>
        </w:rPr>
        <w:t>.</w:t>
      </w:r>
    </w:p>
    <w:p w14:paraId="36BC99CA" w14:textId="41E92EB3" w:rsidR="00B04420" w:rsidRPr="0069649E" w:rsidRDefault="00B0640D" w:rsidP="00A9082A">
      <w:pPr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end"/>
      </w:r>
    </w:p>
    <w:p w14:paraId="72A4D83B" w14:textId="757D027E" w:rsidR="003B0A0D" w:rsidRPr="00427511" w:rsidRDefault="00427511" w:rsidP="003B0A0D">
      <w:pPr>
        <w:jc w:val="both"/>
        <w:rPr>
          <w:rFonts w:ascii="Garamond" w:hAnsi="Garamond"/>
          <w:b/>
        </w:rPr>
      </w:pPr>
      <w:r>
        <w:rPr>
          <w:rFonts w:ascii="Garamond" w:hAnsi="Garamond"/>
          <w:b/>
        </w:rPr>
        <w:t>Under Review</w:t>
      </w:r>
    </w:p>
    <w:p w14:paraId="0C321101" w14:textId="77777777" w:rsidR="003B0A0D" w:rsidRPr="0069649E" w:rsidRDefault="003B0A0D" w:rsidP="003A3A0F">
      <w:pPr>
        <w:tabs>
          <w:tab w:val="left" w:pos="7515"/>
        </w:tabs>
        <w:autoSpaceDE w:val="0"/>
        <w:autoSpaceDN w:val="0"/>
        <w:adjustRightInd w:val="0"/>
        <w:jc w:val="both"/>
        <w:rPr>
          <w:rFonts w:ascii="Garamond" w:hAnsi="Garamond"/>
        </w:rPr>
      </w:pPr>
      <w:r w:rsidRPr="0069649E">
        <w:rPr>
          <w:rFonts w:ascii="Garamond" w:hAnsi="Garamond"/>
        </w:rPr>
        <w:tab/>
      </w:r>
    </w:p>
    <w:p w14:paraId="2E1381D4" w14:textId="760A40EA" w:rsidR="00E54612" w:rsidRPr="00E54612" w:rsidRDefault="00E54612" w:rsidP="009A77DB">
      <w:pPr>
        <w:numPr>
          <w:ilvl w:val="0"/>
          <w:numId w:val="9"/>
        </w:numPr>
        <w:tabs>
          <w:tab w:val="clear" w:pos="1440"/>
        </w:tabs>
        <w:autoSpaceDE w:val="0"/>
        <w:autoSpaceDN w:val="0"/>
        <w:adjustRightInd w:val="0"/>
        <w:ind w:left="720"/>
        <w:jc w:val="both"/>
        <w:rPr>
          <w:rFonts w:ascii="Garamond" w:hAnsi="Garamond"/>
        </w:rPr>
      </w:pPr>
      <w:r w:rsidRPr="003E0F05">
        <w:rPr>
          <w:rFonts w:ascii="Garamond" w:hAnsi="Garamond"/>
          <w:b/>
        </w:rPr>
        <w:t>Valdez, A.</w:t>
      </w:r>
      <w:r>
        <w:rPr>
          <w:rFonts w:ascii="Garamond" w:hAnsi="Garamond"/>
        </w:rPr>
        <w:t xml:space="preserve"> &amp; Kaplan, C.D. Mexicans and Marijuana in the United States: The Early 20</w:t>
      </w:r>
      <w:r w:rsidRPr="00E54612">
        <w:rPr>
          <w:rFonts w:ascii="Garamond" w:hAnsi="Garamond"/>
          <w:vertAlign w:val="superscript"/>
        </w:rPr>
        <w:t>th</w:t>
      </w:r>
      <w:r>
        <w:rPr>
          <w:rFonts w:ascii="Garamond" w:hAnsi="Garamond"/>
        </w:rPr>
        <w:t xml:space="preserve"> Century and Its Impact on the Legalization Debate. (Under Review). </w:t>
      </w:r>
      <w:proofErr w:type="spellStart"/>
      <w:r>
        <w:rPr>
          <w:rFonts w:ascii="Garamond" w:hAnsi="Garamond"/>
          <w:i/>
        </w:rPr>
        <w:t>Aztlan</w:t>
      </w:r>
      <w:proofErr w:type="spellEnd"/>
      <w:r>
        <w:rPr>
          <w:rFonts w:ascii="Garamond" w:hAnsi="Garamond"/>
          <w:i/>
        </w:rPr>
        <w:t>: A Journal of Chicano Studies.</w:t>
      </w:r>
    </w:p>
    <w:p w14:paraId="2740C37E" w14:textId="77777777" w:rsidR="00E54612" w:rsidRDefault="00E54612" w:rsidP="00E54612">
      <w:pPr>
        <w:autoSpaceDE w:val="0"/>
        <w:autoSpaceDN w:val="0"/>
        <w:adjustRightInd w:val="0"/>
        <w:ind w:left="720"/>
        <w:jc w:val="both"/>
        <w:rPr>
          <w:rFonts w:ascii="Garamond" w:hAnsi="Garamond"/>
        </w:rPr>
      </w:pPr>
    </w:p>
    <w:p w14:paraId="33B9DF5C" w14:textId="6E5A454E" w:rsidR="003B0A0D" w:rsidRPr="00542559" w:rsidRDefault="00E54612" w:rsidP="00542559">
      <w:pPr>
        <w:numPr>
          <w:ilvl w:val="0"/>
          <w:numId w:val="9"/>
        </w:numPr>
        <w:tabs>
          <w:tab w:val="clear" w:pos="1440"/>
        </w:tabs>
        <w:autoSpaceDE w:val="0"/>
        <w:autoSpaceDN w:val="0"/>
        <w:adjustRightInd w:val="0"/>
        <w:ind w:left="720"/>
        <w:jc w:val="both"/>
        <w:rPr>
          <w:rFonts w:ascii="Garamond" w:hAnsi="Garamond"/>
        </w:rPr>
      </w:pPr>
      <w:r>
        <w:rPr>
          <w:rFonts w:ascii="Garamond" w:hAnsi="Garamond"/>
        </w:rPr>
        <w:t xml:space="preserve">Cepeda, A., Nowotny, K.M., Frankeberger, J., Ramirez, E., &amp; </w:t>
      </w:r>
      <w:r w:rsidRPr="003E0F05">
        <w:rPr>
          <w:rFonts w:ascii="Garamond" w:hAnsi="Garamond"/>
          <w:b/>
        </w:rPr>
        <w:t>Valdez, A</w:t>
      </w:r>
      <w:r>
        <w:rPr>
          <w:rFonts w:ascii="Garamond" w:hAnsi="Garamond"/>
        </w:rPr>
        <w:t xml:space="preserve">. Drug use, Incarceration, and Health Indicators among Latina Women who have Sex with Women and Men (LWSWM). (Under Review). </w:t>
      </w:r>
      <w:r w:rsidR="003E0F05">
        <w:rPr>
          <w:rFonts w:ascii="Garamond" w:hAnsi="Garamond"/>
          <w:i/>
        </w:rPr>
        <w:t>LBGT Health</w:t>
      </w:r>
      <w:r>
        <w:rPr>
          <w:rFonts w:ascii="Garamond" w:hAnsi="Garamond"/>
          <w:i/>
        </w:rPr>
        <w:t>.</w:t>
      </w:r>
    </w:p>
    <w:p w14:paraId="7CBA91E1" w14:textId="77777777" w:rsidR="003B0A0D" w:rsidRPr="0069649E" w:rsidRDefault="003B0A0D" w:rsidP="00A9082A">
      <w:pPr>
        <w:jc w:val="both"/>
        <w:rPr>
          <w:rFonts w:ascii="Garamond" w:hAnsi="Garamond" w:cs="Arial"/>
        </w:rPr>
      </w:pPr>
    </w:p>
    <w:p w14:paraId="1C7B4D31" w14:textId="77777777" w:rsidR="00B0640D" w:rsidRPr="0069649E" w:rsidRDefault="00B0640D" w:rsidP="00A9082A">
      <w:pPr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b/>
          <w:bCs/>
        </w:rPr>
        <w:t>Book Chapters:</w:t>
      </w:r>
      <w:r w:rsidRPr="0069649E">
        <w:rPr>
          <w:rFonts w:ascii="Garamond" w:hAnsi="Garamond" w:cs="Arial"/>
          <w:b/>
          <w:bCs/>
        </w:rPr>
        <w:fldChar w:fldCharType="begin"/>
      </w:r>
      <w:r w:rsidRPr="0069649E">
        <w:rPr>
          <w:rFonts w:ascii="Garamond" w:hAnsi="Garamond" w:cs="Arial"/>
          <w:b/>
          <w:bCs/>
        </w:rPr>
        <w:instrText xml:space="preserve"> ADDIN EN.CITE &lt;EndNote&gt;&lt;Cite&gt;&lt;Author&gt;Valdez&lt;/Author&gt;&lt;Year&gt;1984&lt;/Year&gt;&lt;RecNum&gt;146&lt;/RecNum&gt;&lt;MDL&gt;&lt;REFERENCE_TYPE&gt;7&lt;/REFERENCE_TYPE&gt;&lt;REFNUM&gt;146&lt;/REFNUM&gt;&lt;AUTHORS&gt;&lt;AUTHOR&gt;Valdez, Avelardo&lt;/AUTHOR&gt;&lt;AUTHOR&gt;Jones, R. C.&lt;/AUTHOR&gt;&lt;AUTHOR&gt;Harris, R. J.&lt;/AUTHOR&gt;&lt;/AUTHORS&gt;&lt;YEAR&gt;1984&lt;/YEAR&gt;&lt;TITLE&gt;Geographic Patterns of Undocumented Mexicans and Chicanos in San Antonio, Texas:  1970 and 1980&lt;/TITLE&gt;&lt;SECONDARY_AUTHORS&gt;&lt;SECONDARY_AUTHOR&gt;Jones, R.&lt;/SECONDARY_AUTHOR&gt;&lt;/SECONDARY_AUTHORS&gt;&lt;SECONDARY_TITLE&gt;Patterns of Undocumented Migration:  Mexico and the United States&lt;/SECONDARY_TITLE&gt;&lt;PUBLISHER&gt;Rowman and Allanheld&lt;/PUBLISHER&gt;&lt;/MDL&gt;&lt;/Cite&gt;&lt;Cite&gt;&lt;Author&gt;Valdez&lt;/Author&gt;&lt;Year&gt;1985&lt;/Year&gt;&lt;RecNum&gt;141&lt;/RecNum&gt;&lt;MDL&gt;&lt;REFERENCE_TYPE&gt;7&lt;/REFERENCE_TYPE&gt;&lt;REFNUM&gt;141&lt;/REFNUM&gt;&lt;AUTHORS&gt;&lt;AUTHOR&gt;Valdez, Avelardo&lt;/AUTHOR&gt;&lt;AUTHOR&gt;Miller, Michael&lt;/AUTHOR&gt;&lt;/AUTHORS&gt;&lt;YEAR&gt;1985&lt;/YEAR&gt;&lt;TITLE&gt;Immigration and Perceptions of Economic Deprivation Among Working-Class Mexican American Men&lt;/TITLE&gt;&lt;SECONDARY_AUTHORS&gt;&lt;SECONDARY_AUTHOR&gt;de la Garza, Rodolfo O.&lt;/SECONDARY_AUTHOR&gt;&lt;/SECONDARY_AUTHORS&gt;&lt;SECONDARY_TITLE&gt;The Mexican American Experience&lt;/SECONDARY_TITLE&gt;&lt;PLACE_PUBLISHED&gt;Austin, TX&lt;/PLACE_PUBLISHED&gt;&lt;PUBLISHER&gt;The University of Texas Press&lt;/PUBLISHER&gt;&lt;/MDL&gt;&lt;/Cite&gt;&lt;Cite&gt;&lt;Author&gt;Valdez&lt;/Author&gt;&lt;Year&gt;1999&lt;/Year&gt;&lt;RecNum&gt;77&lt;/RecNum&gt;&lt;MDL&gt;&lt;REFERENCE_TYPE&gt;7&lt;/REFERENCE_TYPE&gt;&lt;REFNUM&gt;77&lt;/REFNUM&gt;&lt;AUTHORS&gt;&lt;AUTHOR&gt;Valdez, Avelardo&lt;/AUTHOR&gt;&lt;AUTHOR&gt;Mata, Alberto G.&lt;/AUTHOR&gt;&lt;/AUTHORS&gt;&lt;YEAR&gt;1999&lt;/YEAR&gt;&lt;TITLE&gt;Life histories of four Chicano heroin injecting drug users in Laredo&lt;/TITLE&gt;&lt;SECONDARY_AUTHORS&gt;&lt;SECONDARY_AUTHOR&gt;Martha Oehmke Loustaunau&lt;/SECONDARY_AUTHOR&gt;&lt;SECONDARY_AUTHOR&gt;Mary Sanchez-Bane&lt;/SECONDARY_AUTHOR&gt;&lt;/SECONDARY_AUTHORS&gt;&lt;SECONDARY_TITLE&gt;Asi es la vida: Life, death, and in-between on the US-Mexico border&lt;/SECONDARY_TITLE&gt;&lt;PLACE_PUBLISHED&gt;Westport, CT&lt;/PLACE_PUBLISHED&gt;&lt;PUBLISHER&gt;Bergin &amp;amp; Garvey&lt;/PUBLISHER&gt;&lt;PAGES&gt;1-32&lt;/PAGES&gt;&lt;/MDL&gt;&lt;/Cite&gt;&lt;Cite&gt;&lt;Author&gt;Valdez&lt;/Author&gt;&lt;Year&gt;1984&lt;/Year&gt;&lt;RecNum&gt;147&lt;/RecNum&gt;&lt;MDL&gt;&lt;REFERENCE_TYPE&gt;7&lt;/REFERENCE_TYPE&gt;&lt;REFNUM&gt;147&lt;/REFNUM&gt;&lt;AUTHORS&gt;&lt;AUTHOR&gt;Valdez, A.&lt;/AUTHOR&gt;&lt;AUTHOR&gt;Jones, R.&lt;/AUTHOR&gt;&lt;AUTHOR&gt;Harris, R. J.&lt;/AUTHOR&gt;&lt;/AUTHORS&gt;&lt;YEAR&gt;1984&lt;/YEAR&gt;&lt;TITLE&gt;Occupational Spatial Mobility of Undocumented Migrants from Dolores Hidalgo, Guanajuato&lt;/TITLE&gt;&lt;SECONDARY_AUTHORS&gt;&lt;SECONDARY_AUTHOR&gt;Jones, R.&lt;/SECONDARY_AUTHOR&gt;&lt;/SECONDARY_AUTHORS&gt;&lt;SECONDARY_TITLE&gt;Patterns of Undocumented Migration:  Mexico and the United States&lt;/SECONDARY_TITLE&gt;&lt;PUBLISHER&gt;Rowman and Allanheld&lt;/PUBLISHER&gt;&lt;/MDL&gt;&lt;/Cite&gt;&lt;Cite&gt;&lt;Author&gt;Valdez&lt;/Author&gt;&lt;Year&gt;1993&lt;/Year&gt;&lt;RecNum&gt;69&lt;/RecNum&gt;&lt;MDL&gt;&lt;REFERENCE_TYPE&gt;7&lt;/REFERENCE_TYPE&gt;&lt;REFNUM&gt;69&lt;/REFNUM&gt;&lt;AUTHORS&gt;&lt;AUTHOR&gt;Valdez, Avelardo&lt;/AUTHOR&gt;&lt;/AUTHORS&gt;&lt;YEAR&gt;1993&lt;/YEAR&gt;&lt;TITLE&gt;Persistent poverty, crime, and drugs:  U.S.-Mexican border region&lt;/TITLE&gt;&lt;SECONDARY_AUTHORS&gt;&lt;SECONDARY_AUTHOR&gt;Moore, Joan;&lt;/SECONDARY_AUTHOR&gt;&lt;SECONDARY_AUTHOR&gt;Pinderhughes, Raquel&lt;/SECONDARY_AUTHOR&gt;&lt;/SECONDARY_AUTHORS&gt;&lt;SECONDARY_TITLE&gt;In the barrios:  Latinos and the underclass debate&lt;/SECONDARY_TITLE&gt;&lt;PLACE_PUBLISHED&gt;New York, NY&lt;/PLACE_PUBLISHED&gt;&lt;PUBLISHER&gt;Russell Sage Foundation&lt;/PUBLISHER&gt;&lt;PAGES&gt;173-94&lt;/PAGES&gt;&lt;KEYWORDS&gt;&lt;KEYWORD&gt;poverty&lt;/KEYWORD&gt;&lt;KEYWORD&gt;drugs&lt;/KEYWORD&gt;&lt;KEYWORD&gt;crime&lt;/KEYWORD&gt;&lt;KEYWORD&gt;border region&lt;/KEYWORD&gt;&lt;/KEYWORDS&gt;&lt;/MDL&gt;&lt;/Cite&gt;&lt;Cite&gt;&lt;Author&gt;Valdez&lt;/Author&gt;&lt;Year&gt;1999&lt;/Year&gt;&lt;RecNum&gt;78&lt;/RecNum&gt;&lt;MDL&gt;&lt;REFERENCE_TYPE&gt;7&lt;/REFERENCE_TYPE&gt;&lt;REFNUM&gt;78&lt;/REFNUM&gt;&lt;AUTHORS&gt;&lt;AUTHOR&gt;Valdez, Avelardo&lt;/AUTHOR&gt;&lt;AUTHOR&gt;Kaplan, Charles D.&lt;/AUTHOR&gt;&lt;/AUTHORS&gt;&lt;YEAR&gt;1999&lt;/YEAR&gt;&lt;TITLE&gt;Reducing selection bias in the use of focus groups to investigate hidden populations: The case of Mexican American gang members from South Texas&lt;/TITLE&gt;&lt;SECONDARY_AUTHORS&gt;&lt;SECONDARY_AUTHOR&gt;Mario DeLaRosa&lt;/SECONDARY_AUTHOR&gt;&lt;SECONDARY_AUTHOR&gt;Bernard Segal&lt;/SECONDARY_AUTHOR&gt;&lt;SECONDARY_AUTHOR&gt;Richard Lopez&lt;/SECONDARY_AUTHOR&gt;&lt;/SECONDARY_AUTHORS&gt;&lt;SECONDARY_TITLE&gt;Conducting Drug Abuse Research with Minority Populations: Advances and Issues&lt;/SECONDARY_TITLE&gt;&lt;PLACE_PUBLISHED&gt;New York&lt;/PLACE_PUBLISHED&gt;&lt;PUBLISHER&gt;The Haworth Press&lt;/PUBLISHER&gt;&lt;/MDL&gt;&lt;/Cite&gt;&lt;Cite&gt;&lt;Author&gt;Valdez&lt;/Author&gt;&lt;Year&gt;1986&lt;/Year&gt;&lt;RecNum&gt;139&lt;/RecNum&gt;&lt;MDL&gt;&lt;REFERENCE_TYPE&gt;7&lt;/REFERENCE_TYPE&gt;&lt;REFNUM&gt;139&lt;/REFNUM&gt;&lt;AUTHORS&gt;&lt;AUTHOR&gt;Valdez, Avelardo&lt;/AUTHOR&gt;&lt;/AUTHORS&gt;&lt;YEAR&gt;1986&lt;/YEAR&gt;&lt;TITLE&gt;Residential Patterns of Chicanos, Undocumented Mexicans and Anglos in San Antonio (Bexar County), Texas:  An Assessment of Recent Changes and Social Costs&lt;/TITLE&gt;&lt;SECONDARY_AUTHORS&gt;&lt;SECONDARY_AUTHOR&gt;de la Garza, Rodolfo&lt;/SECONDARY_AUTHOR&gt;&lt;SECONDARY_AUTHOR&gt;Browning, Harley&lt;/SECONDARY_AUTHOR&gt;&lt;/SECONDARY_AUTHORS&gt;&lt;SECONDARY_TITLE&gt;Mexican Immigrants and the Mexican American Community&lt;/SECONDARY_TITLE&gt;&lt;PLACE_PUBLISHED&gt;Austin, TX&lt;/PLACE_PUBLISHED&gt;&lt;PUBLISHER&gt;Mexican Population Research Center, The University of Texas at Austin&lt;/PUBLISHER&gt;&lt;/MDL&gt;&lt;/Cite&gt;&lt;Cite&gt;&lt;Author&gt;Valdez&lt;/Author&gt;&lt;Year&gt;1988&lt;/Year&gt;&lt;RecNum&gt;140&lt;/RecNum&gt;&lt;MDL&gt;&lt;REFERENCE_TYPE&gt;7&lt;/REFERENCE_TYPE&gt;&lt;REFNUM&gt;140&lt;/REFNUM&gt;&lt;AUTHORS&gt;&lt;AUTHOR&gt;Valdez, Avelardo&lt;/AUTHOR&gt;&lt;/AUTHORS&gt;&lt;YEAR&gt;1988&lt;/YEAR&gt;&lt;TITLE&gt;Selective Determinants in Maintaining Social Movement Organizations:  Three Case Studies From the Chicano Community&lt;/TITLE&gt;&lt;SECONDARY_AUTHORS&gt;&lt;SECONDARY_AUTHOR&gt;Garcia, F. Chris&lt;/SECONDARY_AUTHOR&gt;&lt;/SECONDARY_AUTHORS&gt;&lt;SECONDARY_TITLE&gt;Latinos and the Political System&lt;/SECONDARY_TITLE&gt;&lt;PUBLISHER&gt;Notre Dame Press&lt;/PUBLISHER&gt;&lt;/MDL&gt;&lt;/Cite&gt;&lt;Cite&gt;&lt;Author&gt;Valdez&lt;/Author&gt;&lt;Year&gt;2003&lt;/Year&gt;&lt;RecNum&gt;83&lt;/RecNum&gt;&lt;MDL&gt;&lt;REFERENCE_TYPE&gt;7&lt;/REFERENCE_TYPE&gt;&lt;REFNUM&gt;83&lt;/REFNUM&gt;&lt;AUTHORS&gt;&lt;AUTHOR&gt;Valdez, Avelardo&lt;/AUTHOR&gt;&lt;/AUTHORS&gt;&lt;YEAR&gt;2003&lt;/YEAR&gt;&lt;TITLE&gt;Toward a Typology of Contemporary Mexican American Youth Gangs&lt;/TITLE&gt;&lt;SECONDARY_AUTHORS&gt;&lt;SECONDARY_AUTHOR&gt;Louis Kontos&lt;/SECONDARY_AUTHOR&gt;&lt;SECONDARY_AUTHOR&gt;David Brotherton&lt;/SECONDARY_AUTHOR&gt;&lt;SECONDARY_AUTHOR&gt;Luis Barrios&lt;/SECONDARY_AUTHOR&gt;&lt;/SECONDARY_AUTHORS&gt;&lt;SECONDARY_TITLE&gt;Gangs and Society: Alternative Perspectives&lt;/SECONDARY_TITLE&gt;&lt;PLACE_PUBLISHED&gt;New York&lt;/PLACE_PUBLISHED&gt;&lt;PUBLISHER&gt;Columbia University Press&lt;/PUBLISHER&gt;&lt;PAGES&gt;12-40&lt;/PAGES&gt;&lt;/MDL&gt;&lt;/Cite&gt;&lt;/EndNote&gt;</w:instrText>
      </w:r>
      <w:r w:rsidRPr="0069649E">
        <w:rPr>
          <w:rFonts w:ascii="Garamond" w:hAnsi="Garamond" w:cs="Arial"/>
          <w:b/>
          <w:bCs/>
        </w:rPr>
        <w:fldChar w:fldCharType="end"/>
      </w:r>
      <w:r w:rsidRPr="0069649E">
        <w:rPr>
          <w:rFonts w:ascii="Garamond" w:hAnsi="Garamond" w:cs="Arial"/>
          <w:b/>
          <w:bCs/>
        </w:rPr>
        <w:t xml:space="preserve"> </w:t>
      </w:r>
    </w:p>
    <w:p w14:paraId="7732C68E" w14:textId="77777777" w:rsidR="00F00FDB" w:rsidRPr="0069649E" w:rsidRDefault="00F00FDB" w:rsidP="003A3A0F">
      <w:pPr>
        <w:jc w:val="both"/>
        <w:rPr>
          <w:rFonts w:ascii="Garamond" w:hAnsi="Garamond"/>
        </w:rPr>
      </w:pPr>
    </w:p>
    <w:p w14:paraId="77A86A71" w14:textId="00CA10B1" w:rsidR="00A514B6" w:rsidRDefault="00A514B6" w:rsidP="003A3A0F">
      <w:pPr>
        <w:numPr>
          <w:ilvl w:val="0"/>
          <w:numId w:val="6"/>
        </w:numPr>
        <w:tabs>
          <w:tab w:val="clear" w:pos="720"/>
        </w:tabs>
        <w:ind w:hanging="720"/>
        <w:jc w:val="both"/>
        <w:rPr>
          <w:rFonts w:ascii="Garamond" w:hAnsi="Garamond"/>
        </w:rPr>
      </w:pPr>
      <w:r>
        <w:rPr>
          <w:rFonts w:ascii="Garamond" w:hAnsi="Garamond"/>
          <w:b/>
        </w:rPr>
        <w:t>Valdez, A.</w:t>
      </w:r>
      <w:r>
        <w:rPr>
          <w:rFonts w:ascii="Garamond" w:hAnsi="Garamond"/>
        </w:rPr>
        <w:t xml:space="preserve">, Saint Onge, J.M., </w:t>
      </w:r>
      <w:proofErr w:type="spellStart"/>
      <w:r>
        <w:rPr>
          <w:rFonts w:ascii="Garamond" w:hAnsi="Garamond"/>
        </w:rPr>
        <w:t>Cepeda</w:t>
      </w:r>
      <w:proofErr w:type="spellEnd"/>
      <w:r>
        <w:rPr>
          <w:rFonts w:ascii="Garamond" w:hAnsi="Garamond"/>
        </w:rPr>
        <w:t xml:space="preserve">, A., &amp; Kaplan, C. (2016). The Influence of Informal Social Control Processes on Drug Trajectories and Delinquent Behavior Among Mexican American Gang Members. In Y.F. Thomas &amp; L.N. Price (Eds.), </w:t>
      </w:r>
      <w:r>
        <w:rPr>
          <w:rFonts w:ascii="Garamond" w:hAnsi="Garamond"/>
          <w:i/>
        </w:rPr>
        <w:t xml:space="preserve">Drug Use Trajectories among Minority Youth </w:t>
      </w:r>
      <w:r>
        <w:rPr>
          <w:rFonts w:ascii="Garamond" w:hAnsi="Garamond"/>
        </w:rPr>
        <w:t xml:space="preserve">(pp. 291-304). </w:t>
      </w:r>
      <w:proofErr w:type="spellStart"/>
      <w:r>
        <w:rPr>
          <w:rFonts w:ascii="Garamond" w:hAnsi="Garamond"/>
        </w:rPr>
        <w:t>Netherlands</w:t>
      </w:r>
      <w:proofErr w:type="gramStart"/>
      <w:r>
        <w:rPr>
          <w:rFonts w:ascii="Garamond" w:hAnsi="Garamond"/>
        </w:rPr>
        <w:t>:Springer</w:t>
      </w:r>
      <w:proofErr w:type="spellEnd"/>
      <w:proofErr w:type="gramEnd"/>
      <w:r>
        <w:rPr>
          <w:rFonts w:ascii="Garamond" w:hAnsi="Garamond"/>
        </w:rPr>
        <w:t xml:space="preserve">. </w:t>
      </w:r>
    </w:p>
    <w:p w14:paraId="1B7EABD6" w14:textId="77777777" w:rsidR="00A514B6" w:rsidRPr="00A514B6" w:rsidRDefault="00A514B6" w:rsidP="00A514B6">
      <w:pPr>
        <w:ind w:left="720"/>
        <w:jc w:val="both"/>
        <w:rPr>
          <w:rFonts w:ascii="Garamond" w:hAnsi="Garamond"/>
        </w:rPr>
      </w:pPr>
    </w:p>
    <w:p w14:paraId="5B193169" w14:textId="43269A65" w:rsidR="003A3A0F" w:rsidRPr="0069649E" w:rsidRDefault="003A3A0F" w:rsidP="003A3A0F">
      <w:pPr>
        <w:numPr>
          <w:ilvl w:val="0"/>
          <w:numId w:val="6"/>
        </w:numPr>
        <w:tabs>
          <w:tab w:val="clear" w:pos="720"/>
        </w:tabs>
        <w:ind w:hanging="720"/>
        <w:jc w:val="both"/>
        <w:rPr>
          <w:rFonts w:ascii="Garamond" w:hAnsi="Garamond"/>
        </w:rPr>
      </w:pPr>
      <w:proofErr w:type="spellStart"/>
      <w:r w:rsidRPr="000010C5">
        <w:rPr>
          <w:rFonts w:ascii="Garamond" w:hAnsi="Garamond"/>
          <w:lang w:val="es-MX"/>
        </w:rPr>
        <w:t>Nowotny</w:t>
      </w:r>
      <w:proofErr w:type="spellEnd"/>
      <w:r w:rsidRPr="000010C5">
        <w:rPr>
          <w:rFonts w:ascii="Garamond" w:hAnsi="Garamond"/>
          <w:lang w:val="es-MX"/>
        </w:rPr>
        <w:t xml:space="preserve">, K.M., </w:t>
      </w:r>
      <w:proofErr w:type="spellStart"/>
      <w:r w:rsidRPr="000010C5">
        <w:rPr>
          <w:rFonts w:ascii="Garamond" w:hAnsi="Garamond"/>
          <w:lang w:val="es-MX"/>
        </w:rPr>
        <w:t>Zhao</w:t>
      </w:r>
      <w:proofErr w:type="spellEnd"/>
      <w:r w:rsidRPr="000010C5">
        <w:rPr>
          <w:rFonts w:ascii="Garamond" w:hAnsi="Garamond"/>
          <w:lang w:val="es-MX"/>
        </w:rPr>
        <w:t xml:space="preserve">, Q., Kaplan, C., Cepeda, A., &amp; </w:t>
      </w:r>
      <w:r w:rsidRPr="000010C5">
        <w:rPr>
          <w:rFonts w:ascii="Garamond" w:hAnsi="Garamond"/>
          <w:b/>
          <w:lang w:val="es-MX"/>
        </w:rPr>
        <w:t xml:space="preserve">Valdez, A. </w:t>
      </w:r>
      <w:r w:rsidRPr="000010C5">
        <w:rPr>
          <w:rFonts w:ascii="Garamond" w:hAnsi="Garamond"/>
          <w:lang w:val="es-MX"/>
        </w:rPr>
        <w:t xml:space="preserve">(2016). </w:t>
      </w:r>
      <w:r w:rsidRPr="0069649E">
        <w:rPr>
          <w:rFonts w:ascii="Garamond" w:hAnsi="Garamond"/>
        </w:rPr>
        <w:t xml:space="preserve">Gender Dynamics of Violent Acts among Gang Affiliated Young Adult Mexican American Men. In Harding, S. (Ed), </w:t>
      </w:r>
      <w:r w:rsidRPr="0069649E">
        <w:rPr>
          <w:rFonts w:ascii="Garamond" w:hAnsi="Garamond"/>
          <w:i/>
        </w:rPr>
        <w:t>Global Perspectives on Youth Gang Behavior, Violence, and Weapons Use</w:t>
      </w:r>
      <w:r w:rsidRPr="0069649E">
        <w:rPr>
          <w:rFonts w:ascii="Garamond" w:hAnsi="Garamond"/>
        </w:rPr>
        <w:t xml:space="preserve">, 159-173. </w:t>
      </w:r>
    </w:p>
    <w:p w14:paraId="7BC1F677" w14:textId="77777777" w:rsidR="003A3A0F" w:rsidRPr="0069649E" w:rsidRDefault="003A3A0F" w:rsidP="00F00FDB">
      <w:pPr>
        <w:ind w:left="720"/>
        <w:jc w:val="both"/>
        <w:rPr>
          <w:rFonts w:ascii="Garamond" w:hAnsi="Garamond"/>
        </w:rPr>
      </w:pPr>
    </w:p>
    <w:p w14:paraId="43E05B7F" w14:textId="77777777" w:rsidR="00E854DC" w:rsidRPr="0069649E" w:rsidRDefault="00E854DC" w:rsidP="00E854DC">
      <w:pPr>
        <w:numPr>
          <w:ilvl w:val="0"/>
          <w:numId w:val="6"/>
        </w:numPr>
        <w:tabs>
          <w:tab w:val="clear" w:pos="720"/>
        </w:tabs>
        <w:ind w:hanging="720"/>
        <w:jc w:val="both"/>
        <w:rPr>
          <w:rFonts w:ascii="Garamond" w:hAnsi="Garamond"/>
        </w:rPr>
      </w:pPr>
      <w:r w:rsidRPr="0069649E">
        <w:rPr>
          <w:rFonts w:ascii="Garamond" w:hAnsi="Garamond"/>
        </w:rPr>
        <w:t xml:space="preserve">Sanders, B., </w:t>
      </w:r>
      <w:r w:rsidRPr="003E0F05">
        <w:rPr>
          <w:rFonts w:ascii="Garamond" w:hAnsi="Garamond"/>
          <w:b/>
        </w:rPr>
        <w:t>Valdez, A</w:t>
      </w:r>
      <w:r w:rsidRPr="0069649E">
        <w:rPr>
          <w:rFonts w:ascii="Garamond" w:hAnsi="Garamond"/>
        </w:rPr>
        <w:t xml:space="preserve">., Hunt, G.P., </w:t>
      </w:r>
      <w:proofErr w:type="spellStart"/>
      <w:r w:rsidRPr="0069649E">
        <w:rPr>
          <w:rFonts w:ascii="Garamond" w:hAnsi="Garamond"/>
        </w:rPr>
        <w:t>Laidler</w:t>
      </w:r>
      <w:proofErr w:type="spellEnd"/>
      <w:r w:rsidRPr="0069649E">
        <w:rPr>
          <w:rFonts w:ascii="Garamond" w:hAnsi="Garamond"/>
        </w:rPr>
        <w:t xml:space="preserve">, K.J., </w:t>
      </w:r>
      <w:proofErr w:type="spellStart"/>
      <w:r w:rsidRPr="0069649E">
        <w:rPr>
          <w:rFonts w:ascii="Garamond" w:hAnsi="Garamond"/>
        </w:rPr>
        <w:t>Moloney</w:t>
      </w:r>
      <w:proofErr w:type="spellEnd"/>
      <w:r w:rsidRPr="0069649E">
        <w:rPr>
          <w:rFonts w:ascii="Garamond" w:hAnsi="Garamond"/>
        </w:rPr>
        <w:t>, M. and Cepeda, A.  (2013). Gang Youth, Risk Behaviors, and Negative Health Outcomes.  In B. Sanders et al. (eds.), Crime, HIV and Health: Intersections of Criminal Justice and Public Health Concerns, Springer Press, (pp. 113 – 127).</w:t>
      </w:r>
    </w:p>
    <w:p w14:paraId="1122FFD1" w14:textId="77777777" w:rsidR="00E854DC" w:rsidRPr="0069649E" w:rsidRDefault="00E854DC" w:rsidP="00E854DC">
      <w:pPr>
        <w:ind w:left="720"/>
        <w:jc w:val="both"/>
        <w:rPr>
          <w:rFonts w:ascii="Garamond" w:hAnsi="Garamond"/>
        </w:rPr>
      </w:pPr>
    </w:p>
    <w:p w14:paraId="06BC9EE4" w14:textId="77777777" w:rsidR="003B0A0D" w:rsidRPr="0069649E" w:rsidRDefault="003B0A0D" w:rsidP="003B0A0D">
      <w:pPr>
        <w:numPr>
          <w:ilvl w:val="0"/>
          <w:numId w:val="6"/>
        </w:numPr>
        <w:tabs>
          <w:tab w:val="clear" w:pos="720"/>
        </w:tabs>
        <w:ind w:hanging="720"/>
        <w:jc w:val="both"/>
        <w:rPr>
          <w:rFonts w:ascii="Garamond" w:hAnsi="Garamond"/>
        </w:rPr>
      </w:pPr>
      <w:r w:rsidRPr="003E0F05">
        <w:rPr>
          <w:rFonts w:ascii="Garamond" w:hAnsi="Garamond"/>
          <w:b/>
          <w:lang w:val="es-MX"/>
        </w:rPr>
        <w:lastRenderedPageBreak/>
        <w:t>Valdez, A.,</w:t>
      </w:r>
      <w:r w:rsidRPr="0069649E">
        <w:rPr>
          <w:rFonts w:ascii="Garamond" w:hAnsi="Garamond"/>
          <w:lang w:val="es-MX"/>
        </w:rPr>
        <w:t xml:space="preserve"> Nowotny, K., Cepeda, A., (2012). </w:t>
      </w:r>
      <w:r w:rsidRPr="0069649E">
        <w:rPr>
          <w:rFonts w:ascii="Garamond" w:hAnsi="Garamond"/>
        </w:rPr>
        <w:t xml:space="preserve">The Intersection of Drug Use and Crime over the Life course of Mexican American Former Gang Members. In Patricia Adler, Peter Adler &amp; Patrick O’Brien (Eds.), Drugs and the American Dream: An Anthology. Wiley-Blackwell Press, (pp. 72-79). </w:t>
      </w:r>
    </w:p>
    <w:p w14:paraId="0D283985" w14:textId="77777777" w:rsidR="003B0A0D" w:rsidRPr="0069649E" w:rsidRDefault="003B0A0D" w:rsidP="003B0A0D">
      <w:pPr>
        <w:ind w:left="720" w:hanging="720"/>
        <w:jc w:val="both"/>
        <w:rPr>
          <w:rFonts w:ascii="Garamond" w:hAnsi="Garamond"/>
          <w:b/>
        </w:rPr>
      </w:pPr>
    </w:p>
    <w:p w14:paraId="5B3348A1" w14:textId="77777777" w:rsidR="003B0A0D" w:rsidRPr="0069649E" w:rsidRDefault="003B0A0D" w:rsidP="003B0A0D">
      <w:pPr>
        <w:numPr>
          <w:ilvl w:val="0"/>
          <w:numId w:val="6"/>
        </w:numPr>
        <w:tabs>
          <w:tab w:val="clear" w:pos="720"/>
        </w:tabs>
        <w:ind w:hanging="720"/>
        <w:jc w:val="both"/>
        <w:rPr>
          <w:rFonts w:ascii="Garamond" w:hAnsi="Garamond"/>
        </w:rPr>
      </w:pPr>
      <w:r w:rsidRPr="0069649E">
        <w:rPr>
          <w:rFonts w:ascii="Garamond" w:hAnsi="Garamond"/>
          <w:lang w:val="es-MX"/>
        </w:rPr>
        <w:t xml:space="preserve">Cepeda, A., Negi, N. Nowotny, K., Arango, J., Kaplan, C., &amp; </w:t>
      </w:r>
      <w:r w:rsidRPr="003E0F05">
        <w:rPr>
          <w:rFonts w:ascii="Garamond" w:hAnsi="Garamond"/>
          <w:b/>
          <w:lang w:val="es-MX"/>
        </w:rPr>
        <w:t>Valdez, A.</w:t>
      </w:r>
      <w:r w:rsidRPr="0069649E">
        <w:rPr>
          <w:rFonts w:ascii="Garamond" w:hAnsi="Garamond"/>
          <w:lang w:val="es-MX"/>
        </w:rPr>
        <w:t xml:space="preserve"> (2012). </w:t>
      </w:r>
      <w:r w:rsidRPr="0069649E">
        <w:rPr>
          <w:rFonts w:ascii="Garamond" w:hAnsi="Garamond"/>
        </w:rPr>
        <w:t xml:space="preserve">Social Stressors, Special Vulnerabilities and Violence Victimization among Latino Immigrant Day Laborers in Post Katrina New Orleans. In </w:t>
      </w:r>
      <w:proofErr w:type="spellStart"/>
      <w:r w:rsidRPr="0069649E">
        <w:rPr>
          <w:rFonts w:ascii="Garamond" w:hAnsi="Garamond"/>
        </w:rPr>
        <w:t>Kubrin</w:t>
      </w:r>
      <w:proofErr w:type="spellEnd"/>
      <w:r w:rsidRPr="0069649E">
        <w:rPr>
          <w:rFonts w:ascii="Garamond" w:hAnsi="Garamond"/>
        </w:rPr>
        <w:t xml:space="preserve">, C.E., </w:t>
      </w:r>
      <w:proofErr w:type="spellStart"/>
      <w:r w:rsidRPr="0069649E">
        <w:rPr>
          <w:rFonts w:ascii="Garamond" w:hAnsi="Garamond"/>
        </w:rPr>
        <w:t>Zatz</w:t>
      </w:r>
      <w:proofErr w:type="spellEnd"/>
      <w:r w:rsidRPr="0069649E">
        <w:rPr>
          <w:rFonts w:ascii="Garamond" w:hAnsi="Garamond"/>
        </w:rPr>
        <w:t xml:space="preserve">, M., &amp; Martinez, R. (Eds.), Punishing Immigrants: Policy, Politics, and Injustice. New York University Press. </w:t>
      </w:r>
    </w:p>
    <w:p w14:paraId="597633DC" w14:textId="77777777" w:rsidR="003B0A0D" w:rsidRPr="0069649E" w:rsidRDefault="003B0A0D" w:rsidP="003B0A0D">
      <w:pPr>
        <w:pStyle w:val="ListParagraph"/>
        <w:rPr>
          <w:rFonts w:ascii="Garamond" w:hAnsi="Garamond"/>
        </w:rPr>
      </w:pPr>
    </w:p>
    <w:p w14:paraId="26B063ED" w14:textId="77777777" w:rsidR="005D181B" w:rsidRPr="0069649E" w:rsidRDefault="00263E82" w:rsidP="00BE2422">
      <w:pPr>
        <w:numPr>
          <w:ilvl w:val="0"/>
          <w:numId w:val="6"/>
        </w:numPr>
        <w:ind w:hanging="720"/>
        <w:rPr>
          <w:rFonts w:ascii="Garamond" w:hAnsi="Garamond" w:cs="Arial"/>
          <w:bCs/>
          <w:color w:val="000000"/>
        </w:rPr>
      </w:pPr>
      <w:r w:rsidRPr="0069649E">
        <w:rPr>
          <w:rFonts w:ascii="Garamond" w:hAnsi="Garamond" w:cs="Arial"/>
          <w:bCs/>
          <w:color w:val="000000"/>
          <w:lang w:val="es-ES"/>
        </w:rPr>
        <w:t xml:space="preserve">Kaplan, C. D., </w:t>
      </w:r>
      <w:r w:rsidRPr="003E0F05">
        <w:rPr>
          <w:rFonts w:ascii="Garamond" w:hAnsi="Garamond" w:cs="Arial"/>
          <w:b/>
          <w:bCs/>
          <w:color w:val="000000"/>
          <w:lang w:val="es-ES"/>
        </w:rPr>
        <w:t>Valdez, A</w:t>
      </w:r>
      <w:r w:rsidRPr="0069649E">
        <w:rPr>
          <w:rFonts w:ascii="Garamond" w:hAnsi="Garamond" w:cs="Arial"/>
          <w:bCs/>
          <w:color w:val="000000"/>
          <w:lang w:val="es-ES"/>
        </w:rPr>
        <w:t>. &amp;</w:t>
      </w:r>
      <w:r w:rsidR="005D181B" w:rsidRPr="0069649E">
        <w:rPr>
          <w:rFonts w:ascii="Garamond" w:hAnsi="Garamond" w:cs="Arial"/>
          <w:bCs/>
          <w:color w:val="000000"/>
          <w:lang w:val="es-ES"/>
        </w:rPr>
        <w:t xml:space="preserve"> </w:t>
      </w:r>
      <w:proofErr w:type="spellStart"/>
      <w:r w:rsidR="005D181B" w:rsidRPr="0069649E">
        <w:rPr>
          <w:rFonts w:ascii="Garamond" w:hAnsi="Garamond" w:cs="Arial"/>
          <w:bCs/>
          <w:color w:val="000000"/>
          <w:lang w:val="es-ES"/>
        </w:rPr>
        <w:t>Cepada</w:t>
      </w:r>
      <w:proofErr w:type="spellEnd"/>
      <w:r w:rsidR="005D181B" w:rsidRPr="0069649E">
        <w:rPr>
          <w:rFonts w:ascii="Garamond" w:hAnsi="Garamond" w:cs="Arial"/>
          <w:bCs/>
          <w:color w:val="000000"/>
          <w:lang w:val="es-ES"/>
        </w:rPr>
        <w:t xml:space="preserve">, A. (2010). </w:t>
      </w:r>
      <w:r w:rsidRPr="0069649E">
        <w:rPr>
          <w:rFonts w:ascii="Garamond" w:hAnsi="Garamond" w:cs="Arial"/>
          <w:bCs/>
          <w:color w:val="000000"/>
        </w:rPr>
        <w:t>Getting Past Suppression: Street Gang Interventions</w:t>
      </w:r>
      <w:r w:rsidR="005D181B" w:rsidRPr="0069649E">
        <w:rPr>
          <w:rFonts w:ascii="Garamond" w:hAnsi="Garamond" w:cs="Arial"/>
          <w:bCs/>
          <w:color w:val="000000"/>
        </w:rPr>
        <w:t xml:space="preserve">. In E. G. Berman, K. Krause, E. </w:t>
      </w:r>
      <w:proofErr w:type="spellStart"/>
      <w:r w:rsidR="005D181B" w:rsidRPr="0069649E">
        <w:rPr>
          <w:rFonts w:ascii="Garamond" w:hAnsi="Garamond" w:cs="Arial"/>
          <w:bCs/>
          <w:color w:val="000000"/>
        </w:rPr>
        <w:t>LeBrun</w:t>
      </w:r>
      <w:proofErr w:type="spellEnd"/>
      <w:r w:rsidR="005D181B" w:rsidRPr="0069649E">
        <w:rPr>
          <w:rFonts w:ascii="Garamond" w:hAnsi="Garamond" w:cs="Arial"/>
          <w:bCs/>
          <w:color w:val="000000"/>
        </w:rPr>
        <w:t xml:space="preserve"> &amp; G. McDonald (Eds.), </w:t>
      </w:r>
      <w:r w:rsidR="005D181B" w:rsidRPr="0069649E">
        <w:rPr>
          <w:rFonts w:ascii="Garamond" w:hAnsi="Garamond" w:cs="Arial"/>
          <w:bCs/>
          <w:i/>
          <w:color w:val="000000"/>
        </w:rPr>
        <w:t>Small Arms Survey 2010: Risk and Resilience</w:t>
      </w:r>
      <w:r w:rsidR="005D181B" w:rsidRPr="0069649E">
        <w:rPr>
          <w:rFonts w:ascii="Garamond" w:hAnsi="Garamond" w:cs="Arial"/>
          <w:bCs/>
          <w:color w:val="000000"/>
        </w:rPr>
        <w:t xml:space="preserve"> (pp. </w:t>
      </w:r>
      <w:r w:rsidRPr="0069649E">
        <w:rPr>
          <w:rFonts w:ascii="Garamond" w:hAnsi="Garamond" w:cs="Arial"/>
          <w:bCs/>
          <w:color w:val="000000"/>
        </w:rPr>
        <w:t>229-253</w:t>
      </w:r>
      <w:r w:rsidR="005D181B" w:rsidRPr="0069649E">
        <w:rPr>
          <w:rFonts w:ascii="Garamond" w:hAnsi="Garamond" w:cs="Arial"/>
          <w:bCs/>
          <w:color w:val="000000"/>
        </w:rPr>
        <w:t>). Cambridge: Cambridge University Press.</w:t>
      </w:r>
    </w:p>
    <w:p w14:paraId="57F64F3E" w14:textId="77777777" w:rsidR="005D181B" w:rsidRPr="0069649E" w:rsidRDefault="005D181B" w:rsidP="00BE2422">
      <w:pPr>
        <w:tabs>
          <w:tab w:val="num" w:pos="720"/>
        </w:tabs>
        <w:ind w:left="720" w:hanging="720"/>
        <w:jc w:val="both"/>
        <w:rPr>
          <w:rFonts w:ascii="Garamond" w:hAnsi="Garamond" w:cs="Arial"/>
          <w:bCs/>
          <w:color w:val="000000"/>
        </w:rPr>
      </w:pPr>
    </w:p>
    <w:p w14:paraId="1F4AD6B1" w14:textId="77777777" w:rsidR="00253A88" w:rsidRPr="0069649E" w:rsidRDefault="00253A88" w:rsidP="00BE2422">
      <w:pPr>
        <w:numPr>
          <w:ilvl w:val="0"/>
          <w:numId w:val="6"/>
        </w:numPr>
        <w:ind w:hanging="720"/>
        <w:jc w:val="both"/>
        <w:rPr>
          <w:rFonts w:ascii="Garamond" w:hAnsi="Garamond" w:cs="Arial"/>
          <w:bCs/>
          <w:color w:val="000000"/>
        </w:rPr>
      </w:pPr>
      <w:r w:rsidRPr="003E0F05">
        <w:rPr>
          <w:rFonts w:ascii="Garamond" w:hAnsi="Garamond" w:cs="Arial"/>
          <w:b/>
          <w:bCs/>
          <w:color w:val="000000"/>
        </w:rPr>
        <w:t>Valdez</w:t>
      </w:r>
      <w:r w:rsidR="003D2A6D" w:rsidRPr="003E0F05">
        <w:rPr>
          <w:rFonts w:ascii="Garamond" w:hAnsi="Garamond" w:cs="Arial"/>
          <w:b/>
          <w:bCs/>
          <w:color w:val="000000"/>
        </w:rPr>
        <w:t>, A.,</w:t>
      </w:r>
      <w:r w:rsidR="003D2A6D" w:rsidRPr="0069649E">
        <w:rPr>
          <w:rFonts w:ascii="Garamond" w:hAnsi="Garamond" w:cs="Arial"/>
          <w:bCs/>
          <w:color w:val="000000"/>
        </w:rPr>
        <w:t xml:space="preserve"> &amp; Cepeda, A. (2008</w:t>
      </w:r>
      <w:r w:rsidR="00B136D0" w:rsidRPr="0069649E">
        <w:rPr>
          <w:rFonts w:ascii="Garamond" w:hAnsi="Garamond" w:cs="Arial"/>
          <w:bCs/>
          <w:color w:val="000000"/>
        </w:rPr>
        <w:t xml:space="preserve">) </w:t>
      </w:r>
      <w:r w:rsidRPr="0069649E">
        <w:rPr>
          <w:rFonts w:ascii="Garamond" w:hAnsi="Garamond" w:cs="Arial"/>
          <w:bCs/>
          <w:color w:val="000000"/>
        </w:rPr>
        <w:t>The Relationship of Ecological C</w:t>
      </w:r>
      <w:r w:rsidR="00B136D0" w:rsidRPr="0069649E">
        <w:rPr>
          <w:rFonts w:ascii="Garamond" w:hAnsi="Garamond" w:cs="Arial"/>
          <w:bCs/>
          <w:color w:val="000000"/>
        </w:rPr>
        <w:t>ontainment and Heroin Practices. I</w:t>
      </w:r>
      <w:r w:rsidRPr="0069649E">
        <w:rPr>
          <w:rFonts w:ascii="Garamond" w:hAnsi="Garamond" w:cs="Arial"/>
          <w:bCs/>
          <w:color w:val="000000"/>
        </w:rPr>
        <w:t>n Y. Thomas, D. Richardson, and I. Cheung (</w:t>
      </w:r>
      <w:proofErr w:type="spellStart"/>
      <w:r w:rsidRPr="0069649E">
        <w:rPr>
          <w:rFonts w:ascii="Garamond" w:hAnsi="Garamond" w:cs="Arial"/>
          <w:bCs/>
          <w:color w:val="000000"/>
        </w:rPr>
        <w:t>Eds</w:t>
      </w:r>
      <w:proofErr w:type="spellEnd"/>
      <w:r w:rsidRPr="0069649E">
        <w:rPr>
          <w:rFonts w:ascii="Garamond" w:hAnsi="Garamond" w:cs="Arial"/>
          <w:bCs/>
          <w:color w:val="000000"/>
        </w:rPr>
        <w:t>)</w:t>
      </w:r>
      <w:r w:rsidR="00B136D0" w:rsidRPr="0069649E">
        <w:rPr>
          <w:rFonts w:ascii="Garamond" w:hAnsi="Garamond" w:cs="Arial"/>
          <w:bCs/>
          <w:color w:val="000000"/>
        </w:rPr>
        <w:t xml:space="preserve">, </w:t>
      </w:r>
      <w:r w:rsidR="00B136D0" w:rsidRPr="0069649E">
        <w:rPr>
          <w:rFonts w:ascii="Garamond" w:hAnsi="Garamond" w:cs="Arial"/>
          <w:bCs/>
          <w:i/>
          <w:color w:val="000000"/>
        </w:rPr>
        <w:t>Geography and Drug Addiction.</w:t>
      </w:r>
      <w:r w:rsidR="00B136D0" w:rsidRPr="0069649E">
        <w:rPr>
          <w:rFonts w:ascii="Garamond" w:hAnsi="Garamond" w:cs="Arial"/>
          <w:bCs/>
          <w:color w:val="000000"/>
        </w:rPr>
        <w:t xml:space="preserve"> </w:t>
      </w:r>
      <w:r w:rsidR="00A06AF9" w:rsidRPr="0069649E">
        <w:rPr>
          <w:rFonts w:ascii="Garamond" w:hAnsi="Garamond" w:cs="Arial"/>
          <w:bCs/>
          <w:color w:val="000000"/>
        </w:rPr>
        <w:t xml:space="preserve">Springer Press. </w:t>
      </w:r>
    </w:p>
    <w:p w14:paraId="151AFDA0" w14:textId="77777777" w:rsidR="00FF5771" w:rsidRPr="0069649E" w:rsidRDefault="00FF5771" w:rsidP="00BE2422">
      <w:pPr>
        <w:widowControl w:val="0"/>
        <w:tabs>
          <w:tab w:val="left" w:pos="0"/>
          <w:tab w:val="num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</w:tabs>
        <w:ind w:hanging="720"/>
        <w:rPr>
          <w:rFonts w:ascii="Garamond" w:hAnsi="Garamond" w:cs="Arial"/>
          <w:color w:val="000000"/>
        </w:rPr>
      </w:pPr>
    </w:p>
    <w:p w14:paraId="478094E1" w14:textId="77777777" w:rsidR="00FF5771" w:rsidRPr="0069649E" w:rsidRDefault="00FF5771" w:rsidP="00BE2422">
      <w:pPr>
        <w:widowControl w:val="0"/>
        <w:numPr>
          <w:ilvl w:val="0"/>
          <w:numId w:val="6"/>
        </w:numPr>
        <w:ind w:hanging="720"/>
        <w:rPr>
          <w:rFonts w:ascii="Garamond" w:hAnsi="Garamond" w:cs="Arial"/>
          <w:color w:val="000000"/>
        </w:rPr>
      </w:pPr>
      <w:proofErr w:type="spellStart"/>
      <w:r w:rsidRPr="0069649E">
        <w:rPr>
          <w:rFonts w:ascii="Garamond" w:hAnsi="Garamond" w:cs="Arial"/>
          <w:color w:val="000000"/>
          <w:lang w:val="es-MX"/>
        </w:rPr>
        <w:t>Hazen</w:t>
      </w:r>
      <w:proofErr w:type="spellEnd"/>
      <w:r w:rsidRPr="0069649E">
        <w:rPr>
          <w:rFonts w:ascii="Garamond" w:hAnsi="Garamond" w:cs="Arial"/>
          <w:color w:val="000000"/>
          <w:lang w:val="es-MX"/>
        </w:rPr>
        <w:t xml:space="preserve">, J. M., Kaplan, C. D., </w:t>
      </w:r>
      <w:r w:rsidRPr="003E0F05">
        <w:rPr>
          <w:rFonts w:ascii="Garamond" w:hAnsi="Garamond" w:cs="Arial"/>
          <w:b/>
          <w:color w:val="000000"/>
          <w:lang w:val="es-MX"/>
        </w:rPr>
        <w:t>Valdez, A.,</w:t>
      </w:r>
      <w:r w:rsidRPr="0069649E">
        <w:rPr>
          <w:rFonts w:ascii="Garamond" w:hAnsi="Garamond" w:cs="Arial"/>
          <w:color w:val="000000"/>
          <w:lang w:val="es-MX"/>
        </w:rPr>
        <w:t xml:space="preserve"> </w:t>
      </w:r>
      <w:proofErr w:type="spellStart"/>
      <w:r w:rsidRPr="0069649E">
        <w:rPr>
          <w:rFonts w:ascii="Garamond" w:hAnsi="Garamond" w:cs="Arial"/>
          <w:color w:val="000000"/>
          <w:lang w:val="es-MX"/>
        </w:rPr>
        <w:t>Cepada</w:t>
      </w:r>
      <w:proofErr w:type="spellEnd"/>
      <w:r w:rsidRPr="0069649E">
        <w:rPr>
          <w:rFonts w:ascii="Garamond" w:hAnsi="Garamond" w:cs="Arial"/>
          <w:color w:val="000000"/>
          <w:lang w:val="es-MX"/>
        </w:rPr>
        <w:t xml:space="preserve">, A., Lund, S., &amp; </w:t>
      </w:r>
      <w:proofErr w:type="spellStart"/>
      <w:r w:rsidRPr="0069649E">
        <w:rPr>
          <w:rFonts w:ascii="Garamond" w:hAnsi="Garamond" w:cs="Arial"/>
          <w:color w:val="000000"/>
          <w:lang w:val="es-MX"/>
        </w:rPr>
        <w:t>Millard</w:t>
      </w:r>
      <w:proofErr w:type="spellEnd"/>
      <w:r w:rsidRPr="0069649E">
        <w:rPr>
          <w:rFonts w:ascii="Garamond" w:hAnsi="Garamond" w:cs="Arial"/>
          <w:color w:val="000000"/>
          <w:lang w:val="es-MX"/>
        </w:rPr>
        <w:t xml:space="preserve">, A. (2008). </w:t>
      </w:r>
      <w:r w:rsidRPr="0069649E">
        <w:rPr>
          <w:rFonts w:ascii="Garamond" w:hAnsi="Garamond" w:cs="Arial"/>
          <w:color w:val="000000"/>
        </w:rPr>
        <w:t>Risk</w:t>
      </w:r>
      <w:r w:rsidR="0083623D" w:rsidRPr="0069649E">
        <w:rPr>
          <w:rFonts w:ascii="Garamond" w:hAnsi="Garamond" w:cs="Arial"/>
          <w:color w:val="000000"/>
        </w:rPr>
        <w:t xml:space="preserve"> </w:t>
      </w:r>
      <w:r w:rsidRPr="0069649E">
        <w:rPr>
          <w:rFonts w:ascii="Garamond" w:hAnsi="Garamond" w:cs="Arial"/>
          <w:color w:val="000000"/>
        </w:rPr>
        <w:t xml:space="preserve">and resilience: Understanding the potential for violence. In E. G. Berman, K. Krause, E. </w:t>
      </w:r>
      <w:proofErr w:type="spellStart"/>
      <w:r w:rsidRPr="0069649E">
        <w:rPr>
          <w:rFonts w:ascii="Garamond" w:hAnsi="Garamond" w:cs="Arial"/>
          <w:color w:val="000000"/>
        </w:rPr>
        <w:t>LeBrun</w:t>
      </w:r>
      <w:proofErr w:type="spellEnd"/>
      <w:r w:rsidRPr="0069649E">
        <w:rPr>
          <w:rFonts w:ascii="Garamond" w:hAnsi="Garamond" w:cs="Arial"/>
          <w:color w:val="000000"/>
        </w:rPr>
        <w:t xml:space="preserve"> &amp; G. McDonald (Eds.), </w:t>
      </w:r>
      <w:r w:rsidRPr="0069649E">
        <w:rPr>
          <w:rFonts w:ascii="Garamond" w:hAnsi="Garamond" w:cs="Arial"/>
          <w:i/>
          <w:color w:val="000000"/>
        </w:rPr>
        <w:t>Small Arms Survey 2008: Risk and Resilience</w:t>
      </w:r>
      <w:r w:rsidRPr="0069649E">
        <w:rPr>
          <w:rFonts w:ascii="Garamond" w:hAnsi="Garamond" w:cs="Arial"/>
          <w:color w:val="000000"/>
        </w:rPr>
        <w:t xml:space="preserve"> (pp. 244-273). Cambridge: </w:t>
      </w:r>
      <w:r w:rsidR="0083623D" w:rsidRPr="0069649E">
        <w:rPr>
          <w:rFonts w:ascii="Garamond" w:hAnsi="Garamond" w:cs="Arial"/>
          <w:color w:val="000000"/>
        </w:rPr>
        <w:t>C</w:t>
      </w:r>
      <w:r w:rsidRPr="0069649E">
        <w:rPr>
          <w:rFonts w:ascii="Garamond" w:hAnsi="Garamond" w:cs="Arial"/>
          <w:color w:val="000000"/>
        </w:rPr>
        <w:t>ambridge University Press.</w:t>
      </w:r>
    </w:p>
    <w:p w14:paraId="2ADC4698" w14:textId="77777777" w:rsidR="003D2A6D" w:rsidRPr="0069649E" w:rsidRDefault="003D2A6D" w:rsidP="00BE2422">
      <w:pPr>
        <w:tabs>
          <w:tab w:val="num" w:pos="720"/>
        </w:tabs>
        <w:ind w:left="720" w:hanging="720"/>
        <w:jc w:val="both"/>
        <w:rPr>
          <w:rFonts w:ascii="Garamond" w:hAnsi="Garamond" w:cs="Arial"/>
          <w:bCs/>
          <w:color w:val="000000"/>
        </w:rPr>
      </w:pPr>
    </w:p>
    <w:p w14:paraId="5F8CFA4D" w14:textId="7294DF4E" w:rsidR="00B136D0" w:rsidRPr="0069649E" w:rsidRDefault="00B136D0" w:rsidP="00BE2422">
      <w:pPr>
        <w:numPr>
          <w:ilvl w:val="0"/>
          <w:numId w:val="6"/>
        </w:numPr>
        <w:ind w:hanging="720"/>
        <w:jc w:val="both"/>
        <w:rPr>
          <w:rFonts w:ascii="Garamond" w:hAnsi="Garamond" w:cs="Arial"/>
          <w:bCs/>
          <w:color w:val="000000"/>
        </w:rPr>
      </w:pPr>
      <w:r w:rsidRPr="003E0F05">
        <w:rPr>
          <w:rFonts w:ascii="Garamond" w:hAnsi="Garamond" w:cs="Arial"/>
          <w:b/>
          <w:bCs/>
          <w:color w:val="000000"/>
        </w:rPr>
        <w:t xml:space="preserve">Valdez, </w:t>
      </w:r>
      <w:r w:rsidR="008073BE" w:rsidRPr="003E0F05">
        <w:rPr>
          <w:rFonts w:ascii="Garamond" w:hAnsi="Garamond" w:cs="Arial"/>
          <w:b/>
          <w:bCs/>
          <w:color w:val="000000"/>
        </w:rPr>
        <w:t>A</w:t>
      </w:r>
      <w:r w:rsidR="008073BE" w:rsidRPr="0069649E">
        <w:rPr>
          <w:rFonts w:ascii="Garamond" w:hAnsi="Garamond" w:cs="Arial"/>
          <w:bCs/>
          <w:color w:val="000000"/>
        </w:rPr>
        <w:t>. and Sifaneck, S. J. (2008). ‘Getting High and Getting by’</w:t>
      </w:r>
      <w:r w:rsidRPr="0069649E">
        <w:rPr>
          <w:rFonts w:ascii="Garamond" w:hAnsi="Garamond" w:cs="Arial"/>
          <w:bCs/>
          <w:color w:val="000000"/>
        </w:rPr>
        <w:t xml:space="preserve"> Dimensions of Drug Selling Behaviors among American Mexican Gang Members in South Texas. In R. Hornsby and D. Hobbs (Eds.), </w:t>
      </w:r>
      <w:r w:rsidRPr="0069649E">
        <w:rPr>
          <w:rFonts w:ascii="Garamond" w:hAnsi="Garamond" w:cs="Arial"/>
          <w:bCs/>
          <w:i/>
          <w:color w:val="000000"/>
        </w:rPr>
        <w:t>Gun Crime, International Library of Criminology, Criminal Justice and Penology - Second Series, 1</w:t>
      </w:r>
      <w:r w:rsidRPr="0069649E">
        <w:rPr>
          <w:rFonts w:ascii="Garamond" w:hAnsi="Garamond" w:cs="Arial"/>
          <w:bCs/>
          <w:i/>
          <w:color w:val="000000"/>
          <w:vertAlign w:val="superscript"/>
        </w:rPr>
        <w:t>st</w:t>
      </w:r>
      <w:r w:rsidRPr="0069649E">
        <w:rPr>
          <w:rFonts w:ascii="Garamond" w:hAnsi="Garamond" w:cs="Arial"/>
          <w:bCs/>
          <w:i/>
          <w:color w:val="000000"/>
        </w:rPr>
        <w:t xml:space="preserve"> Edition</w:t>
      </w:r>
      <w:r w:rsidRPr="0069649E">
        <w:rPr>
          <w:rFonts w:ascii="Garamond" w:hAnsi="Garamond" w:cs="Arial"/>
          <w:bCs/>
          <w:color w:val="000000"/>
        </w:rPr>
        <w:t xml:space="preserve">. </w:t>
      </w:r>
      <w:r w:rsidR="008F18BB" w:rsidRPr="0069649E">
        <w:rPr>
          <w:rFonts w:ascii="Garamond" w:hAnsi="Garamond" w:cs="Arial"/>
          <w:bCs/>
          <w:color w:val="000000"/>
        </w:rPr>
        <w:t xml:space="preserve">London: </w:t>
      </w:r>
      <w:proofErr w:type="spellStart"/>
      <w:r w:rsidR="008F18BB" w:rsidRPr="0069649E">
        <w:rPr>
          <w:rFonts w:ascii="Garamond" w:hAnsi="Garamond" w:cs="Arial"/>
          <w:bCs/>
          <w:color w:val="000000"/>
        </w:rPr>
        <w:t>Ashgate</w:t>
      </w:r>
      <w:proofErr w:type="spellEnd"/>
      <w:r w:rsidR="008F18BB" w:rsidRPr="0069649E">
        <w:rPr>
          <w:rFonts w:ascii="Garamond" w:hAnsi="Garamond" w:cs="Arial"/>
          <w:bCs/>
          <w:color w:val="000000"/>
        </w:rPr>
        <w:t xml:space="preserve"> Publishing Group.</w:t>
      </w:r>
    </w:p>
    <w:p w14:paraId="3E6B47F2" w14:textId="77777777" w:rsidR="00B136D0" w:rsidRPr="0069649E" w:rsidRDefault="00B136D0" w:rsidP="00BE2422">
      <w:pPr>
        <w:tabs>
          <w:tab w:val="num" w:pos="720"/>
        </w:tabs>
        <w:ind w:left="720" w:hanging="720"/>
        <w:jc w:val="both"/>
        <w:rPr>
          <w:rFonts w:ascii="Garamond" w:hAnsi="Garamond" w:cs="Arial"/>
          <w:bCs/>
          <w:color w:val="000000"/>
        </w:rPr>
      </w:pPr>
    </w:p>
    <w:p w14:paraId="34B3DEF0" w14:textId="77777777" w:rsidR="00A70510" w:rsidRPr="0069649E" w:rsidRDefault="00A70510" w:rsidP="00BE2422">
      <w:pPr>
        <w:numPr>
          <w:ilvl w:val="0"/>
          <w:numId w:val="6"/>
        </w:numPr>
        <w:ind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  <w:color w:val="000000"/>
        </w:rPr>
        <w:t>Valdez, A.</w:t>
      </w:r>
      <w:r w:rsidRPr="0069649E">
        <w:rPr>
          <w:rFonts w:ascii="Garamond" w:hAnsi="Garamond" w:cs="Arial"/>
          <w:color w:val="000000"/>
        </w:rPr>
        <w:t xml:space="preserve"> (2006).  Drug Markets in Minority Communities:  Consequences for Mexican American Youth Gangs.  In R. D. Peterson, L. J. Krivo and J. Ha</w:t>
      </w:r>
      <w:r w:rsidRPr="0069649E">
        <w:rPr>
          <w:rFonts w:ascii="Garamond" w:hAnsi="Garamond" w:cs="Arial"/>
        </w:rPr>
        <w:t xml:space="preserve">gan (Eds.), </w:t>
      </w:r>
      <w:proofErr w:type="gramStart"/>
      <w:r w:rsidRPr="0069649E">
        <w:rPr>
          <w:rFonts w:ascii="Garamond" w:hAnsi="Garamond" w:cs="Arial"/>
          <w:i/>
        </w:rPr>
        <w:t>The</w:t>
      </w:r>
      <w:proofErr w:type="gramEnd"/>
      <w:r w:rsidRPr="0069649E">
        <w:rPr>
          <w:rFonts w:ascii="Garamond" w:hAnsi="Garamond" w:cs="Arial"/>
          <w:i/>
        </w:rPr>
        <w:t xml:space="preserve"> Many Colors of Crime</w:t>
      </w:r>
      <w:r w:rsidRPr="0069649E">
        <w:rPr>
          <w:rFonts w:ascii="Garamond" w:hAnsi="Garamond" w:cs="Arial"/>
        </w:rPr>
        <w:t>. (pp. 221-236)  New York: New York University Press.</w:t>
      </w:r>
    </w:p>
    <w:p w14:paraId="737C76B9" w14:textId="77777777" w:rsidR="008073BE" w:rsidRPr="0069649E" w:rsidRDefault="008073BE" w:rsidP="00BE2422">
      <w:pPr>
        <w:tabs>
          <w:tab w:val="num" w:pos="720"/>
        </w:tabs>
        <w:ind w:left="720" w:hanging="720"/>
        <w:jc w:val="both"/>
        <w:rPr>
          <w:rFonts w:ascii="Garamond" w:hAnsi="Garamond" w:cs="Arial"/>
        </w:rPr>
      </w:pPr>
    </w:p>
    <w:p w14:paraId="08E399BC" w14:textId="77777777" w:rsidR="00A70510" w:rsidRPr="0069649E" w:rsidRDefault="008073BE" w:rsidP="00BE2422">
      <w:pPr>
        <w:numPr>
          <w:ilvl w:val="0"/>
          <w:numId w:val="6"/>
        </w:numPr>
        <w:ind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</w:rPr>
        <w:t>Valdez, A</w:t>
      </w:r>
      <w:r w:rsidRPr="0069649E">
        <w:rPr>
          <w:rFonts w:ascii="Garamond" w:hAnsi="Garamond" w:cs="Arial"/>
        </w:rPr>
        <w:t xml:space="preserve">. and Sifaneck, S. J. (2006). ‘Getting High and Getting By:’ Dimensions of Drug Selling Behaviors Among American Mexican Gang Members in South Texas. In A. </w:t>
      </w:r>
      <w:proofErr w:type="spellStart"/>
      <w:r w:rsidRPr="0069649E">
        <w:rPr>
          <w:rFonts w:ascii="Garamond" w:hAnsi="Garamond" w:cs="Arial"/>
        </w:rPr>
        <w:t>Egley</w:t>
      </w:r>
      <w:proofErr w:type="spellEnd"/>
      <w:r w:rsidRPr="0069649E">
        <w:rPr>
          <w:rFonts w:ascii="Garamond" w:hAnsi="Garamond" w:cs="Arial"/>
        </w:rPr>
        <w:t xml:space="preserve"> Jr., C.L. Maxson, J. Miller, and M.W. Klein (Eds.), </w:t>
      </w:r>
      <w:r w:rsidRPr="0069649E">
        <w:rPr>
          <w:rFonts w:ascii="Garamond" w:hAnsi="Garamond" w:cs="Arial"/>
          <w:i/>
        </w:rPr>
        <w:t>Modern Gang Reader, 3rd Edition</w:t>
      </w:r>
      <w:r w:rsidR="0052082C" w:rsidRPr="0069649E">
        <w:rPr>
          <w:rFonts w:ascii="Garamond" w:hAnsi="Garamond" w:cs="Arial"/>
        </w:rPr>
        <w:t>. Los Angeles, CA</w:t>
      </w:r>
      <w:r w:rsidRPr="0069649E">
        <w:rPr>
          <w:rFonts w:ascii="Garamond" w:hAnsi="Garamond" w:cs="Arial"/>
        </w:rPr>
        <w:t>: Roxbury Publishing Company.</w:t>
      </w:r>
    </w:p>
    <w:p w14:paraId="1E8D84F6" w14:textId="77777777" w:rsidR="008073BE" w:rsidRPr="0069649E" w:rsidRDefault="008073BE" w:rsidP="00BE2422">
      <w:pPr>
        <w:tabs>
          <w:tab w:val="num" w:pos="720"/>
        </w:tabs>
        <w:ind w:left="720" w:hanging="720"/>
        <w:jc w:val="both"/>
        <w:rPr>
          <w:rFonts w:ascii="Garamond" w:hAnsi="Garamond" w:cs="Arial"/>
        </w:rPr>
      </w:pPr>
    </w:p>
    <w:p w14:paraId="363285AB" w14:textId="77777777" w:rsidR="00B0640D" w:rsidRPr="0069649E" w:rsidRDefault="00B0640D" w:rsidP="00BE2422">
      <w:pPr>
        <w:numPr>
          <w:ilvl w:val="0"/>
          <w:numId w:val="6"/>
        </w:numPr>
        <w:ind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REFLIST </w:instrText>
      </w:r>
      <w:r w:rsidRPr="0069649E">
        <w:rPr>
          <w:rFonts w:ascii="Garamond" w:hAnsi="Garamond" w:cs="Arial"/>
        </w:rPr>
        <w:fldChar w:fldCharType="separate"/>
      </w:r>
      <w:r w:rsidRPr="003E0F05">
        <w:rPr>
          <w:rFonts w:ascii="Garamond" w:hAnsi="Garamond" w:cs="Arial"/>
          <w:b/>
        </w:rPr>
        <w:t>Valdez, A.</w:t>
      </w:r>
      <w:r w:rsidRPr="0069649E">
        <w:rPr>
          <w:rFonts w:ascii="Garamond" w:hAnsi="Garamond" w:cs="Arial"/>
        </w:rPr>
        <w:t xml:space="preserve"> (2003). Toward a Typology of Contemporary Mexican American Youth Gangs. In L. Kontos, D. Brotherton and L. Barrios (Eds.), </w:t>
      </w:r>
      <w:r w:rsidRPr="0069649E">
        <w:rPr>
          <w:rFonts w:ascii="Garamond" w:hAnsi="Garamond" w:cs="Arial"/>
          <w:i/>
        </w:rPr>
        <w:t>Gangs and Society: Alternative Perspectives</w:t>
      </w:r>
      <w:r w:rsidRPr="0069649E">
        <w:rPr>
          <w:rFonts w:ascii="Garamond" w:hAnsi="Garamond" w:cs="Arial"/>
        </w:rPr>
        <w:t xml:space="preserve"> (pp. 12-40). New York: Columbia University Press.</w:t>
      </w:r>
    </w:p>
    <w:p w14:paraId="4B3EC2B8" w14:textId="77777777" w:rsidR="00B0640D" w:rsidRPr="0069649E" w:rsidRDefault="00B0640D" w:rsidP="00BE2422">
      <w:pPr>
        <w:tabs>
          <w:tab w:val="num" w:pos="720"/>
        </w:tabs>
        <w:ind w:left="720" w:hanging="720"/>
        <w:jc w:val="both"/>
        <w:rPr>
          <w:rFonts w:ascii="Garamond" w:hAnsi="Garamond" w:cs="Arial"/>
        </w:rPr>
      </w:pPr>
    </w:p>
    <w:p w14:paraId="41C0DF44" w14:textId="77777777" w:rsidR="00B0640D" w:rsidRPr="0069649E" w:rsidRDefault="00B0640D" w:rsidP="00BE2422">
      <w:pPr>
        <w:numPr>
          <w:ilvl w:val="0"/>
          <w:numId w:val="6"/>
        </w:numPr>
        <w:ind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  <w:lang w:val="es-MX"/>
        </w:rPr>
        <w:t>Valdez, A</w:t>
      </w:r>
      <w:r w:rsidRPr="0069649E">
        <w:rPr>
          <w:rFonts w:ascii="Garamond" w:hAnsi="Garamond" w:cs="Arial"/>
          <w:lang w:val="es-MX"/>
        </w:rPr>
        <w:t xml:space="preserve">. and Mata, A. G. (1999). </w:t>
      </w:r>
      <w:r w:rsidRPr="0069649E">
        <w:rPr>
          <w:rFonts w:ascii="Garamond" w:hAnsi="Garamond" w:cs="Arial"/>
        </w:rPr>
        <w:t xml:space="preserve">Life Histories of Four Chicano Heroin Injecting Drug Users in Laredo. In M. O. Loustaunau and M. Sanchez-Bane (Eds.), </w:t>
      </w:r>
      <w:r w:rsidRPr="0069649E">
        <w:rPr>
          <w:rFonts w:ascii="Garamond" w:hAnsi="Garamond" w:cs="Arial"/>
          <w:i/>
        </w:rPr>
        <w:t>Asi Es La Vida: Life, Death, and in-between on the Us-Mexico Border</w:t>
      </w:r>
      <w:r w:rsidRPr="0069649E">
        <w:rPr>
          <w:rFonts w:ascii="Garamond" w:hAnsi="Garamond" w:cs="Arial"/>
        </w:rPr>
        <w:t xml:space="preserve"> (pp. 1-32). Westport, CT: Bergin &amp; Garvey.</w:t>
      </w:r>
    </w:p>
    <w:p w14:paraId="1F42060D" w14:textId="77777777" w:rsidR="00B0640D" w:rsidRPr="0069649E" w:rsidRDefault="00B0640D" w:rsidP="00BE2422">
      <w:pPr>
        <w:tabs>
          <w:tab w:val="num" w:pos="720"/>
        </w:tabs>
        <w:ind w:left="720" w:hanging="720"/>
        <w:jc w:val="both"/>
        <w:rPr>
          <w:rFonts w:ascii="Garamond" w:hAnsi="Garamond" w:cs="Arial"/>
        </w:rPr>
      </w:pPr>
    </w:p>
    <w:p w14:paraId="42EEEC1A" w14:textId="77777777" w:rsidR="00B0640D" w:rsidRPr="0069649E" w:rsidRDefault="00B0640D" w:rsidP="00BE2422">
      <w:pPr>
        <w:numPr>
          <w:ilvl w:val="0"/>
          <w:numId w:val="6"/>
        </w:numPr>
        <w:ind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</w:rPr>
        <w:t>Valdez, A</w:t>
      </w:r>
      <w:r w:rsidRPr="0069649E">
        <w:rPr>
          <w:rFonts w:ascii="Garamond" w:hAnsi="Garamond" w:cs="Arial"/>
        </w:rPr>
        <w:t xml:space="preserve">. and Kaplan, C. D. (1999). Reducing Selection Bias in the Use of Focus Groups to Investigate Hidden Populations: The Case of Mexican American Gang Members from South </w:t>
      </w:r>
      <w:r w:rsidRPr="0069649E">
        <w:rPr>
          <w:rFonts w:ascii="Garamond" w:hAnsi="Garamond" w:cs="Arial"/>
        </w:rPr>
        <w:lastRenderedPageBreak/>
        <w:t xml:space="preserve">Texas. In M. DeLaRosa, B. Segal and R. Lopez (Eds.), </w:t>
      </w:r>
      <w:r w:rsidRPr="0069649E">
        <w:rPr>
          <w:rFonts w:ascii="Garamond" w:hAnsi="Garamond" w:cs="Arial"/>
          <w:i/>
        </w:rPr>
        <w:t>Conducting Drug Abuse Research with Minority Populations: Advances and Issues</w:t>
      </w:r>
      <w:r w:rsidRPr="0069649E">
        <w:rPr>
          <w:rFonts w:ascii="Garamond" w:hAnsi="Garamond" w:cs="Arial"/>
        </w:rPr>
        <w:t>. New York: The Haworth Press.</w:t>
      </w:r>
    </w:p>
    <w:p w14:paraId="62E470F1" w14:textId="77777777" w:rsidR="00B0640D" w:rsidRPr="0069649E" w:rsidRDefault="00B0640D" w:rsidP="00BE2422">
      <w:pPr>
        <w:tabs>
          <w:tab w:val="num" w:pos="720"/>
        </w:tabs>
        <w:ind w:left="720" w:hanging="720"/>
        <w:jc w:val="both"/>
        <w:rPr>
          <w:rFonts w:ascii="Garamond" w:hAnsi="Garamond" w:cs="Arial"/>
        </w:rPr>
      </w:pPr>
    </w:p>
    <w:p w14:paraId="70CDC309" w14:textId="77777777" w:rsidR="00B0640D" w:rsidRPr="0069649E" w:rsidRDefault="00B0640D" w:rsidP="00BE2422">
      <w:pPr>
        <w:numPr>
          <w:ilvl w:val="0"/>
          <w:numId w:val="6"/>
        </w:numPr>
        <w:ind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</w:rPr>
        <w:t>Valdez, A.</w:t>
      </w:r>
      <w:r w:rsidRPr="0069649E">
        <w:rPr>
          <w:rFonts w:ascii="Garamond" w:hAnsi="Garamond" w:cs="Arial"/>
        </w:rPr>
        <w:t xml:space="preserve"> (1993). Persistent Poverty, Crime, and Drugs:  U.S.-Mexican Border Region. In J. Moore and R. Pinderhughes (Eds.), </w:t>
      </w:r>
      <w:r w:rsidRPr="0069649E">
        <w:rPr>
          <w:rFonts w:ascii="Garamond" w:hAnsi="Garamond" w:cs="Arial"/>
          <w:i/>
        </w:rPr>
        <w:t>In the Barrios:  Latinos and the Underclass Debate</w:t>
      </w:r>
      <w:r w:rsidRPr="0069649E">
        <w:rPr>
          <w:rFonts w:ascii="Garamond" w:hAnsi="Garamond" w:cs="Arial"/>
        </w:rPr>
        <w:t xml:space="preserve"> (pp. 173-94). New York, NY: Russell Sage Foundation.</w:t>
      </w:r>
    </w:p>
    <w:p w14:paraId="20C02948" w14:textId="77777777" w:rsidR="00B0640D" w:rsidRPr="0069649E" w:rsidRDefault="00B0640D" w:rsidP="00BE2422">
      <w:pPr>
        <w:tabs>
          <w:tab w:val="num" w:pos="720"/>
        </w:tabs>
        <w:ind w:left="720" w:hanging="720"/>
        <w:jc w:val="both"/>
        <w:rPr>
          <w:rFonts w:ascii="Garamond" w:hAnsi="Garamond" w:cs="Arial"/>
        </w:rPr>
      </w:pPr>
    </w:p>
    <w:p w14:paraId="06FC701F" w14:textId="77777777" w:rsidR="00B0640D" w:rsidRPr="0069649E" w:rsidRDefault="00B0640D" w:rsidP="00BE2422">
      <w:pPr>
        <w:numPr>
          <w:ilvl w:val="0"/>
          <w:numId w:val="6"/>
        </w:numPr>
        <w:ind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</w:rPr>
        <w:t>Valdez, A.</w:t>
      </w:r>
      <w:r w:rsidRPr="0069649E">
        <w:rPr>
          <w:rFonts w:ascii="Garamond" w:hAnsi="Garamond" w:cs="Arial"/>
        </w:rPr>
        <w:t xml:space="preserve"> (1988). Selective Determinants in Maintaining Social Movement Organizations:  Three Case Studies from the Chicano Community. In F. C. Garcia (Ed.), </w:t>
      </w:r>
      <w:r w:rsidRPr="0069649E">
        <w:rPr>
          <w:rFonts w:ascii="Garamond" w:hAnsi="Garamond" w:cs="Arial"/>
          <w:i/>
        </w:rPr>
        <w:t>Latinos and the Political System</w:t>
      </w:r>
      <w:r w:rsidRPr="0069649E">
        <w:rPr>
          <w:rFonts w:ascii="Garamond" w:hAnsi="Garamond" w:cs="Arial"/>
        </w:rPr>
        <w:t>: Notre Dame Press.</w:t>
      </w:r>
    </w:p>
    <w:p w14:paraId="1D661B3F" w14:textId="77777777" w:rsidR="00B0640D" w:rsidRPr="0069649E" w:rsidRDefault="00B0640D" w:rsidP="00BE2422">
      <w:pPr>
        <w:tabs>
          <w:tab w:val="num" w:pos="720"/>
        </w:tabs>
        <w:ind w:left="720" w:hanging="720"/>
        <w:jc w:val="both"/>
        <w:rPr>
          <w:rFonts w:ascii="Garamond" w:hAnsi="Garamond" w:cs="Arial"/>
        </w:rPr>
      </w:pPr>
    </w:p>
    <w:p w14:paraId="71300C63" w14:textId="77777777" w:rsidR="00B0640D" w:rsidRPr="0069649E" w:rsidRDefault="00B0640D" w:rsidP="00BE2422">
      <w:pPr>
        <w:numPr>
          <w:ilvl w:val="0"/>
          <w:numId w:val="6"/>
        </w:numPr>
        <w:ind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</w:rPr>
        <w:t>Valdez, A</w:t>
      </w:r>
      <w:r w:rsidRPr="0069649E">
        <w:rPr>
          <w:rFonts w:ascii="Garamond" w:hAnsi="Garamond" w:cs="Arial"/>
        </w:rPr>
        <w:t xml:space="preserve">. (1986). Residential Patterns of Chicanos, Undocumented Mexicans and Anglos in San Antonio (Bexar County), Texas:  An Assessment of Recent Changes and Social Costs. In R. de la Garza and H. Browning (Eds.), </w:t>
      </w:r>
      <w:r w:rsidRPr="0069649E">
        <w:rPr>
          <w:rFonts w:ascii="Garamond" w:hAnsi="Garamond" w:cs="Arial"/>
          <w:i/>
        </w:rPr>
        <w:t>Mexican Immigrants and the Mexican American Community</w:t>
      </w:r>
      <w:r w:rsidRPr="0069649E">
        <w:rPr>
          <w:rFonts w:ascii="Garamond" w:hAnsi="Garamond" w:cs="Arial"/>
        </w:rPr>
        <w:t>. Austin, TX: Mexican Population Research Center, The University of Texas at Austin.</w:t>
      </w:r>
    </w:p>
    <w:p w14:paraId="5B581D43" w14:textId="77777777" w:rsidR="00B0640D" w:rsidRPr="0069649E" w:rsidRDefault="00B0640D" w:rsidP="00BE2422">
      <w:pPr>
        <w:tabs>
          <w:tab w:val="num" w:pos="720"/>
        </w:tabs>
        <w:ind w:left="720" w:hanging="720"/>
        <w:jc w:val="both"/>
        <w:rPr>
          <w:rFonts w:ascii="Garamond" w:hAnsi="Garamond" w:cs="Arial"/>
        </w:rPr>
      </w:pPr>
    </w:p>
    <w:p w14:paraId="5E677160" w14:textId="77777777" w:rsidR="00B0640D" w:rsidRPr="0069649E" w:rsidRDefault="00B0640D" w:rsidP="00BE2422">
      <w:pPr>
        <w:numPr>
          <w:ilvl w:val="0"/>
          <w:numId w:val="6"/>
        </w:numPr>
        <w:ind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</w:rPr>
        <w:t>Valdez, A.</w:t>
      </w:r>
      <w:r w:rsidRPr="0069649E">
        <w:rPr>
          <w:rFonts w:ascii="Garamond" w:hAnsi="Garamond" w:cs="Arial"/>
        </w:rPr>
        <w:t xml:space="preserve"> and Miller, M. (1985). Immigration and Perceptions of Economic Deprivation among Working-Class Mexican American Men. </w:t>
      </w:r>
      <w:r w:rsidRPr="0069649E">
        <w:rPr>
          <w:rFonts w:ascii="Garamond" w:hAnsi="Garamond" w:cs="Arial"/>
          <w:lang w:val="es-MX"/>
        </w:rPr>
        <w:t xml:space="preserve">In R. O. de la Garza (Ed.), </w:t>
      </w:r>
      <w:r w:rsidRPr="0069649E">
        <w:rPr>
          <w:rFonts w:ascii="Garamond" w:hAnsi="Garamond" w:cs="Arial"/>
          <w:i/>
          <w:lang w:val="es-MX"/>
        </w:rPr>
        <w:t>The Mexican American Experience</w:t>
      </w:r>
      <w:r w:rsidRPr="0069649E">
        <w:rPr>
          <w:rFonts w:ascii="Garamond" w:hAnsi="Garamond" w:cs="Arial"/>
          <w:lang w:val="es-MX"/>
        </w:rPr>
        <w:t xml:space="preserve">. </w:t>
      </w:r>
      <w:r w:rsidRPr="0069649E">
        <w:rPr>
          <w:rFonts w:ascii="Garamond" w:hAnsi="Garamond" w:cs="Arial"/>
        </w:rPr>
        <w:t>Austin, TX: The University of Texas Press.</w:t>
      </w:r>
    </w:p>
    <w:p w14:paraId="41754824" w14:textId="77777777" w:rsidR="00B0640D" w:rsidRPr="0069649E" w:rsidRDefault="00B0640D" w:rsidP="00BE2422">
      <w:pPr>
        <w:tabs>
          <w:tab w:val="num" w:pos="720"/>
        </w:tabs>
        <w:ind w:left="720" w:hanging="720"/>
        <w:jc w:val="both"/>
        <w:rPr>
          <w:rFonts w:ascii="Garamond" w:hAnsi="Garamond" w:cs="Arial"/>
        </w:rPr>
      </w:pPr>
    </w:p>
    <w:p w14:paraId="4B5D65DE" w14:textId="77777777" w:rsidR="00B0640D" w:rsidRPr="0069649E" w:rsidRDefault="00B0640D" w:rsidP="00BE2422">
      <w:pPr>
        <w:pStyle w:val="Heading1"/>
        <w:numPr>
          <w:ilvl w:val="0"/>
          <w:numId w:val="6"/>
        </w:numPr>
        <w:spacing w:after="240"/>
        <w:ind w:hanging="720"/>
        <w:jc w:val="both"/>
        <w:rPr>
          <w:rFonts w:ascii="Garamond" w:hAnsi="Garamond" w:cs="Arial"/>
          <w:b w:val="0"/>
          <w:bCs w:val="0"/>
        </w:rPr>
      </w:pPr>
      <w:r w:rsidRPr="003E0F05">
        <w:rPr>
          <w:rFonts w:ascii="Garamond" w:hAnsi="Garamond" w:cs="Arial"/>
          <w:bCs w:val="0"/>
        </w:rPr>
        <w:t>Valdez, A.,</w:t>
      </w:r>
      <w:r w:rsidRPr="0069649E">
        <w:rPr>
          <w:rFonts w:ascii="Garamond" w:hAnsi="Garamond" w:cs="Arial"/>
          <w:b w:val="0"/>
          <w:bCs w:val="0"/>
        </w:rPr>
        <w:t xml:space="preserve"> Jones, R. C. and Harris, R. J. (1984). Geographic Patterns of Undocumented Mexicans and Chicanos in San Antonio, Texas:  1970 and 1980. In R. Jones (Ed.), </w:t>
      </w:r>
      <w:r w:rsidRPr="0069649E">
        <w:rPr>
          <w:rFonts w:ascii="Garamond" w:hAnsi="Garamond" w:cs="Arial"/>
          <w:b w:val="0"/>
          <w:bCs w:val="0"/>
          <w:i/>
        </w:rPr>
        <w:t>Patterns of Undocumented Migration:  Mexico and the United States</w:t>
      </w:r>
      <w:r w:rsidRPr="0069649E">
        <w:rPr>
          <w:rFonts w:ascii="Garamond" w:hAnsi="Garamond" w:cs="Arial"/>
          <w:b w:val="0"/>
          <w:bCs w:val="0"/>
        </w:rPr>
        <w:t>: Rowman and Allanheld.</w:t>
      </w:r>
    </w:p>
    <w:p w14:paraId="5919D8DA" w14:textId="77777777" w:rsidR="00B0640D" w:rsidRPr="0069649E" w:rsidRDefault="00B0640D" w:rsidP="00BE2422">
      <w:pPr>
        <w:pStyle w:val="Heading1"/>
        <w:numPr>
          <w:ilvl w:val="0"/>
          <w:numId w:val="6"/>
        </w:numPr>
        <w:ind w:hanging="720"/>
        <w:jc w:val="both"/>
        <w:rPr>
          <w:rFonts w:ascii="Garamond" w:hAnsi="Garamond" w:cs="Arial"/>
          <w:b w:val="0"/>
          <w:bCs w:val="0"/>
        </w:rPr>
      </w:pPr>
      <w:r w:rsidRPr="003E0F05">
        <w:rPr>
          <w:rFonts w:ascii="Garamond" w:hAnsi="Garamond" w:cs="Arial"/>
          <w:bCs w:val="0"/>
        </w:rPr>
        <w:t>Valdez, A.</w:t>
      </w:r>
      <w:r w:rsidRPr="0069649E">
        <w:rPr>
          <w:rFonts w:ascii="Garamond" w:hAnsi="Garamond" w:cs="Arial"/>
          <w:b w:val="0"/>
          <w:bCs w:val="0"/>
        </w:rPr>
        <w:t xml:space="preserve">, Jones, R. and Harris, R. J. (1984). Occupational Spatial Mobility of Undocumented Migrants from Dolores Hidalgo, Guanajuato. In R. Jones (Ed.), </w:t>
      </w:r>
      <w:r w:rsidRPr="0069649E">
        <w:rPr>
          <w:rFonts w:ascii="Garamond" w:hAnsi="Garamond" w:cs="Arial"/>
          <w:b w:val="0"/>
          <w:bCs w:val="0"/>
          <w:i/>
        </w:rPr>
        <w:t>Patterns of Undocumented Migration:  Mexico and the United States</w:t>
      </w:r>
      <w:r w:rsidRPr="0069649E">
        <w:rPr>
          <w:rFonts w:ascii="Garamond" w:hAnsi="Garamond" w:cs="Arial"/>
          <w:b w:val="0"/>
          <w:bCs w:val="0"/>
        </w:rPr>
        <w:t>: Rowman and Allanheld.</w:t>
      </w:r>
    </w:p>
    <w:p w14:paraId="70EC7359" w14:textId="20A94A55" w:rsidR="00A9082A" w:rsidRPr="0069649E" w:rsidRDefault="00B0640D" w:rsidP="00410309">
      <w:pPr>
        <w:pStyle w:val="Heading1"/>
        <w:tabs>
          <w:tab w:val="num" w:pos="720"/>
        </w:tabs>
        <w:ind w:left="720" w:hanging="720"/>
        <w:jc w:val="both"/>
        <w:rPr>
          <w:rFonts w:ascii="Garamond" w:hAnsi="Garamond" w:cs="Arial"/>
          <w:b w:val="0"/>
          <w:bCs w:val="0"/>
        </w:rPr>
      </w:pPr>
      <w:r w:rsidRPr="0069649E">
        <w:rPr>
          <w:rFonts w:ascii="Garamond" w:hAnsi="Garamond" w:cs="Arial"/>
          <w:b w:val="0"/>
          <w:bCs w:val="0"/>
        </w:rPr>
        <w:fldChar w:fldCharType="end"/>
      </w:r>
    </w:p>
    <w:p w14:paraId="3A121A63" w14:textId="0693E121" w:rsidR="00AB6242" w:rsidRPr="0069649E" w:rsidRDefault="00B0640D">
      <w:pPr>
        <w:jc w:val="both"/>
        <w:rPr>
          <w:rFonts w:ascii="Garamond" w:hAnsi="Garamond" w:cs="Arial"/>
          <w:b/>
          <w:bCs/>
        </w:rPr>
      </w:pPr>
      <w:r w:rsidRPr="0069649E">
        <w:rPr>
          <w:rFonts w:ascii="Garamond" w:hAnsi="Garamond" w:cs="Arial"/>
          <w:b/>
          <w:bCs/>
        </w:rPr>
        <w:t>Monograph</w:t>
      </w:r>
      <w:r w:rsidR="00414021">
        <w:rPr>
          <w:rFonts w:ascii="Garamond" w:hAnsi="Garamond" w:cs="Arial"/>
          <w:b/>
          <w:bCs/>
        </w:rPr>
        <w:t>s</w:t>
      </w:r>
      <w:r w:rsidRPr="0069649E">
        <w:rPr>
          <w:rFonts w:ascii="Garamond" w:hAnsi="Garamond" w:cs="Arial"/>
          <w:b/>
          <w:bCs/>
        </w:rPr>
        <w:t>:</w:t>
      </w:r>
    </w:p>
    <w:p w14:paraId="474718A6" w14:textId="7230647C" w:rsidR="006E71B8" w:rsidRPr="0069649E" w:rsidRDefault="00414021" w:rsidP="00414021">
      <w:pPr>
        <w:tabs>
          <w:tab w:val="left" w:pos="2361"/>
        </w:tabs>
        <w:jc w:val="both"/>
        <w:rPr>
          <w:rFonts w:ascii="Garamond" w:hAnsi="Garamond" w:cs="Arial"/>
          <w:b/>
          <w:bCs/>
          <w:color w:val="000000"/>
        </w:rPr>
      </w:pPr>
      <w:r>
        <w:rPr>
          <w:rFonts w:ascii="Garamond" w:hAnsi="Garamond" w:cs="Arial"/>
          <w:color w:val="000000"/>
        </w:rPr>
        <w:tab/>
      </w:r>
    </w:p>
    <w:p w14:paraId="33DEBEF4" w14:textId="77777777" w:rsidR="00691D18" w:rsidRDefault="00FE257F" w:rsidP="00691D18">
      <w:pPr>
        <w:ind w:left="720"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  <w:color w:val="000000"/>
        </w:rPr>
        <w:t>Valdez, A.</w:t>
      </w:r>
      <w:r w:rsidRPr="0069649E">
        <w:rPr>
          <w:rFonts w:ascii="Garamond" w:hAnsi="Garamond" w:cs="Arial"/>
          <w:color w:val="000000"/>
        </w:rPr>
        <w:t xml:space="preserve"> (2006).  U.S. Hispanic Street Gangs: Dialogue on </w:t>
      </w:r>
      <w:r w:rsidRPr="0069649E">
        <w:rPr>
          <w:rFonts w:ascii="Garamond" w:hAnsi="Garamond" w:cs="Arial"/>
        </w:rPr>
        <w:t xml:space="preserve">Science and Addiction. </w:t>
      </w:r>
      <w:r w:rsidRPr="0069649E">
        <w:rPr>
          <w:rFonts w:ascii="Garamond" w:hAnsi="Garamond" w:cs="Arial"/>
        </w:rPr>
        <w:tab/>
        <w:t>Bayamon, Puerto Rico: Caribbean Basin and Hispanic Addiction Technology Transfer Center, Universidad Central del Caribe.</w:t>
      </w:r>
    </w:p>
    <w:p w14:paraId="17D8924F" w14:textId="03506266" w:rsidR="00B0640D" w:rsidRPr="0069649E" w:rsidRDefault="00B0640D" w:rsidP="00691D18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REFLIST </w:instrText>
      </w:r>
      <w:r w:rsidRPr="0069649E">
        <w:rPr>
          <w:rFonts w:ascii="Garamond" w:hAnsi="Garamond" w:cs="Arial"/>
        </w:rPr>
        <w:fldChar w:fldCharType="separate"/>
      </w:r>
    </w:p>
    <w:p w14:paraId="6A71A03C" w14:textId="77777777" w:rsidR="00B0640D" w:rsidRPr="0069649E" w:rsidRDefault="00B0640D">
      <w:pPr>
        <w:ind w:left="720"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</w:rPr>
        <w:t>Valdez, A</w:t>
      </w:r>
      <w:r w:rsidRPr="0069649E">
        <w:rPr>
          <w:rFonts w:ascii="Garamond" w:hAnsi="Garamond" w:cs="Arial"/>
        </w:rPr>
        <w:t>. (Ed.). (1989). The Economic and Social Integration of Mexicans and Puerto Ricans in Milwaukee. Milwaukee, WI: Spanish-Speaking Outreach Institute, University of Wisconsin.</w:t>
      </w:r>
    </w:p>
    <w:p w14:paraId="0C42B59B" w14:textId="19955FD9" w:rsidR="00B0640D" w:rsidRPr="0069649E" w:rsidRDefault="00B0640D">
      <w:pPr>
        <w:jc w:val="both"/>
        <w:rPr>
          <w:rFonts w:ascii="Garamond" w:hAnsi="Garamond" w:cs="Arial"/>
          <w:b/>
          <w:bCs/>
        </w:rPr>
      </w:pPr>
      <w:r w:rsidRPr="0069649E">
        <w:rPr>
          <w:rFonts w:ascii="Garamond" w:hAnsi="Garamond" w:cs="Arial"/>
        </w:rPr>
        <w:fldChar w:fldCharType="end"/>
      </w:r>
    </w:p>
    <w:p w14:paraId="763DB91F" w14:textId="77777777" w:rsidR="00B0640D" w:rsidRPr="0069649E" w:rsidRDefault="00B0640D">
      <w:pPr>
        <w:jc w:val="both"/>
        <w:rPr>
          <w:rFonts w:ascii="Garamond" w:hAnsi="Garamond" w:cs="Arial"/>
          <w:b/>
          <w:bCs/>
        </w:rPr>
      </w:pPr>
      <w:r w:rsidRPr="0069649E">
        <w:rPr>
          <w:rFonts w:ascii="Garamond" w:hAnsi="Garamond" w:cs="Arial"/>
          <w:b/>
          <w:bCs/>
        </w:rPr>
        <w:fldChar w:fldCharType="begin"/>
      </w:r>
      <w:r w:rsidRPr="0069649E">
        <w:rPr>
          <w:rFonts w:ascii="Garamond" w:hAnsi="Garamond" w:cs="Arial"/>
          <w:b/>
          <w:bCs/>
        </w:rPr>
        <w:instrText xml:space="preserve"> ADDIN EN.CITE &lt;EndNote&gt;&lt;Cite&gt;&lt;Author&gt;Valdez&lt;/Author&gt;&lt;Year&gt;2003&lt;/Year&gt;&lt;RecNum&gt;239&lt;/RecNum&gt;&lt;MDL&gt;&lt;REFERENCE_TYPE&gt;10&lt;/REFERENCE_TYPE&gt;&lt;REFNUM&gt;239&lt;/REFNUM&gt;&lt;AUTHORS&gt;&lt;AUTHOR&gt;Valdez, Avelardo&lt;/AUTHOR&gt;&lt;/AUTHORS&gt;&lt;YEAR&gt;2003&lt;/YEAR&gt;&lt;TITLE&gt;Sexual and Intimate Violence among High - Risk Mexican American Females&lt;/TITLE&gt;&lt;PLACE_PUBLISHED&gt;Houston, TX&lt;/PLACE_PUBLISHED&gt;&lt;PUBLISHER&gt;University of Houston, Graduate School of Social Work, Office for Drug and Social Policy Research&lt;/PUBLISHER&gt;&lt;TYPE_OF_WORK&gt;Final Report Submitted To:  Centers for Disease Control (CDC), National Center for Injury Prevention and Control (NCIPC)&lt;/TYPE_OF_WORK&gt;&lt;ISBN&gt;R49/CCR621048&lt;/ISBN&gt;&lt;/MDL&gt;&lt;/Cite&gt;&lt;Cite&gt;&lt;Author&gt;Valdez&lt;/Author&gt;&lt;Year&gt;2002&lt;/Year&gt;&lt;RecNum&gt;240&lt;/RecNum&gt;&lt;MDL&gt;&lt;REFERENCE_TYPE&gt;10&lt;/REFERENCE_TYPE&gt;&lt;REFNUM&gt;240&lt;/REFNUM&gt;&lt;AUTHORS&gt;&lt;AUTHOR&gt;Valdez, Avelardo&lt;/AUTHOR&gt;&lt;AUTHOR&gt;Mata, Alberto G.&lt;/AUTHOR&gt;&lt;AUTHOR&gt;Codina, Edward&lt;/AUTHOR&gt;&lt;AUTHOR&gt;Kubicek, Katrina&lt;/AUTHOR&gt;&lt;AUTHOR&gt;Tovar, Stephanie&lt;/AUTHOR&gt;&lt;/AUTHORS&gt;&lt;YEAR&gt;2001&lt;/YEAR&gt;&lt;TITLE&gt;Childhood Trauma, Family Stress, and Depression Among Mexican American Gang Non-Injecting Heroin Users:  An Exploratory Study&lt;/TITLE&gt;&lt;PLACE_PUBLISHED&gt;San Antonio, TX&lt;/PLACE_PUBLISHED&gt;&lt;PUBLISHER&gt;The Center for Drug and Social Policy Research, The University of Texas at San Antonio&lt;/PUBLISHER&gt;&lt;DATE&gt;June 2001&lt;/DATE&gt;&lt;TYPE_OF_WORK&gt;Final Report to the Hogg Foundation&lt;/TYPE_OF_WORK&gt;&lt;/MDL&gt;&lt;/Cite&gt;&lt;Cite&gt;&lt;Author&gt;Valdez&lt;/Author&gt;&lt;Year&gt;2002&lt;/Year&gt;&lt;RecNum&gt;241&lt;/RecNum&gt;&lt;MDL&gt;&lt;REFERENCE_TYPE&gt;10&lt;/REFERENCE_TYPE&gt;&lt;REFNUM&gt;241&lt;/REFNUM&gt;&lt;AUTHORS&gt;&lt;AUTHOR&gt;Valdez, Avelardo&lt;/AUTHOR&gt;&lt;AUTHOR&gt;Codina, Edward&lt;/AUTHOR&gt;&lt;AUTHOR&gt;Kaplan, Charles D.&lt;/AUTHOR&gt;&lt;AUTHOR&gt;Cepeda, Alice&lt;/AUTHOR&gt;&lt;AUTHOR&gt;Heinz-Bennett, Melissa&lt;/AUTHOR&gt;&lt;/AUTHORS&gt;&lt;YEAR&gt;2001&lt;/YEAR&gt;&lt;TITLE&gt;Sex Work, High-Risk Sexual Behavior and Injecting Drug Use on the U.S. - Mexico Border:  Nuevo Laredo, Tamaulipas&lt;/TITLE&gt;&lt;PLACE_PUBLISHED&gt;San Antonio, TX&lt;/PLACE_PUBLISHED&gt;&lt;PUBLISHER&gt;The Center for Drug and Social Policy Research, The University of Texas at San Antonio&lt;/PUBLISHER&gt;&lt;TYPE_OF_WORK&gt;Final Report to the National Institute on Drug Abuse (NIDA)&lt;/TYPE_OF_WORK&gt;&lt;/MDL&gt;&lt;/Cite&gt;&lt;Cite&gt;&lt;Author&gt;Valdez&lt;/Author&gt;&lt;Year&gt;2002&lt;/Year&gt;&lt;RecNum&gt;242&lt;/RecNum&gt;&lt;MDL&gt;&lt;REFERENCE_TYPE&gt;10&lt;/REFERENCE_TYPE&gt;&lt;REFNUM&gt;242&lt;/REFNUM&gt;&lt;AUTHORS&gt;&lt;AUTHOR&gt;Valdez, Avelardo&lt;/AUTHOR&gt;&lt;AUTHOR&gt;Cepeda, Alice&lt;/AUTHOR&gt;&lt;AUTHOR&gt;Kaplan, Charles D.&lt;/AUTHOR&gt;&lt;AUTHOR&gt;Codina, Edward&lt;/AUTHOR&gt;&lt;/AUTHORS&gt;&lt;YEAR&gt;2002&lt;/YEAR&gt;&lt;TITLE&gt;Sex Work, High-Risk Sexual Behavior and Injecting Drug Use on the U.S. - Mexico Border:  Ciudad Juarez, Chihuahua&lt;/TITLE&gt;&lt;PLACE_PUBLISHED&gt;Houston, TX&lt;/PLACE_PUBLISHED&gt;&lt;PUBLISHER&gt;Office for Drug and Social Policy Research, Graduate School of Social Work, University of Houston&lt;/PUBLISHER&gt;&lt;DATE&gt;August 2002&lt;/DATE&gt;&lt;/MDL&gt;&lt;/Cite&gt;&lt;/EndNote&gt;</w:instrText>
      </w:r>
      <w:r w:rsidRPr="0069649E">
        <w:rPr>
          <w:rFonts w:ascii="Garamond" w:hAnsi="Garamond" w:cs="Arial"/>
          <w:b/>
          <w:bCs/>
        </w:rPr>
        <w:fldChar w:fldCharType="end"/>
      </w:r>
      <w:r w:rsidRPr="0069649E">
        <w:rPr>
          <w:rFonts w:ascii="Garamond" w:hAnsi="Garamond" w:cs="Arial"/>
          <w:b/>
          <w:bCs/>
        </w:rPr>
        <w:t>Research Reports and Articles:</w:t>
      </w:r>
    </w:p>
    <w:p w14:paraId="38F3D4D8" w14:textId="77777777" w:rsidR="00B0640D" w:rsidRPr="0069649E" w:rsidRDefault="00B0640D">
      <w:pPr>
        <w:ind w:left="720" w:hanging="720"/>
        <w:jc w:val="both"/>
        <w:rPr>
          <w:rFonts w:ascii="Garamond" w:hAnsi="Garamond" w:cs="Arial"/>
        </w:rPr>
      </w:pPr>
    </w:p>
    <w:p w14:paraId="4A2D20C5" w14:textId="562EDF36" w:rsidR="00691D18" w:rsidRPr="00691D18" w:rsidRDefault="00691D18" w:rsidP="00A76757">
      <w:pPr>
        <w:ind w:left="720" w:hanging="720"/>
        <w:jc w:val="both"/>
        <w:rPr>
          <w:rFonts w:ascii="Garamond" w:hAnsi="Garamond" w:cs="Arial"/>
        </w:rPr>
      </w:pPr>
      <w:r w:rsidRPr="005C16C3">
        <w:rPr>
          <w:rFonts w:ascii="Garamond" w:hAnsi="Garamond" w:cs="Arial"/>
          <w:lang w:val="es-MX"/>
        </w:rPr>
        <w:t xml:space="preserve">Cepeda, A., Frankeberger, J., Nowotny, K.M., Rodriguez, V.E., Bailey, J.M., Natera-Rey, G., &amp; </w:t>
      </w:r>
      <w:r w:rsidRPr="003E0F05">
        <w:rPr>
          <w:rFonts w:ascii="Garamond" w:hAnsi="Garamond" w:cs="Arial"/>
          <w:b/>
          <w:lang w:val="es-MX"/>
        </w:rPr>
        <w:t>Valdez,</w:t>
      </w:r>
      <w:r w:rsidRPr="005C16C3">
        <w:rPr>
          <w:rFonts w:ascii="Garamond" w:hAnsi="Garamond" w:cs="Arial"/>
          <w:lang w:val="es-MX"/>
        </w:rPr>
        <w:t xml:space="preserve"> </w:t>
      </w:r>
      <w:r w:rsidRPr="003E0F05">
        <w:rPr>
          <w:rFonts w:ascii="Garamond" w:hAnsi="Garamond" w:cs="Arial"/>
          <w:b/>
          <w:lang w:val="es-MX"/>
        </w:rPr>
        <w:t>A.</w:t>
      </w:r>
      <w:r w:rsidRPr="005C16C3">
        <w:rPr>
          <w:rFonts w:ascii="Garamond" w:hAnsi="Garamond" w:cs="Arial"/>
          <w:lang w:val="es-MX"/>
        </w:rPr>
        <w:t xml:space="preserve"> (2016). </w:t>
      </w:r>
      <w:r w:rsidRPr="005C16C3">
        <w:rPr>
          <w:rFonts w:ascii="Garamond" w:hAnsi="Garamond" w:cs="Arial"/>
        </w:rPr>
        <w:t xml:space="preserve">“HIV Projection Mapping with Crack Users in Mexico City: </w:t>
      </w:r>
      <w:proofErr w:type="spellStart"/>
      <w:r w:rsidRPr="005C16C3">
        <w:rPr>
          <w:rFonts w:ascii="Garamond" w:hAnsi="Garamond" w:cs="Arial"/>
        </w:rPr>
        <w:t>Tirando</w:t>
      </w:r>
      <w:proofErr w:type="spellEnd"/>
      <w:r w:rsidRPr="005C16C3">
        <w:rPr>
          <w:rFonts w:ascii="Garamond" w:hAnsi="Garamond" w:cs="Arial"/>
        </w:rPr>
        <w:t xml:space="preserve"> </w:t>
      </w:r>
      <w:proofErr w:type="spellStart"/>
      <w:r w:rsidRPr="005C16C3">
        <w:rPr>
          <w:rFonts w:ascii="Garamond" w:hAnsi="Garamond" w:cs="Arial"/>
        </w:rPr>
        <w:t>Esquina</w:t>
      </w:r>
      <w:proofErr w:type="spellEnd"/>
      <w:r w:rsidRPr="005C16C3">
        <w:rPr>
          <w:rFonts w:ascii="Garamond" w:hAnsi="Garamond" w:cs="Arial"/>
        </w:rPr>
        <w:t xml:space="preserve">: </w:t>
      </w:r>
      <w:proofErr w:type="spellStart"/>
      <w:r w:rsidRPr="005C16C3">
        <w:rPr>
          <w:rFonts w:ascii="Garamond" w:hAnsi="Garamond" w:cs="Arial"/>
        </w:rPr>
        <w:t>Interviniendo</w:t>
      </w:r>
      <w:proofErr w:type="spellEnd"/>
      <w:r w:rsidRPr="005C16C3">
        <w:rPr>
          <w:rFonts w:ascii="Garamond" w:hAnsi="Garamond" w:cs="Arial"/>
        </w:rPr>
        <w:t xml:space="preserve"> </w:t>
      </w:r>
      <w:proofErr w:type="spellStart"/>
      <w:r w:rsidRPr="005C16C3">
        <w:rPr>
          <w:rFonts w:ascii="Garamond" w:hAnsi="Garamond" w:cs="Arial"/>
        </w:rPr>
        <w:t>Muros</w:t>
      </w:r>
      <w:proofErr w:type="spellEnd"/>
      <w:r w:rsidRPr="005C16C3">
        <w:rPr>
          <w:rFonts w:ascii="Garamond" w:hAnsi="Garamond" w:cs="Arial"/>
        </w:rPr>
        <w:t xml:space="preserve"> de </w:t>
      </w:r>
      <w:proofErr w:type="spellStart"/>
      <w:r w:rsidRPr="005C16C3">
        <w:rPr>
          <w:rFonts w:ascii="Garamond" w:hAnsi="Garamond" w:cs="Arial"/>
        </w:rPr>
        <w:t>Salud</w:t>
      </w:r>
      <w:proofErr w:type="spellEnd"/>
      <w:r w:rsidRPr="005C16C3">
        <w:rPr>
          <w:rFonts w:ascii="Garamond" w:hAnsi="Garamond" w:cs="Arial"/>
        </w:rPr>
        <w:t>.” Final Report to the Community Advisory Board, Bill and Melinda Gates Foundation.</w:t>
      </w:r>
    </w:p>
    <w:p w14:paraId="404EFDAF" w14:textId="77777777" w:rsidR="00691D18" w:rsidRPr="00691D18" w:rsidRDefault="00691D18" w:rsidP="00A76757">
      <w:pPr>
        <w:ind w:left="720" w:hanging="720"/>
        <w:jc w:val="both"/>
        <w:rPr>
          <w:rFonts w:ascii="Garamond" w:hAnsi="Garamond" w:cs="Arial"/>
        </w:rPr>
      </w:pPr>
    </w:p>
    <w:p w14:paraId="7D394299" w14:textId="77777777" w:rsidR="00A76757" w:rsidRPr="0069649E" w:rsidRDefault="00A76757" w:rsidP="00A76757">
      <w:pPr>
        <w:ind w:left="720" w:hanging="720"/>
        <w:jc w:val="both"/>
        <w:rPr>
          <w:rFonts w:ascii="Garamond" w:hAnsi="Garamond"/>
          <w:b/>
        </w:rPr>
      </w:pPr>
      <w:r w:rsidRPr="003E0F05">
        <w:rPr>
          <w:rFonts w:ascii="Garamond" w:hAnsi="Garamond" w:cs="Arial"/>
          <w:b/>
        </w:rPr>
        <w:t>Valdez, A.</w:t>
      </w:r>
      <w:r w:rsidRPr="0069649E">
        <w:rPr>
          <w:rFonts w:ascii="Garamond" w:hAnsi="Garamond" w:cs="Arial"/>
        </w:rPr>
        <w:t xml:space="preserve"> and Cepeda, A. (2010) “</w:t>
      </w:r>
      <w:r w:rsidRPr="0069649E">
        <w:rPr>
          <w:rFonts w:ascii="Garamond" w:hAnsi="Garamond"/>
        </w:rPr>
        <w:t xml:space="preserve">High Risk Drug and Related Risk Behaviors </w:t>
      </w:r>
      <w:proofErr w:type="gramStart"/>
      <w:r w:rsidRPr="0069649E">
        <w:rPr>
          <w:rFonts w:ascii="Garamond" w:hAnsi="Garamond"/>
        </w:rPr>
        <w:t>Among</w:t>
      </w:r>
      <w:proofErr w:type="gramEnd"/>
      <w:r w:rsidRPr="0069649E">
        <w:rPr>
          <w:rFonts w:ascii="Garamond" w:hAnsi="Garamond"/>
        </w:rPr>
        <w:t xml:space="preserve"> Hispanic Immigrant Workers in New Orleans”.</w:t>
      </w:r>
      <w:r w:rsidRPr="0069649E">
        <w:rPr>
          <w:rFonts w:ascii="Garamond" w:hAnsi="Garamond" w:cs="Arial"/>
        </w:rPr>
        <w:t xml:space="preserve"> Final Report to the National Institute on Drug Abuse, Center for Drug and Social Policy Research, University of Houston.  </w:t>
      </w:r>
    </w:p>
    <w:p w14:paraId="18BCE983" w14:textId="77777777" w:rsidR="00A76757" w:rsidRPr="0069649E" w:rsidRDefault="00A76757" w:rsidP="00A76757">
      <w:pPr>
        <w:ind w:left="720" w:hanging="720"/>
        <w:jc w:val="both"/>
        <w:rPr>
          <w:rFonts w:ascii="Garamond" w:hAnsi="Garamond" w:cs="Arial"/>
        </w:rPr>
      </w:pPr>
    </w:p>
    <w:p w14:paraId="2256F8DE" w14:textId="77777777" w:rsidR="00A76757" w:rsidRPr="0069649E" w:rsidRDefault="00A76757" w:rsidP="00A76757">
      <w:pPr>
        <w:ind w:left="720"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</w:rPr>
        <w:lastRenderedPageBreak/>
        <w:t>Valdez, A</w:t>
      </w:r>
      <w:r w:rsidRPr="0069649E">
        <w:rPr>
          <w:rFonts w:ascii="Garamond" w:hAnsi="Garamond" w:cs="Arial"/>
        </w:rPr>
        <w:t xml:space="preserve">. and Cepeda, A. Alexandra </w:t>
      </w:r>
      <w:proofErr w:type="spellStart"/>
      <w:r w:rsidRPr="0069649E">
        <w:rPr>
          <w:rFonts w:ascii="Garamond" w:hAnsi="Garamond" w:cs="Arial"/>
        </w:rPr>
        <w:t>Canga</w:t>
      </w:r>
      <w:proofErr w:type="spellEnd"/>
      <w:r w:rsidRPr="0069649E">
        <w:rPr>
          <w:rFonts w:ascii="Garamond" w:hAnsi="Garamond" w:cs="Arial"/>
        </w:rPr>
        <w:t xml:space="preserve">, Kathryn </w:t>
      </w:r>
      <w:proofErr w:type="spellStart"/>
      <w:r w:rsidRPr="0069649E">
        <w:rPr>
          <w:rFonts w:ascii="Garamond" w:hAnsi="Garamond" w:cs="Arial"/>
        </w:rPr>
        <w:t>Nowotny</w:t>
      </w:r>
      <w:proofErr w:type="spellEnd"/>
      <w:r w:rsidRPr="0069649E">
        <w:rPr>
          <w:rFonts w:ascii="Garamond" w:hAnsi="Garamond" w:cs="Arial"/>
        </w:rPr>
        <w:t xml:space="preserve"> &amp; Jarron Saint Onge. (2010) Substance Use and Other Health Consequences among Hurricane Katrina Evacuees in Houston,</w:t>
      </w:r>
      <w:proofErr w:type="gramStart"/>
      <w:r w:rsidRPr="0069649E">
        <w:rPr>
          <w:rFonts w:ascii="Garamond" w:hAnsi="Garamond" w:cs="Arial"/>
        </w:rPr>
        <w:t>”.</w:t>
      </w:r>
      <w:proofErr w:type="gramEnd"/>
      <w:r w:rsidRPr="0069649E">
        <w:rPr>
          <w:rFonts w:ascii="Garamond" w:hAnsi="Garamond" w:cs="Arial"/>
        </w:rPr>
        <w:t xml:space="preserve"> Final Report to the National Institute on Drug Abuse, Center for Drug and Social Policy Research, University of Houston.  </w:t>
      </w:r>
    </w:p>
    <w:p w14:paraId="7D9631EA" w14:textId="77777777" w:rsidR="00A76757" w:rsidRPr="0069649E" w:rsidRDefault="00A76757" w:rsidP="00A76757">
      <w:pPr>
        <w:ind w:left="720" w:hanging="720"/>
        <w:jc w:val="both"/>
        <w:rPr>
          <w:rFonts w:ascii="Garamond" w:hAnsi="Garamond" w:cs="Arial"/>
          <w:szCs w:val="20"/>
        </w:rPr>
      </w:pPr>
    </w:p>
    <w:p w14:paraId="0605D2FA" w14:textId="77777777" w:rsidR="00EB4B93" w:rsidRPr="0069649E" w:rsidRDefault="00EB4B93">
      <w:pPr>
        <w:ind w:left="720"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</w:rPr>
        <w:t>Valdez, A</w:t>
      </w:r>
      <w:r w:rsidRPr="0069649E">
        <w:rPr>
          <w:rFonts w:ascii="Garamond" w:hAnsi="Garamond" w:cs="Arial"/>
        </w:rPr>
        <w:t xml:space="preserve">. (2009). </w:t>
      </w:r>
      <w:r w:rsidRPr="0069649E">
        <w:rPr>
          <w:rFonts w:ascii="Garamond" w:hAnsi="Garamond" w:cs="Arial"/>
          <w:i/>
        </w:rPr>
        <w:t>Substance Use and Other Health Consequences among Hurricane Katrina Evacuees in Houston</w:t>
      </w:r>
      <w:r w:rsidRPr="0069649E">
        <w:rPr>
          <w:rFonts w:ascii="Garamond" w:hAnsi="Garamond" w:cs="Arial"/>
        </w:rPr>
        <w:t>.  Center for Drug and Social Policy Research, Graduate College of Social Work, University of Houston.</w:t>
      </w:r>
    </w:p>
    <w:p w14:paraId="287B62C4" w14:textId="77777777" w:rsidR="00EB4B93" w:rsidRPr="0069649E" w:rsidRDefault="00EB4B93">
      <w:pPr>
        <w:ind w:left="720" w:hanging="720"/>
        <w:jc w:val="both"/>
        <w:rPr>
          <w:rFonts w:ascii="Garamond" w:hAnsi="Garamond" w:cs="Arial"/>
        </w:rPr>
      </w:pPr>
    </w:p>
    <w:p w14:paraId="2088B78C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REFLIST </w:instrText>
      </w:r>
      <w:r w:rsidRPr="0069649E">
        <w:rPr>
          <w:rFonts w:ascii="Garamond" w:hAnsi="Garamond" w:cs="Arial"/>
        </w:rPr>
        <w:fldChar w:fldCharType="separate"/>
      </w:r>
      <w:r w:rsidRPr="003E0F05">
        <w:rPr>
          <w:rFonts w:ascii="Garamond" w:hAnsi="Garamond" w:cs="Arial"/>
          <w:b/>
        </w:rPr>
        <w:t>Valdez, A.</w:t>
      </w:r>
      <w:r w:rsidRPr="0069649E">
        <w:rPr>
          <w:rFonts w:ascii="Garamond" w:hAnsi="Garamond" w:cs="Arial"/>
        </w:rPr>
        <w:t xml:space="preserve"> (2003). </w:t>
      </w:r>
      <w:r w:rsidRPr="0069649E">
        <w:rPr>
          <w:rFonts w:ascii="Garamond" w:hAnsi="Garamond" w:cs="Arial"/>
          <w:i/>
        </w:rPr>
        <w:t>Sexual and Intimate Violence among High - Risk Mexican American Females</w:t>
      </w:r>
      <w:r w:rsidRPr="0069649E">
        <w:rPr>
          <w:rFonts w:ascii="Garamond" w:hAnsi="Garamond" w:cs="Arial"/>
        </w:rPr>
        <w:t>, (Final Report Submitted To:  Centers for Disease Control (CDC), National Center for Injury Prevention and Control (NCIPC) No. R49/CCR621048). Houston, TX: University of Houston, Graduate School of Social Work, Office for Drug and Social Policy Research.</w:t>
      </w:r>
    </w:p>
    <w:p w14:paraId="37F62E22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  <w:lang w:val="es-MX"/>
        </w:rPr>
        <w:t>Valdez, A.</w:t>
      </w:r>
      <w:r w:rsidRPr="0069649E">
        <w:rPr>
          <w:rFonts w:ascii="Garamond" w:hAnsi="Garamond" w:cs="Arial"/>
          <w:lang w:val="es-MX"/>
        </w:rPr>
        <w:t xml:space="preserve">, Cepeda, A., Kaplan, C. D. and Codina, E. (2002). </w:t>
      </w:r>
      <w:r w:rsidRPr="0069649E">
        <w:rPr>
          <w:rFonts w:ascii="Garamond" w:hAnsi="Garamond" w:cs="Arial"/>
          <w:i/>
        </w:rPr>
        <w:t>Sex Work, High-Risk Sexual Behavior and Injecting Drug Use on the U.S. - Mexico Border:  Ciudad Juarez, Chihuahua</w:t>
      </w:r>
      <w:r w:rsidRPr="0069649E">
        <w:rPr>
          <w:rFonts w:ascii="Garamond" w:hAnsi="Garamond" w:cs="Arial"/>
        </w:rPr>
        <w:t>. Houston, TX: Office for Drug and Social Policy Research, Graduate School of Social Work, University of Houston.</w:t>
      </w:r>
    </w:p>
    <w:p w14:paraId="7A5491A2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  <w:lang w:val="es-MX"/>
        </w:rPr>
        <w:t>Valdez, A.</w:t>
      </w:r>
      <w:r w:rsidRPr="0069649E">
        <w:rPr>
          <w:rFonts w:ascii="Garamond" w:hAnsi="Garamond" w:cs="Arial"/>
          <w:lang w:val="es-MX"/>
        </w:rPr>
        <w:t xml:space="preserve">, Mata, A. G., Codina, E., Kubicek, K. and Tovar, S. (2001). </w:t>
      </w:r>
      <w:r w:rsidRPr="0069649E">
        <w:rPr>
          <w:rFonts w:ascii="Garamond" w:hAnsi="Garamond" w:cs="Arial"/>
          <w:i/>
        </w:rPr>
        <w:t>Childhood Trauma, Family Stress, and Depression among Mexican American Gang Non-Injecting Heroin Users:  An Exploratory Study</w:t>
      </w:r>
      <w:r w:rsidRPr="0069649E">
        <w:rPr>
          <w:rFonts w:ascii="Garamond" w:hAnsi="Garamond" w:cs="Arial"/>
        </w:rPr>
        <w:t>, (Final Report to the Hogg Foundation). San Antonio, TX: The Center for Drug and Social Policy Research, The University of Texas at San Antonio.</w:t>
      </w:r>
    </w:p>
    <w:p w14:paraId="1963F867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</w:rPr>
        <w:t>Valdez, A.,</w:t>
      </w:r>
      <w:r w:rsidRPr="0069649E">
        <w:rPr>
          <w:rFonts w:ascii="Garamond" w:hAnsi="Garamond" w:cs="Arial"/>
        </w:rPr>
        <w:t xml:space="preserve"> Codina, E., Kaplan, C. D., Cepeda, A. and Heinz-Bennett, M. (2001). </w:t>
      </w:r>
      <w:r w:rsidRPr="0069649E">
        <w:rPr>
          <w:rFonts w:ascii="Garamond" w:hAnsi="Garamond" w:cs="Arial"/>
          <w:i/>
        </w:rPr>
        <w:t>Sex Work, High-Risk Sexual Behavior and Injecting Drug Use on the U.S. - Mexico Border:  Nuevo Laredo, Tamaulipas</w:t>
      </w:r>
      <w:r w:rsidRPr="0069649E">
        <w:rPr>
          <w:rFonts w:ascii="Garamond" w:hAnsi="Garamond" w:cs="Arial"/>
        </w:rPr>
        <w:t>. San Antonio, TX: The Center for Drug and Social Policy Research, The University of Texas at San Antonio.</w:t>
      </w:r>
    </w:p>
    <w:p w14:paraId="2B3D4755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Halley, J. and </w:t>
      </w:r>
      <w:r w:rsidRPr="003E0F05">
        <w:rPr>
          <w:rFonts w:ascii="Garamond" w:hAnsi="Garamond" w:cs="Arial"/>
          <w:b/>
        </w:rPr>
        <w:t>Valdez, A.</w:t>
      </w:r>
      <w:r w:rsidRPr="0069649E">
        <w:rPr>
          <w:rFonts w:ascii="Garamond" w:hAnsi="Garamond" w:cs="Arial"/>
        </w:rPr>
        <w:t xml:space="preserve"> (1999). </w:t>
      </w:r>
      <w:r w:rsidRPr="0069649E">
        <w:rPr>
          <w:rFonts w:ascii="Garamond" w:hAnsi="Garamond" w:cs="Arial"/>
          <w:i/>
        </w:rPr>
        <w:t>The Impact of a National Foundation Initiative on a Community-Based Cultural Arts Center</w:t>
      </w:r>
      <w:r w:rsidRPr="0069649E">
        <w:rPr>
          <w:rFonts w:ascii="Garamond" w:hAnsi="Garamond" w:cs="Arial"/>
        </w:rPr>
        <w:t xml:space="preserve">, </w:t>
      </w:r>
      <w:r w:rsidRPr="0069649E">
        <w:rPr>
          <w:rFonts w:ascii="Garamond" w:hAnsi="Garamond" w:cs="Arial"/>
          <w:u w:val="single"/>
        </w:rPr>
        <w:t>International Conference on Cultural Policy Research</w:t>
      </w:r>
      <w:r w:rsidRPr="0069649E">
        <w:rPr>
          <w:rFonts w:ascii="Garamond" w:hAnsi="Garamond" w:cs="Arial"/>
        </w:rPr>
        <w:t>. Bergen, Norway: Bergen:  Centre for Cultural Policy Research and International Journal of Cultural Policy.</w:t>
      </w:r>
    </w:p>
    <w:p w14:paraId="68E65F65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Mata, A. G. and </w:t>
      </w:r>
      <w:r w:rsidRPr="003E0F05">
        <w:rPr>
          <w:rFonts w:ascii="Garamond" w:hAnsi="Garamond" w:cs="Arial"/>
          <w:b/>
        </w:rPr>
        <w:t>Valdez, A.</w:t>
      </w:r>
      <w:r w:rsidRPr="0069649E">
        <w:rPr>
          <w:rFonts w:ascii="Garamond" w:hAnsi="Garamond" w:cs="Arial"/>
        </w:rPr>
        <w:t xml:space="preserve"> (1999). </w:t>
      </w:r>
      <w:r w:rsidRPr="0069649E">
        <w:rPr>
          <w:rFonts w:ascii="Garamond" w:hAnsi="Garamond" w:cs="Arial"/>
          <w:i/>
        </w:rPr>
        <w:t>A Next Step for the Bewg: Conducting Small Studies on the Border</w:t>
      </w:r>
      <w:r w:rsidRPr="0069649E">
        <w:rPr>
          <w:rFonts w:ascii="Garamond" w:hAnsi="Garamond" w:cs="Arial"/>
        </w:rPr>
        <w:t xml:space="preserve">, </w:t>
      </w:r>
      <w:r w:rsidRPr="0069649E">
        <w:rPr>
          <w:rFonts w:ascii="Garamond" w:hAnsi="Garamond" w:cs="Arial"/>
          <w:u w:val="single"/>
        </w:rPr>
        <w:t>Border Epidemiology Work Group:  Proceedings July 1999</w:t>
      </w:r>
      <w:r w:rsidRPr="0069649E">
        <w:rPr>
          <w:rFonts w:ascii="Garamond" w:hAnsi="Garamond" w:cs="Arial"/>
        </w:rPr>
        <w:t>: National Institutes of Health, National Institute on Drug Abuse.</w:t>
      </w:r>
    </w:p>
    <w:p w14:paraId="68E68586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Denatale, D., Ito, K. L., Blake, R. A., Francis, D. A., Jansonius, R., W. T., Libal, K. R. and Valdez, A. (1999). </w:t>
      </w:r>
      <w:r w:rsidRPr="0069649E">
        <w:rPr>
          <w:rFonts w:ascii="Garamond" w:hAnsi="Garamond" w:cs="Arial"/>
          <w:i/>
        </w:rPr>
        <w:t>Internationalizing New York in the Performing Arts Phase I: 1995-1998</w:t>
      </w:r>
      <w:r w:rsidRPr="0069649E">
        <w:rPr>
          <w:rFonts w:ascii="Garamond" w:hAnsi="Garamond" w:cs="Arial"/>
        </w:rPr>
        <w:t>. New York, NY: Arts International.</w:t>
      </w:r>
    </w:p>
    <w:p w14:paraId="6E9D4BBB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</w:rPr>
        <w:t>Valdez, A.</w:t>
      </w:r>
      <w:r w:rsidRPr="0069649E">
        <w:rPr>
          <w:rFonts w:ascii="Garamond" w:hAnsi="Garamond" w:cs="Arial"/>
        </w:rPr>
        <w:t xml:space="preserve"> (1998). </w:t>
      </w:r>
      <w:r w:rsidRPr="0069649E">
        <w:rPr>
          <w:rFonts w:ascii="Garamond" w:hAnsi="Garamond" w:cs="Arial"/>
          <w:i/>
        </w:rPr>
        <w:t>Psychopathy, Aggression and Childhood Trauma among Mexican American High-Risk Male Youth</w:t>
      </w:r>
      <w:r w:rsidRPr="0069649E">
        <w:rPr>
          <w:rFonts w:ascii="Garamond" w:hAnsi="Garamond" w:cs="Arial"/>
        </w:rPr>
        <w:t>: Hogg Foundation.</w:t>
      </w:r>
    </w:p>
    <w:p w14:paraId="236F2DE9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  <w:lang w:val="es-MX"/>
        </w:rPr>
        <w:t>Valdez, A.,</w:t>
      </w:r>
      <w:r w:rsidRPr="0069649E">
        <w:rPr>
          <w:rFonts w:ascii="Garamond" w:hAnsi="Garamond" w:cs="Arial"/>
          <w:lang w:val="es-MX"/>
        </w:rPr>
        <w:t xml:space="preserve"> Codina, G. E. and Kaplan, C. D. (1996). </w:t>
      </w:r>
      <w:r w:rsidRPr="0069649E">
        <w:rPr>
          <w:rFonts w:ascii="Garamond" w:hAnsi="Garamond" w:cs="Arial"/>
          <w:i/>
        </w:rPr>
        <w:t>A Needs Assessment of Mexican American Injecting and Other Drug Use in Laredo</w:t>
      </w:r>
      <w:r w:rsidRPr="0069649E">
        <w:rPr>
          <w:rFonts w:ascii="Garamond" w:hAnsi="Garamond" w:cs="Arial"/>
        </w:rPr>
        <w:t>. San Antonio, TX: Hispanic Research Center at The University of Texas at San Antonio.</w:t>
      </w:r>
    </w:p>
    <w:p w14:paraId="7B41098D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</w:rPr>
        <w:lastRenderedPageBreak/>
        <w:t>Valdez, A.,</w:t>
      </w:r>
      <w:r w:rsidRPr="0069649E">
        <w:rPr>
          <w:rFonts w:ascii="Garamond" w:hAnsi="Garamond" w:cs="Arial"/>
        </w:rPr>
        <w:t xml:space="preserve"> Kaplan, C. D., Yin, Z. and Codina, E. (1995). </w:t>
      </w:r>
      <w:r w:rsidRPr="0069649E">
        <w:rPr>
          <w:rFonts w:ascii="Garamond" w:hAnsi="Garamond" w:cs="Arial"/>
          <w:i/>
        </w:rPr>
        <w:t>A Needs Assessment of Mexican-American Injecting and Other Drug Use in San Antonio</w:t>
      </w:r>
      <w:r w:rsidRPr="0069649E">
        <w:rPr>
          <w:rFonts w:ascii="Garamond" w:hAnsi="Garamond" w:cs="Arial"/>
        </w:rPr>
        <w:t>. San Antonio, TX: Hispanic Research Center, University of Texas at San Antonio.</w:t>
      </w:r>
    </w:p>
    <w:p w14:paraId="09185220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Halley, J. and </w:t>
      </w:r>
      <w:r w:rsidRPr="003E0F05">
        <w:rPr>
          <w:rFonts w:ascii="Garamond" w:hAnsi="Garamond" w:cs="Arial"/>
          <w:b/>
        </w:rPr>
        <w:t>Valdez, A.</w:t>
      </w:r>
      <w:r w:rsidRPr="0069649E">
        <w:rPr>
          <w:rFonts w:ascii="Garamond" w:hAnsi="Garamond" w:cs="Arial"/>
        </w:rPr>
        <w:t xml:space="preserve"> (1994). Why Are There So Few Women Conjunto Artists. </w:t>
      </w:r>
      <w:r w:rsidRPr="0069649E">
        <w:rPr>
          <w:rFonts w:ascii="Garamond" w:hAnsi="Garamond" w:cs="Arial"/>
          <w:i/>
        </w:rPr>
        <w:t>Tonantzin, 9</w:t>
      </w:r>
      <w:r w:rsidRPr="0069649E">
        <w:rPr>
          <w:rFonts w:ascii="Garamond" w:hAnsi="Garamond" w:cs="Arial"/>
        </w:rPr>
        <w:t>(1).</w:t>
      </w:r>
    </w:p>
    <w:p w14:paraId="05133852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</w:rPr>
        <w:t>Valdez, A.,</w:t>
      </w:r>
      <w:r w:rsidRPr="0069649E">
        <w:rPr>
          <w:rFonts w:ascii="Garamond" w:hAnsi="Garamond" w:cs="Arial"/>
        </w:rPr>
        <w:t xml:space="preserve"> McCray, J. P. and Thomas, D. (1994). </w:t>
      </w:r>
      <w:r w:rsidRPr="0069649E">
        <w:rPr>
          <w:rFonts w:ascii="Garamond" w:hAnsi="Garamond" w:cs="Arial"/>
          <w:i/>
        </w:rPr>
        <w:t>The Impact of the North American Free Trade Agreement on Mexican American Workers in South Texas</w:t>
      </w:r>
      <w:r w:rsidRPr="0069649E">
        <w:rPr>
          <w:rFonts w:ascii="Garamond" w:hAnsi="Garamond" w:cs="Arial"/>
        </w:rPr>
        <w:t>, (No. RE-07). San Antonio, TX: The Hispanic Research Center, The University of Texas at San Antonio.</w:t>
      </w:r>
    </w:p>
    <w:p w14:paraId="4D645916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</w:rPr>
        <w:t xml:space="preserve">Valdez, A. </w:t>
      </w:r>
      <w:r w:rsidRPr="0069649E">
        <w:rPr>
          <w:rFonts w:ascii="Garamond" w:hAnsi="Garamond" w:cs="Arial"/>
        </w:rPr>
        <w:t xml:space="preserve">(1994). </w:t>
      </w:r>
      <w:r w:rsidRPr="0069649E">
        <w:rPr>
          <w:rFonts w:ascii="Garamond" w:hAnsi="Garamond" w:cs="Arial"/>
          <w:i/>
        </w:rPr>
        <w:t>An Ethnographic Study of Heroin Users in Laredo, Texas</w:t>
      </w:r>
      <w:r w:rsidRPr="0069649E">
        <w:rPr>
          <w:rFonts w:ascii="Garamond" w:hAnsi="Garamond" w:cs="Arial"/>
        </w:rPr>
        <w:t xml:space="preserve">, </w:t>
      </w:r>
      <w:r w:rsidRPr="0069649E">
        <w:rPr>
          <w:rFonts w:ascii="Garamond" w:hAnsi="Garamond" w:cs="Arial"/>
          <w:u w:val="single"/>
        </w:rPr>
        <w:t>Current Trends in Substance Use, Texas, 1994</w:t>
      </w:r>
      <w:r w:rsidRPr="0069649E">
        <w:rPr>
          <w:rFonts w:ascii="Garamond" w:hAnsi="Garamond" w:cs="Arial"/>
        </w:rPr>
        <w:t>. Austin, TX: Commission of Alcohol and Drug Abuse.</w:t>
      </w:r>
    </w:p>
    <w:p w14:paraId="1DBA7CC8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</w:rPr>
        <w:t>Valdez, A</w:t>
      </w:r>
      <w:r w:rsidRPr="0069649E">
        <w:rPr>
          <w:rFonts w:ascii="Garamond" w:hAnsi="Garamond" w:cs="Arial"/>
        </w:rPr>
        <w:t xml:space="preserve">. (1992). </w:t>
      </w:r>
      <w:r w:rsidRPr="0069649E">
        <w:rPr>
          <w:rFonts w:ascii="Garamond" w:hAnsi="Garamond" w:cs="Arial"/>
          <w:i/>
        </w:rPr>
        <w:t>The Impact of the North American Free Trade Agreement on Mexican American Workers in South Texas</w:t>
      </w:r>
      <w:r w:rsidRPr="0069649E">
        <w:rPr>
          <w:rFonts w:ascii="Garamond" w:hAnsi="Garamond" w:cs="Arial"/>
        </w:rPr>
        <w:t xml:space="preserve">, </w:t>
      </w:r>
      <w:r w:rsidRPr="0069649E">
        <w:rPr>
          <w:rFonts w:ascii="Garamond" w:hAnsi="Garamond" w:cs="Arial"/>
          <w:u w:val="single"/>
        </w:rPr>
        <w:t>Latin American Project Paper 2</w:t>
      </w:r>
      <w:r w:rsidRPr="0069649E">
        <w:rPr>
          <w:rFonts w:ascii="Garamond" w:hAnsi="Garamond" w:cs="Arial"/>
        </w:rPr>
        <w:t>. Los Angeles, CA: Southwest Voters Research Institute.</w:t>
      </w:r>
    </w:p>
    <w:p w14:paraId="1651CBB1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Halley, J. and </w:t>
      </w:r>
      <w:r w:rsidRPr="003E0F05">
        <w:rPr>
          <w:rFonts w:ascii="Garamond" w:hAnsi="Garamond" w:cs="Arial"/>
          <w:b/>
        </w:rPr>
        <w:t>Valdez, A.</w:t>
      </w:r>
      <w:r w:rsidRPr="0069649E">
        <w:rPr>
          <w:rFonts w:ascii="Garamond" w:hAnsi="Garamond" w:cs="Arial"/>
        </w:rPr>
        <w:t xml:space="preserve"> (1991). The Popularity in Conjunto Tejano Music:  Changes in Chicano Identity. </w:t>
      </w:r>
      <w:r w:rsidRPr="0069649E">
        <w:rPr>
          <w:rFonts w:ascii="Garamond" w:hAnsi="Garamond" w:cs="Arial"/>
          <w:i/>
        </w:rPr>
        <w:t>Tonantzin, 7</w:t>
      </w:r>
      <w:r w:rsidRPr="0069649E">
        <w:rPr>
          <w:rFonts w:ascii="Garamond" w:hAnsi="Garamond" w:cs="Arial"/>
        </w:rPr>
        <w:t>(2).</w:t>
      </w:r>
    </w:p>
    <w:p w14:paraId="5B000045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3E0F05">
        <w:rPr>
          <w:rFonts w:ascii="Garamond" w:hAnsi="Garamond" w:cs="Arial"/>
          <w:b/>
        </w:rPr>
        <w:t>Valdez, A.</w:t>
      </w:r>
      <w:r w:rsidRPr="0069649E">
        <w:rPr>
          <w:rFonts w:ascii="Garamond" w:hAnsi="Garamond" w:cs="Arial"/>
        </w:rPr>
        <w:t xml:space="preserve"> (1991). </w:t>
      </w:r>
      <w:r w:rsidRPr="0069649E">
        <w:rPr>
          <w:rFonts w:ascii="Garamond" w:hAnsi="Garamond" w:cs="Arial"/>
          <w:i/>
        </w:rPr>
        <w:t>Assessment of Drug Abuse Data in Laredo, Texas</w:t>
      </w:r>
      <w:r w:rsidRPr="0069649E">
        <w:rPr>
          <w:rFonts w:ascii="Garamond" w:hAnsi="Garamond" w:cs="Arial"/>
        </w:rPr>
        <w:t>. Rockville, MD: National Institute for Drug Abuse (NIDA).</w:t>
      </w:r>
    </w:p>
    <w:p w14:paraId="2A172F09" w14:textId="77777777" w:rsidR="002A7C49" w:rsidRPr="0069649E" w:rsidRDefault="002A7C49">
      <w:pPr>
        <w:ind w:left="720" w:hanging="720"/>
        <w:jc w:val="both"/>
        <w:rPr>
          <w:rFonts w:ascii="Garamond" w:hAnsi="Garamond" w:cs="Arial"/>
        </w:rPr>
      </w:pPr>
    </w:p>
    <w:p w14:paraId="5674292F" w14:textId="77777777" w:rsidR="00B0640D" w:rsidRPr="0069649E" w:rsidRDefault="00B0640D">
      <w:pPr>
        <w:ind w:left="720" w:hanging="720"/>
        <w:jc w:val="both"/>
        <w:rPr>
          <w:rFonts w:ascii="Garamond" w:hAnsi="Garamond" w:cs="Arial"/>
          <w:lang w:val="es-MX"/>
        </w:rPr>
      </w:pPr>
      <w:r w:rsidRPr="003E0F05">
        <w:rPr>
          <w:rFonts w:ascii="Garamond" w:hAnsi="Garamond" w:cs="Arial"/>
          <w:b/>
        </w:rPr>
        <w:t>Valdez, A</w:t>
      </w:r>
      <w:r w:rsidRPr="0069649E">
        <w:rPr>
          <w:rFonts w:ascii="Garamond" w:hAnsi="Garamond" w:cs="Arial"/>
        </w:rPr>
        <w:t xml:space="preserve">. (1988). Socioeconomic Profile of Mexican Americans in the 1980s. </w:t>
      </w:r>
      <w:r w:rsidRPr="0069649E">
        <w:rPr>
          <w:rFonts w:ascii="Garamond" w:hAnsi="Garamond" w:cs="Arial"/>
          <w:lang w:val="es-MX"/>
        </w:rPr>
        <w:t xml:space="preserve">In </w:t>
      </w:r>
      <w:r w:rsidRPr="0069649E">
        <w:rPr>
          <w:rFonts w:ascii="Garamond" w:hAnsi="Garamond" w:cs="Arial"/>
          <w:i/>
          <w:lang w:val="es-MX"/>
        </w:rPr>
        <w:t>Los Principales Aspectos Demográficos, Sociales, Políticos Y Culturales De La Comunidad Mexicana-Norteamericana Y La Ley Simpson - Rodino</w:t>
      </w:r>
      <w:r w:rsidRPr="0069649E">
        <w:rPr>
          <w:rFonts w:ascii="Garamond" w:hAnsi="Garamond" w:cs="Arial"/>
          <w:lang w:val="es-MX"/>
        </w:rPr>
        <w:t>. México, D.F: Consejo Nacional de Población, Secretaría de Gobernación, CONAPO.</w:t>
      </w:r>
    </w:p>
    <w:p w14:paraId="239A9B10" w14:textId="128ABE75" w:rsidR="00A9082A" w:rsidRPr="0069649E" w:rsidRDefault="00B0640D" w:rsidP="00410309">
      <w:pPr>
        <w:ind w:left="720" w:hanging="720"/>
        <w:jc w:val="both"/>
        <w:rPr>
          <w:rFonts w:ascii="Garamond" w:hAnsi="Garamond" w:cs="Arial"/>
          <w:lang w:val="es-ES"/>
        </w:rPr>
      </w:pPr>
      <w:r w:rsidRPr="0069649E">
        <w:rPr>
          <w:rFonts w:ascii="Garamond" w:hAnsi="Garamond" w:cs="Arial"/>
        </w:rPr>
        <w:fldChar w:fldCharType="end"/>
      </w:r>
    </w:p>
    <w:p w14:paraId="7D3B8BE0" w14:textId="77777777" w:rsidR="00B0640D" w:rsidRPr="0069649E" w:rsidRDefault="00B0640D">
      <w:pPr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b/>
          <w:bCs/>
        </w:rPr>
        <w:t>Book Reviews:</w:t>
      </w:r>
      <w:r w:rsidRPr="0069649E">
        <w:rPr>
          <w:rFonts w:ascii="Garamond" w:hAnsi="Garamond" w:cs="Arial"/>
          <w:b/>
          <w:bCs/>
        </w:rPr>
        <w:fldChar w:fldCharType="begin"/>
      </w:r>
      <w:r w:rsidRPr="0069649E">
        <w:rPr>
          <w:rFonts w:ascii="Garamond" w:hAnsi="Garamond" w:cs="Arial"/>
          <w:b/>
          <w:bCs/>
        </w:rPr>
        <w:instrText xml:space="preserve"> ADDIN EN.CITE &lt;EndNote&gt;&lt;Cite&gt;&lt;Author&gt;Convey&lt;/Author&gt;&lt;Year&gt;2000&lt;/Year&gt;&lt;RecNum&gt;1&lt;/RecNum&gt;&lt;MDL&gt;&lt;REFERENCE_TYPE&gt;31&lt;/REFERENCE_TYPE&gt;&lt;REFNUM&gt;1&lt;/REFNUM&gt;&lt;AUTHORS&gt;&lt;AUTHOR&gt;Convey, Herbert C.&lt;/AUTHOR&gt;&lt;AUTHOR&gt;Menard, Scott&lt;/AUTHOR&gt;&lt;AUTHOR&gt;Franzese, Robert J.&lt;/AUTHOR&gt;&lt;/AUTHORS&gt;&lt;YEAR&gt;2000&lt;/YEAR&gt;&lt;TITLE&gt;Juvenile Gangs&lt;/TITLE&gt;&lt;SECONDARY_TITLE&gt;International Journal of Offender Therapy and Comparative Criminology&lt;/SECONDARY_TITLE&gt;&lt;PUBLISHER&gt;Charles C. Thomas Publishing Co.&lt;/PUBLISHER&gt;&lt;VOLUME&gt;44&lt;/VOLUME&gt;&lt;NUMBER&gt;5&lt;/NUMBER&gt;&lt;PAGES&gt;635-637&lt;/PAGES&gt;&lt;DATE&gt;October&lt;/DATE&gt;&lt;/MDL&gt;&lt;/Cite&gt;&lt;Cite&gt;&lt;Author&gt;Fernandez&lt;/Author&gt;&lt;Year&gt;1991&lt;/Year&gt;&lt;RecNum&gt;3&lt;/RecNum&gt;&lt;MDL&gt;&lt;REFERENCE_TYPE&gt;31&lt;/REFERENCE_TYPE&gt;&lt;REFNUM&gt;3&lt;/REFNUM&gt;&lt;AUTHORS&gt;&lt;AUTHOR&gt;Fernandez, Raul&lt;/AUTHOR&gt;&lt;/AUTHORS&gt;&lt;YEAR&gt;1991&lt;/YEAR&gt;&lt;TITLE&gt;The Mexican-American Border Region:  Issues and Trends&lt;/TITLE&gt;&lt;SECONDARY_TITLE&gt;International Migration Review&lt;/SECONDARY_TITLE&gt;&lt;PUBLISHER&gt;University of Notre Dame Press&lt;/PUBLISHER&gt;&lt;VOLUME&gt;Fall&lt;/VOLUME&gt;&lt;/MDL&gt;&lt;/Cite&gt;&lt;Cite&gt;&lt;Author&gt;Garcia&lt;/Author&gt;&lt;Year&gt;1992&lt;/Year&gt;&lt;RecNum&gt;2&lt;/RecNum&gt;&lt;MDL&gt;&lt;REFERENCE_TYPE&gt;31&lt;/REFERENCE_TYPE&gt;&lt;REFNUM&gt;2&lt;/REFNUM&gt;&lt;AUTHORS&gt;&lt;AUTHOR&gt;Garcia, Richard&lt;/AUTHOR&gt;&lt;/AUTHORS&gt;&lt;YEAR&gt;1992&lt;/YEAR&gt;&lt;TITLE&gt;The Rise of the Mexican American Middle Class:  San Antonio, 1929-1949&lt;/TITLE&gt;&lt;SECONDARY_TITLE&gt;Contemporary Sociology&lt;/SECONDARY_TITLE&gt;&lt;PUBLISHER&gt;Texas A&amp;amp;M University Press, College Station&lt;/PUBLISHER&gt;&lt;VOLUME&gt;3&lt;/VOLUME&gt;&lt;DATE&gt;May 1992&lt;/DATE&gt;&lt;/MDL&gt;&lt;/Cite&gt;&lt;Cite&gt;&lt;Author&gt;Horowitz&lt;/Author&gt;&lt;Year&gt;1986&lt;/Year&gt;&lt;RecNum&gt;6&lt;/RecNum&gt;&lt;MDL&gt;&lt;REFERENCE_TYPE&gt;31&lt;/REFERENCE_TYPE&gt;&lt;REFNUM&gt;6&lt;/REFNUM&gt;&lt;AUTHORS&gt;&lt;AUTHOR&gt;Horowitz, Ruth&lt;/AUTHOR&gt;&lt;/AUTHORS&gt;&lt;YEAR&gt;1986&lt;/YEAR&gt;&lt;TITLE&gt;Honor and the American Dream:  Culture and Identity in a Chicano Community&lt;/TITLE&gt;&lt;SECONDARY_TITLE&gt;Contemporary Sociology&lt;/SECONDARY_TITLE&gt;&lt;PLACE_PUBLISHED&gt;New Brunswick, NJ&lt;/PLACE_PUBLISHED&gt;&lt;PUBLISHER&gt;Rutgers University Press&lt;/PUBLISHER&gt;&lt;VOLUME&gt;July&lt;/VOLUME&gt;&lt;/MDL&gt;&lt;/Cite&gt;&lt;Cite&gt;&lt;Author&gt;Mirande&lt;/Author&gt;&lt;Year&gt;1987&lt;/Year&gt;&lt;RecNum&gt;5&lt;/RecNum&gt;&lt;MDL&gt;&lt;REFERENCE_TYPE&gt;31&lt;/REFERENCE_TYPE&gt;&lt;REFNUM&gt;5&lt;/REFNUM&gt;&lt;AUTHORS&gt;&lt;AUTHOR&gt;Mirande, Alfredo&lt;/AUTHOR&gt;&lt;/AUTHORS&gt;&lt;YEAR&gt;1987&lt;/YEAR&gt;&lt;TITLE&gt;The Chicano Experience:  An Alternative Perspective&lt;/TITLE&gt;&lt;SECONDARY_TITLE&gt;Journal of American Ethnic History&lt;/SECONDARY_TITLE&gt;&lt;PUBLISHER&gt;The University of Notre Dame Press&lt;/PUBLISHER&gt;&lt;VOLUME&gt;Spring&lt;/VOLUME&gt;&lt;/MDL&gt;&lt;/Cite&gt;&lt;Cite&gt;&lt;Author&gt;Montejano&lt;/Author&gt;&lt;Year&gt;1989&lt;/Year&gt;&lt;RecNum&gt;4&lt;/RecNum&gt;&lt;MDL&gt;&lt;REFERENCE_TYPE&gt;31&lt;/REFERENCE_TYPE&gt;&lt;REFNUM&gt;4&lt;/REFNUM&gt;&lt;AUTHORS&gt;&lt;AUTHOR&gt;Montejano, David&lt;/AUTHOR&gt;&lt;/AUTHORS&gt;&lt;YEAR&gt;1989&lt;/YEAR&gt;&lt;TITLE&gt;Anglo and Mexicans in the Making of Texas&lt;/TITLE&gt;&lt;SECONDARY_TITLE&gt;International Migration Review&lt;/SECONDARY_TITLE&gt;&lt;PUBLISHER&gt;The University of Texas Press&lt;/PUBLISHER&gt;&lt;VOLUME&gt;23, Spring&lt;/VOLUME&gt;&lt;/MDL&gt;&lt;/Cite&gt;&lt;Cite&gt;&lt;Author&gt;Murguia&lt;/Author&gt;&lt;Year&gt;1984&lt;/Year&gt;&lt;RecNum&gt;7&lt;/RecNum&gt;&lt;MDL&gt;&lt;REFERENCE_TYPE&gt;31&lt;/REFERENCE_TYPE&gt;&lt;REFNUM&gt;7&lt;/REFNUM&gt;&lt;AUTHORS&gt;&lt;AUTHOR&gt;Murguia, Edward&lt;/AUTHOR&gt;&lt;/AUTHORS&gt;&lt;YEAR&gt;1984&lt;/YEAR&gt;&lt;TITLE&gt;Chicano Intermarriage&lt;/TITLE&gt;&lt;SECONDARY_TITLE&gt;Social Science Quarterly&lt;/SECONDARY_TITLE&gt;&lt;PLACE_PUBLISHED&gt;San Antonio, TX&lt;/PLACE_PUBLISHED&gt;&lt;PUBLISHER&gt;Trinity University Press&lt;/PUBLISHER&gt;&lt;VOLUME&gt;March&lt;/VOLUME&gt;&lt;/MDL&gt;&lt;/Cite&gt;&lt;/EndNote&gt;</w:instrText>
      </w:r>
      <w:r w:rsidRPr="0069649E">
        <w:rPr>
          <w:rFonts w:ascii="Garamond" w:hAnsi="Garamond" w:cs="Arial"/>
          <w:b/>
          <w:bCs/>
        </w:rPr>
        <w:fldChar w:fldCharType="end"/>
      </w:r>
      <w:r w:rsidR="001828A7" w:rsidRPr="0069649E">
        <w:rPr>
          <w:rFonts w:ascii="Garamond" w:hAnsi="Garamond" w:cs="Arial"/>
        </w:rPr>
        <w:t xml:space="preserve"> </w:t>
      </w:r>
    </w:p>
    <w:p w14:paraId="7072131F" w14:textId="77777777" w:rsidR="00A70510" w:rsidRPr="0069649E" w:rsidRDefault="00A70510">
      <w:pPr>
        <w:jc w:val="both"/>
        <w:rPr>
          <w:rFonts w:ascii="Garamond" w:hAnsi="Garamond" w:cs="Arial"/>
        </w:rPr>
      </w:pPr>
    </w:p>
    <w:p w14:paraId="63548B1D" w14:textId="6FB951F0" w:rsidR="00DC5BF2" w:rsidRPr="0069649E" w:rsidRDefault="00DC5BF2" w:rsidP="00DC5BF2">
      <w:pPr>
        <w:ind w:left="720" w:hanging="720"/>
        <w:jc w:val="both"/>
        <w:rPr>
          <w:rFonts w:ascii="Garamond" w:hAnsi="Garamond" w:cs="Arial"/>
        </w:rPr>
      </w:pPr>
      <w:proofErr w:type="spellStart"/>
      <w:r w:rsidRPr="0069649E">
        <w:rPr>
          <w:rFonts w:ascii="Garamond" w:hAnsi="Garamond" w:cs="Arial"/>
        </w:rPr>
        <w:t>Umemoto</w:t>
      </w:r>
      <w:proofErr w:type="spellEnd"/>
      <w:r w:rsidRPr="0069649E">
        <w:rPr>
          <w:rFonts w:ascii="Garamond" w:hAnsi="Garamond" w:cs="Arial"/>
        </w:rPr>
        <w:t xml:space="preserve">, Karen.  </w:t>
      </w:r>
      <w:r w:rsidRPr="0069649E">
        <w:rPr>
          <w:rFonts w:ascii="Garamond" w:hAnsi="Garamond" w:cs="Arial"/>
          <w:u w:val="single"/>
        </w:rPr>
        <w:t>The Truce: Lessons from an L.A. Gang War</w:t>
      </w:r>
      <w:r w:rsidRPr="0069649E">
        <w:rPr>
          <w:rFonts w:ascii="Garamond" w:hAnsi="Garamond" w:cs="Arial"/>
        </w:rPr>
        <w:t xml:space="preserve">. Cornell University Press, </w:t>
      </w:r>
      <w:r w:rsidRPr="0069649E">
        <w:rPr>
          <w:rFonts w:ascii="Garamond" w:hAnsi="Garamond" w:cs="Arial"/>
          <w:u w:val="single"/>
        </w:rPr>
        <w:t>Journal of American Ethnic History</w:t>
      </w:r>
      <w:r w:rsidRPr="0069649E">
        <w:rPr>
          <w:rFonts w:ascii="Garamond" w:hAnsi="Garamond" w:cs="Arial"/>
        </w:rPr>
        <w:t>, 18(1),</w:t>
      </w:r>
      <w:r w:rsidR="00410309" w:rsidRPr="0069649E">
        <w:rPr>
          <w:rFonts w:ascii="Garamond" w:hAnsi="Garamond" w:cs="Arial"/>
        </w:rPr>
        <w:t xml:space="preserve"> </w:t>
      </w:r>
      <w:r w:rsidRPr="0069649E">
        <w:rPr>
          <w:rFonts w:ascii="Garamond" w:hAnsi="Garamond" w:cs="Arial"/>
        </w:rPr>
        <w:t xml:space="preserve">115 -117, 2008. </w:t>
      </w:r>
    </w:p>
    <w:p w14:paraId="3D69C54E" w14:textId="77777777" w:rsidR="00DC5BF2" w:rsidRPr="0069649E" w:rsidRDefault="00DC5BF2">
      <w:pPr>
        <w:jc w:val="both"/>
        <w:rPr>
          <w:rFonts w:ascii="Garamond" w:hAnsi="Garamond" w:cs="Arial"/>
        </w:rPr>
      </w:pPr>
    </w:p>
    <w:bookmarkStart w:id="3" w:name="Result_5"/>
    <w:p w14:paraId="1DC31F26" w14:textId="77777777" w:rsidR="001828A7" w:rsidRPr="0069649E" w:rsidRDefault="001828A7" w:rsidP="00A70510">
      <w:pPr>
        <w:ind w:left="720" w:hanging="720"/>
        <w:rPr>
          <w:rStyle w:val="medium-font"/>
          <w:rFonts w:ascii="Garamond" w:hAnsi="Garamond" w:cs="Arial"/>
        </w:rPr>
      </w:pPr>
      <w:r w:rsidRPr="0069649E">
        <w:rPr>
          <w:rStyle w:val="Strong"/>
          <w:rFonts w:ascii="Garamond" w:hAnsi="Garamond" w:cs="Arial"/>
        </w:rPr>
        <w:fldChar w:fldCharType="begin"/>
      </w:r>
      <w:r w:rsidRPr="0069649E">
        <w:rPr>
          <w:rStyle w:val="Strong"/>
          <w:rFonts w:ascii="Garamond" w:hAnsi="Garamond" w:cs="Arial"/>
        </w:rPr>
        <w:instrText xml:space="preserve"> HYPERLINK "http://www.worldcatlibraries.org/search?q=au%3AHarald+au%3ABauder&amp;qt=hot_author" \o "Search for more by this author" </w:instrText>
      </w:r>
      <w:r w:rsidRPr="0069649E">
        <w:rPr>
          <w:rStyle w:val="Strong"/>
          <w:rFonts w:ascii="Garamond" w:hAnsi="Garamond" w:cs="Arial"/>
        </w:rPr>
        <w:fldChar w:fldCharType="separate"/>
      </w:r>
      <w:r w:rsidRPr="0069649E">
        <w:rPr>
          <w:rStyle w:val="Hyperlink"/>
          <w:rFonts w:ascii="Garamond" w:hAnsi="Garamond" w:cs="Arial"/>
          <w:bCs/>
          <w:color w:val="auto"/>
          <w:u w:val="none"/>
        </w:rPr>
        <w:t xml:space="preserve">Harald </w:t>
      </w:r>
      <w:proofErr w:type="spellStart"/>
      <w:r w:rsidRPr="0069649E">
        <w:rPr>
          <w:rStyle w:val="Hyperlink"/>
          <w:rFonts w:ascii="Garamond" w:hAnsi="Garamond" w:cs="Arial"/>
          <w:bCs/>
          <w:color w:val="auto"/>
          <w:u w:val="none"/>
        </w:rPr>
        <w:t>Bauder</w:t>
      </w:r>
      <w:proofErr w:type="spellEnd"/>
      <w:r w:rsidRPr="0069649E">
        <w:rPr>
          <w:rStyle w:val="Strong"/>
          <w:rFonts w:ascii="Garamond" w:hAnsi="Garamond" w:cs="Arial"/>
        </w:rPr>
        <w:fldChar w:fldCharType="end"/>
      </w:r>
      <w:r w:rsidRPr="0069649E">
        <w:rPr>
          <w:rStyle w:val="Strong"/>
          <w:rFonts w:ascii="Garamond" w:hAnsi="Garamond" w:cs="Arial"/>
          <w:b w:val="0"/>
        </w:rPr>
        <w:t xml:space="preserve">, </w:t>
      </w:r>
      <w:hyperlink r:id="rId11" w:tooltip="Work on the West Side: Urban Neighborhoods and the Cultural Exclusion of Youths." w:history="1">
        <w:r w:rsidRPr="0069649E">
          <w:rPr>
            <w:rStyle w:val="Hyperlink"/>
            <w:rFonts w:ascii="Garamond" w:hAnsi="Garamond" w:cs="Arial"/>
            <w:color w:val="auto"/>
          </w:rPr>
          <w:t>Work on the West Side: Urban Neighborhoods and the Cultural Exclusion of Youths.</w:t>
        </w:r>
      </w:hyperlink>
      <w:bookmarkEnd w:id="3"/>
      <w:r w:rsidR="00A70510" w:rsidRPr="0069649E">
        <w:rPr>
          <w:rFonts w:ascii="Garamond" w:hAnsi="Garamond" w:cs="Arial"/>
        </w:rPr>
        <w:t xml:space="preserve">  Lexington Books, </w:t>
      </w:r>
      <w:r w:rsidRPr="0069649E">
        <w:rPr>
          <w:rStyle w:val="medium-font"/>
          <w:rFonts w:ascii="Garamond" w:hAnsi="Garamond" w:cs="Arial"/>
          <w:u w:val="single"/>
        </w:rPr>
        <w:t>Contemporary Sociology</w:t>
      </w:r>
      <w:r w:rsidRPr="0069649E">
        <w:rPr>
          <w:rStyle w:val="medium-font"/>
          <w:rFonts w:ascii="Garamond" w:hAnsi="Garamond" w:cs="Arial"/>
        </w:rPr>
        <w:t xml:space="preserve">, </w:t>
      </w:r>
      <w:r w:rsidR="00A70510" w:rsidRPr="0069649E">
        <w:rPr>
          <w:rStyle w:val="medium-font"/>
          <w:rFonts w:ascii="Garamond" w:hAnsi="Garamond" w:cs="Arial"/>
        </w:rPr>
        <w:t xml:space="preserve">34(2), </w:t>
      </w:r>
      <w:r w:rsidRPr="0069649E">
        <w:rPr>
          <w:rStyle w:val="medium-font"/>
          <w:rFonts w:ascii="Garamond" w:hAnsi="Garamond" w:cs="Arial"/>
        </w:rPr>
        <w:t>173-174</w:t>
      </w:r>
      <w:r w:rsidR="00A70510" w:rsidRPr="0069649E">
        <w:rPr>
          <w:rStyle w:val="medium-font"/>
          <w:rFonts w:ascii="Garamond" w:hAnsi="Garamond" w:cs="Arial"/>
        </w:rPr>
        <w:t>, March, 2005</w:t>
      </w:r>
    </w:p>
    <w:p w14:paraId="618EB82A" w14:textId="77777777" w:rsidR="001828A7" w:rsidRPr="0069649E" w:rsidRDefault="001828A7" w:rsidP="001828A7">
      <w:pPr>
        <w:rPr>
          <w:rFonts w:ascii="Garamond" w:hAnsi="Garamond" w:cs="Arial"/>
        </w:rPr>
      </w:pPr>
    </w:p>
    <w:p w14:paraId="3B3C0869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REFLIST </w:instrText>
      </w:r>
      <w:r w:rsidRPr="0069649E">
        <w:rPr>
          <w:rFonts w:ascii="Garamond" w:hAnsi="Garamond" w:cs="Arial"/>
        </w:rPr>
        <w:fldChar w:fldCharType="separate"/>
      </w:r>
      <w:r w:rsidRPr="0069649E">
        <w:rPr>
          <w:rFonts w:ascii="Garamond" w:hAnsi="Garamond" w:cs="Arial"/>
        </w:rPr>
        <w:t xml:space="preserve">Herbert C. Convey, Scott Menard and Robert J. Franzese, </w:t>
      </w:r>
      <w:r w:rsidRPr="0069649E">
        <w:rPr>
          <w:rFonts w:ascii="Garamond" w:hAnsi="Garamond" w:cs="Arial"/>
          <w:u w:val="single"/>
        </w:rPr>
        <w:t>Juvenile Gangs</w:t>
      </w:r>
      <w:r w:rsidRPr="0069649E">
        <w:rPr>
          <w:rFonts w:ascii="Garamond" w:hAnsi="Garamond" w:cs="Arial"/>
        </w:rPr>
        <w:t xml:space="preserve">, Charles C. Thomas Publishing Co., </w:t>
      </w:r>
      <w:r w:rsidRPr="0069649E">
        <w:rPr>
          <w:rFonts w:ascii="Garamond" w:hAnsi="Garamond" w:cs="Arial"/>
          <w:u w:val="single"/>
        </w:rPr>
        <w:t>International Journal of Offender Therapy and Comparative Criminology</w:t>
      </w:r>
      <w:r w:rsidRPr="0069649E">
        <w:rPr>
          <w:rFonts w:ascii="Garamond" w:hAnsi="Garamond" w:cs="Arial"/>
        </w:rPr>
        <w:t>, 44(5),</w:t>
      </w:r>
      <w:r w:rsidR="00A70510" w:rsidRPr="0069649E">
        <w:rPr>
          <w:rFonts w:ascii="Garamond" w:hAnsi="Garamond" w:cs="Arial"/>
        </w:rPr>
        <w:t xml:space="preserve"> </w:t>
      </w:r>
      <w:r w:rsidRPr="0069649E">
        <w:rPr>
          <w:rFonts w:ascii="Garamond" w:hAnsi="Garamond" w:cs="Arial"/>
        </w:rPr>
        <w:t>635-637, 2000</w:t>
      </w:r>
    </w:p>
    <w:p w14:paraId="091B863B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Richard Garcia, </w:t>
      </w:r>
      <w:r w:rsidRPr="0069649E">
        <w:rPr>
          <w:rFonts w:ascii="Garamond" w:hAnsi="Garamond" w:cs="Arial"/>
          <w:u w:val="single"/>
        </w:rPr>
        <w:t>The Rise of the Mexican American Middle Class:  San Antonio, 1929-1949</w:t>
      </w:r>
      <w:r w:rsidRPr="0069649E">
        <w:rPr>
          <w:rFonts w:ascii="Garamond" w:hAnsi="Garamond" w:cs="Arial"/>
        </w:rPr>
        <w:t xml:space="preserve">, Texas A&amp;M University Press, College Station, </w:t>
      </w:r>
      <w:r w:rsidRPr="0069649E">
        <w:rPr>
          <w:rFonts w:ascii="Garamond" w:hAnsi="Garamond" w:cs="Arial"/>
          <w:u w:val="single"/>
        </w:rPr>
        <w:t>Contemporary Sociology</w:t>
      </w:r>
      <w:r w:rsidRPr="0069649E">
        <w:rPr>
          <w:rFonts w:ascii="Garamond" w:hAnsi="Garamond" w:cs="Arial"/>
        </w:rPr>
        <w:t>, 3, 1992</w:t>
      </w:r>
    </w:p>
    <w:p w14:paraId="7FF92FFD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Raul Fernandez, </w:t>
      </w:r>
      <w:r w:rsidRPr="0069649E">
        <w:rPr>
          <w:rFonts w:ascii="Garamond" w:hAnsi="Garamond" w:cs="Arial"/>
          <w:u w:val="single"/>
        </w:rPr>
        <w:t>The Mexican-American Border Region:  Issues and Trends</w:t>
      </w:r>
      <w:r w:rsidRPr="0069649E">
        <w:rPr>
          <w:rFonts w:ascii="Garamond" w:hAnsi="Garamond" w:cs="Arial"/>
        </w:rPr>
        <w:t xml:space="preserve">, University of Notre Dame Press, </w:t>
      </w:r>
      <w:r w:rsidRPr="0069649E">
        <w:rPr>
          <w:rFonts w:ascii="Garamond" w:hAnsi="Garamond" w:cs="Arial"/>
          <w:u w:val="single"/>
        </w:rPr>
        <w:t>International Migration Review</w:t>
      </w:r>
      <w:r w:rsidRPr="0069649E">
        <w:rPr>
          <w:rFonts w:ascii="Garamond" w:hAnsi="Garamond" w:cs="Arial"/>
        </w:rPr>
        <w:t>, Fall, 1991</w:t>
      </w:r>
    </w:p>
    <w:p w14:paraId="15B303B6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David Montejano, </w:t>
      </w:r>
      <w:r w:rsidRPr="0069649E">
        <w:rPr>
          <w:rFonts w:ascii="Garamond" w:hAnsi="Garamond" w:cs="Arial"/>
          <w:u w:val="single"/>
        </w:rPr>
        <w:t>Anglo and Mexicans in the Making of Texas</w:t>
      </w:r>
      <w:r w:rsidRPr="0069649E">
        <w:rPr>
          <w:rFonts w:ascii="Garamond" w:hAnsi="Garamond" w:cs="Arial"/>
        </w:rPr>
        <w:t xml:space="preserve">, The University of Texas Press, </w:t>
      </w:r>
      <w:r w:rsidRPr="0069649E">
        <w:rPr>
          <w:rFonts w:ascii="Garamond" w:hAnsi="Garamond" w:cs="Arial"/>
          <w:u w:val="single"/>
        </w:rPr>
        <w:t>International Migration Review</w:t>
      </w:r>
      <w:r w:rsidRPr="0069649E">
        <w:rPr>
          <w:rFonts w:ascii="Garamond" w:hAnsi="Garamond" w:cs="Arial"/>
        </w:rPr>
        <w:t>, 23, Spring, 1989</w:t>
      </w:r>
    </w:p>
    <w:p w14:paraId="0FA207E8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lastRenderedPageBreak/>
        <w:t xml:space="preserve">Alfredo Mirande, </w:t>
      </w:r>
      <w:r w:rsidRPr="0069649E">
        <w:rPr>
          <w:rFonts w:ascii="Garamond" w:hAnsi="Garamond" w:cs="Arial"/>
          <w:u w:val="single"/>
        </w:rPr>
        <w:t>The Chicano Experience:  An Alternative Perspective</w:t>
      </w:r>
      <w:r w:rsidRPr="0069649E">
        <w:rPr>
          <w:rFonts w:ascii="Garamond" w:hAnsi="Garamond" w:cs="Arial"/>
        </w:rPr>
        <w:t xml:space="preserve">, The University of Notre Dame Press, </w:t>
      </w:r>
      <w:r w:rsidRPr="0069649E">
        <w:rPr>
          <w:rFonts w:ascii="Garamond" w:hAnsi="Garamond" w:cs="Arial"/>
          <w:u w:val="single"/>
        </w:rPr>
        <w:t>Journal of American Ethnic History</w:t>
      </w:r>
      <w:r w:rsidRPr="0069649E">
        <w:rPr>
          <w:rFonts w:ascii="Garamond" w:hAnsi="Garamond" w:cs="Arial"/>
        </w:rPr>
        <w:t>, Spring, 1987</w:t>
      </w:r>
    </w:p>
    <w:p w14:paraId="5615F7E4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Ruth Horowitz, </w:t>
      </w:r>
      <w:r w:rsidRPr="0069649E">
        <w:rPr>
          <w:rFonts w:ascii="Garamond" w:hAnsi="Garamond" w:cs="Arial"/>
          <w:u w:val="single"/>
        </w:rPr>
        <w:t>Honor and the American Dream:  Culture and Identity in a Chicano Community</w:t>
      </w:r>
      <w:r w:rsidRPr="0069649E">
        <w:rPr>
          <w:rFonts w:ascii="Garamond" w:hAnsi="Garamond" w:cs="Arial"/>
        </w:rPr>
        <w:t xml:space="preserve">, Rutgers University Press, </w:t>
      </w:r>
      <w:r w:rsidRPr="0069649E">
        <w:rPr>
          <w:rFonts w:ascii="Garamond" w:hAnsi="Garamond" w:cs="Arial"/>
          <w:u w:val="single"/>
        </w:rPr>
        <w:t>Contemporary Sociology</w:t>
      </w:r>
      <w:r w:rsidRPr="0069649E">
        <w:rPr>
          <w:rFonts w:ascii="Garamond" w:hAnsi="Garamond" w:cs="Arial"/>
        </w:rPr>
        <w:t>, July, 1986</w:t>
      </w:r>
    </w:p>
    <w:p w14:paraId="23D3D0E7" w14:textId="77777777" w:rsidR="00B0640D" w:rsidRPr="0069649E" w:rsidRDefault="00B0640D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Edward Murguia, </w:t>
      </w:r>
      <w:r w:rsidRPr="0069649E">
        <w:rPr>
          <w:rFonts w:ascii="Garamond" w:hAnsi="Garamond" w:cs="Arial"/>
          <w:u w:val="single"/>
        </w:rPr>
        <w:t>Chicano Intermarriage</w:t>
      </w:r>
      <w:r w:rsidRPr="0069649E">
        <w:rPr>
          <w:rFonts w:ascii="Garamond" w:hAnsi="Garamond" w:cs="Arial"/>
        </w:rPr>
        <w:t xml:space="preserve">, Trinity University Press, </w:t>
      </w:r>
      <w:r w:rsidRPr="0069649E">
        <w:rPr>
          <w:rFonts w:ascii="Garamond" w:hAnsi="Garamond" w:cs="Arial"/>
          <w:u w:val="single"/>
        </w:rPr>
        <w:t>Social Science Quarterly</w:t>
      </w:r>
      <w:r w:rsidRPr="0069649E">
        <w:rPr>
          <w:rFonts w:ascii="Garamond" w:hAnsi="Garamond" w:cs="Arial"/>
        </w:rPr>
        <w:t>, March, 1984</w:t>
      </w:r>
    </w:p>
    <w:p w14:paraId="0DC132A3" w14:textId="0D8EDDFE" w:rsidR="002F60B8" w:rsidRPr="0069649E" w:rsidRDefault="00B0640D" w:rsidP="00190CCF">
      <w:pPr>
        <w:jc w:val="both"/>
        <w:rPr>
          <w:rFonts w:ascii="Garamond" w:hAnsi="Garamond" w:cs="Arial"/>
          <w:b/>
          <w:bCs/>
        </w:rPr>
      </w:pPr>
      <w:r w:rsidRPr="0069649E">
        <w:rPr>
          <w:rFonts w:ascii="Garamond" w:hAnsi="Garamond" w:cs="Arial"/>
        </w:rPr>
        <w:fldChar w:fldCharType="end"/>
      </w:r>
    </w:p>
    <w:p w14:paraId="6B8EA093" w14:textId="77777777" w:rsidR="00B0640D" w:rsidRPr="0069649E" w:rsidRDefault="00B0640D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b/>
          <w:bCs/>
        </w:rPr>
        <w:t>Magazine and Newspaper Publications</w:t>
      </w: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CITE &lt;EndNote&gt;&lt;Cite&gt;&lt;Author&gt;Valdez&lt;/Author&gt;&lt;Year&gt;1981&lt;/Year&gt;&lt;RecNum&gt;92&lt;/RecNum&gt;&lt;MDL&gt;&lt;REFERENCE_TYPE&gt;8&lt;/REFERENCE_TYPE&gt;&lt;REFNUM&gt;92&lt;/REFNUM&gt;&lt;AUTHORS&gt;&lt;AUTHOR&gt;Valdez, Avelardo&lt;/AUTHOR&gt;&lt;/AUTHORS&gt;&lt;YEAR&gt;1981&lt;/YEAR&gt;&lt;TITLE&gt;Why Chicanos Don&amp;apos;t Surf&lt;/TITLE&gt;&lt;SECONDARY_TITLE&gt;&lt;styles&gt;&lt;style face='64' start='1'&gt;&lt;/style&gt;&lt;style start='2'&gt;&lt;/style&gt;&lt;/styles&gt;H2O:  The Magazine of Waterfront Culture&lt;/SECONDARY_TITLE&gt;&lt;VOLUME&gt;Spring 1981&lt;/VOLUME&gt;&lt;/MDL&gt;&lt;/Cite&gt;&lt;Cite&gt;&lt;Author&gt;Valdez&lt;/Author&gt;&lt;Year&gt;1981&lt;/Year&gt;&lt;RecNum&gt;93&lt;/RecNum&gt;&lt;MDL&gt;&lt;REFERENCE_TYPE&gt;5&lt;/REFERENCE_TYPE&gt;&lt;REFNUM&gt;93&lt;/REFNUM&gt;&lt;AUTHORS&gt;&lt;AUTHOR&gt;Valdez, Avelardo&lt;/AUTHOR&gt;&lt;/AUTHORS&gt;&lt;YEAR&gt;1981&lt;/YEAR&gt;&lt;TITLE&gt;Ethnic Families in San Antonio&lt;/TITLE&gt;&lt;SECONDARY_TITLE&gt;San Antonio Express News&lt;/SECONDARY_TITLE&gt;&lt;PLACE_PUBLISHED&gt;San Antonio, TX&lt;/PLACE_PUBLISHED&gt;&lt;DATE&gt;October 18, 1981&lt;/DATE&gt;&lt;/MDL&gt;&lt;/Cite&gt;&lt;Cite&gt;&lt;Author&gt;Valdez&lt;/Author&gt;&lt;Year&gt;1982&lt;/Year&gt;&lt;RecNum&gt;91&lt;/RecNum&gt;&lt;MDL&gt;&lt;REFERENCE_TYPE&gt;5&lt;/REFERENCE_TYPE&gt;&lt;REFNUM&gt;91&lt;/REFNUM&gt;&lt;AUTHORS&gt;&lt;AUTHOR&gt;Valdez, Avelardo&lt;/AUTHOR&gt;&lt;/AUTHORS&gt;&lt;YEAR&gt;1982&lt;/YEAR&gt;&lt;TITLE&gt;Mutal Aid Societies Still Play a Vital Role&lt;/TITLE&gt;&lt;SECONDARY_TITLE&gt;San Antonio Express News&lt;/SECONDARY_TITLE&gt;&lt;PLACE_PUBLISHED&gt;San Antonio, TX&lt;/PLACE_PUBLISHED&gt;&lt;DATE&gt;January 10, 1982&lt;/DATE&gt;&lt;/MDL&gt;&lt;/Cite&gt;&lt;Cite&gt;&lt;Author&gt;Valdez&lt;/Author&gt;&lt;Year&gt;1990&lt;/Year&gt;&lt;RecNum&gt;89&lt;/RecNum&gt;&lt;MDL&gt;&lt;REFERENCE_TYPE&gt;5&lt;/REFERENCE_TYPE&gt;&lt;REFNUM&gt;89&lt;/REFNUM&gt;&lt;AUTHORS&gt;&lt;AUTHOR&gt;Valdez, Avelardo&lt;/AUTHOR&gt;&lt;/AUTHORS&gt;&lt;YEAR&gt;1990&lt;/YEAR&gt;&lt;TITLE&gt;U.S. and Mexico Have Shared Interest in Democratization Process&lt;/TITLE&gt;&lt;SECONDARY_TITLE&gt;San Antonio Light&lt;/SECONDARY_TITLE&gt;&lt;PLACE_PUBLISHED&gt;San Antonio, TX&lt;/PLACE_PUBLISHED&gt;&lt;DATE&gt;September 7, 1990&lt;/DATE&gt;&lt;/MDL&gt;&lt;/Cite&gt;&lt;Cite&gt;&lt;Author&gt;Valdez&lt;/Author&gt;&lt;Year&gt;1990&lt;/Year&gt;&lt;RecNum&gt;90&lt;/RecNum&gt;&lt;MDL&gt;&lt;REFERENCE_TYPE&gt;5&lt;/REFERENCE_TYPE&gt;&lt;REFNUM&gt;90&lt;/REFNUM&gt;&lt;AUTHORS&gt;&lt;AUTHOR&gt;Valdez, Avelardo&lt;/AUTHOR&gt;&lt;/AUTHORS&gt;&lt;YEAR&gt;1990&lt;/YEAR&gt;&lt;TITLE&gt;Nicaragua Vote a Plea to End U.S. Oppression&lt;/TITLE&gt;&lt;SECONDARY_TITLE&gt;San Antonio Express News&lt;/SECONDARY_TITLE&gt;&lt;PLACE_PUBLISHED&gt;San Antonio, TX&lt;/PLACE_PUBLISHED&gt;&lt;DATE&gt;March 19, 1990&lt;/DATE&gt;&lt;/MDL&gt;&lt;/Cite&gt;&lt;Cite&gt;&lt;Author&gt;Valdez&lt;/Author&gt;&lt;Year&gt;1991&lt;/Year&gt;&lt;RecNum&gt;88&lt;/RecNum&gt;&lt;MDL&gt;&lt;REFERENCE_TYPE&gt;5&lt;/REFERENCE_TYPE&gt;&lt;REFNUM&gt;88&lt;/REFNUM&gt;&lt;AUTHORS&gt;&lt;AUTHOR&gt;Valdez, Avelardo&lt;/AUTHOR&gt;&lt;/AUTHORS&gt;&lt;YEAR&gt;1991&lt;/YEAR&gt;&lt;TITLE&gt;Carefully Assesses Consequences of Free Trade Agreement&lt;/TITLE&gt;&lt;SECONDARY_TITLE&gt;San Antonio Light&lt;/SECONDARY_TITLE&gt;&lt;PLACE_PUBLISHED&gt;San Antonio, TX&lt;/PLACE_PUBLISHED&gt;&lt;DATE&gt;May 2, 1991&lt;/DATE&gt;&lt;/MDL&gt;&lt;/Cite&gt;&lt;Cite&gt;&lt;Author&gt;Valdez&lt;/Author&gt;&lt;Year&gt;1993&lt;/Year&gt;&lt;RecNum&gt;87&lt;/RecNum&gt;&lt;MDL&gt;&lt;REFERENCE_TYPE&gt;5&lt;/REFERENCE_TYPE&gt;&lt;REFNUM&gt;87&lt;/REFNUM&gt;&lt;AUTHORS&gt;&lt;AUTHOR&gt;Valdez, Avelardo&lt;/AUTHOR&gt;&lt;/AUTHORS&gt;&lt;YEAR&gt;1993&lt;/YEAR&gt;&lt;TITLE&gt;Drug Abuse and Violence Hurt Hispanic Community&lt;/TITLE&gt;&lt;SECONDARY_TITLE&gt;San Antonio Express News&lt;/SECONDARY_TITLE&gt;&lt;PLACE_PUBLISHED&gt;San Antonio, TX&lt;/PLACE_PUBLISHED&gt;&lt;DATE&gt;April 23, 1993&lt;/DATE&gt;&lt;/MDL&gt;&lt;/Cite&gt;&lt;Cite&gt;&lt;Author&gt;Valdez&lt;/Author&gt;&lt;Year&gt;1998&lt;/Year&gt;&lt;RecNum&gt;205&lt;/RecNum&gt;&lt;MDL&gt;&lt;REFERENCE_TYPE&gt;8&lt;/REFERENCE_TYPE&gt;&lt;REFNUM&gt;205&lt;/REFNUM&gt;&lt;AUTHORS&gt;&lt;AUTHOR&gt;Valdez, A&lt;/AUTHOR&gt;&lt;/AUTHORS&gt;&lt;YEAR&gt;1998&lt;/YEAR&gt;&lt;TITLE&gt;El Voto Chicano Contra La Contra&lt;/TITLE&gt;&lt;SECONDARY_TITLE&gt;Latinoam&amp;#xE9;rica Horacero&lt;/SECONDARY_TITLE&gt;&lt;PLACE_PUBLISHED&gt;M&amp;#xE9;xico, D.F.,&lt;/PLACE_PUBLISHED&gt;&lt;NUMBER&gt;7&lt;/NUMBER&gt;&lt;DATE&gt;March 1988&lt;/DATE&gt;&lt;/MDL&gt;&lt;/Cite&gt;&lt;Cite&gt;&lt;Author&gt;Valdez&lt;/Author&gt;&lt;Year&gt;1998&lt;/Year&gt;&lt;RecNum&gt;206&lt;/RecNum&gt;&lt;MDL&gt;&lt;REFERENCE_TYPE&gt;5&lt;/REFERENCE_TYPE&gt;&lt;REFNUM&gt;206&lt;/REFNUM&gt;&lt;AUTHORS&gt;&lt;AUTHOR&gt;Valdez, A&lt;/AUTHOR&gt;&lt;/AUTHORS&gt;&lt;YEAR&gt;1998&lt;/YEAR&gt;&lt;TITLE&gt;Gira de L&amp;#xED;deres Chicanos por Nicaragua&lt;/TITLE&gt;&lt;SECONDARY_TITLE&gt;Excelsior&lt;/SECONDARY_TITLE&gt;&lt;PLACE_PUBLISHED&gt;M&amp;#xE9;xico, D.F.&lt;/PLACE_PUBLISHED&gt;&lt;DATE&gt;February 5, 1998&lt;/DATE&gt;&lt;/MDL&gt;&lt;/Cite&gt;&lt;Cite&gt;&lt;Author&gt;Valdez&lt;/Author&gt;&lt;Year&gt;2000&lt;/Year&gt;&lt;RecNum&gt;86&lt;/RecNum&gt;&lt;MDL&gt;&lt;REFERENCE_TYPE&gt;5&lt;/REFERENCE_TYPE&gt;&lt;REFNUM&gt;86&lt;/REFNUM&gt;&lt;AUTHORS&gt;&lt;AUTHOR&gt;Valdez, Avelardo&lt;/AUTHOR&gt;&lt;/AUTHORS&gt;&lt;YEAR&gt;2000&lt;/YEAR&gt;&lt;TITLE&gt;Fox Win Was Really Party Battle&lt;/TITLE&gt;&lt;SECONDARY_TITLE&gt;San Antonio Express News&lt;/SECONDARY_TITLE&gt;&lt;PLACE_PUBLISHED&gt;San Antonio, TX&lt;/PLACE_PUBLISHED&gt;&lt;DATE&gt;July 12, 2000&lt;/DATE&gt;&lt;/MDL&gt;&lt;/Cite&gt;&lt;/EndNote&gt;</w:instrText>
      </w:r>
      <w:r w:rsidRPr="0069649E">
        <w:rPr>
          <w:rFonts w:ascii="Garamond" w:hAnsi="Garamond" w:cs="Arial"/>
        </w:rPr>
        <w:fldChar w:fldCharType="end"/>
      </w:r>
    </w:p>
    <w:p w14:paraId="59B3152C" w14:textId="77777777" w:rsidR="00B0640D" w:rsidRPr="0069649E" w:rsidRDefault="00B0640D">
      <w:pPr>
        <w:jc w:val="both"/>
        <w:rPr>
          <w:rFonts w:ascii="Garamond" w:hAnsi="Garamond" w:cs="Arial"/>
        </w:rPr>
      </w:pPr>
    </w:p>
    <w:p w14:paraId="464016DF" w14:textId="77777777" w:rsidR="001E4686" w:rsidRPr="0069649E" w:rsidRDefault="001E4686" w:rsidP="00386287">
      <w:pPr>
        <w:ind w:left="720" w:hanging="720"/>
        <w:jc w:val="both"/>
        <w:rPr>
          <w:rFonts w:ascii="Garamond" w:hAnsi="Garamond" w:cs="Arial"/>
          <w:lang w:val="en"/>
        </w:rPr>
      </w:pPr>
      <w:r w:rsidRPr="0069649E">
        <w:rPr>
          <w:rFonts w:ascii="Garamond" w:hAnsi="Garamond" w:cs="Arial"/>
          <w:lang w:val="en"/>
        </w:rPr>
        <w:t>Valdez, A.  (2011, January 27).  Failure to Curb Drug War Exposes Mexico’s Weakness.  Houston Chronicle.</w:t>
      </w:r>
    </w:p>
    <w:p w14:paraId="23BA3358" w14:textId="77777777" w:rsidR="001E4686" w:rsidRPr="0069649E" w:rsidRDefault="001E4686" w:rsidP="00386287">
      <w:pPr>
        <w:ind w:left="720" w:hanging="720"/>
        <w:jc w:val="both"/>
        <w:rPr>
          <w:rFonts w:ascii="Garamond" w:hAnsi="Garamond" w:cs="Arial"/>
          <w:lang w:val="en"/>
        </w:rPr>
      </w:pPr>
    </w:p>
    <w:p w14:paraId="395071A3" w14:textId="77777777" w:rsidR="005565FC" w:rsidRPr="0069649E" w:rsidRDefault="005565FC" w:rsidP="00386287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Valdez, A. and </w:t>
      </w:r>
      <w:proofErr w:type="spellStart"/>
      <w:r w:rsidRPr="0069649E">
        <w:rPr>
          <w:rFonts w:ascii="Garamond" w:hAnsi="Garamond" w:cs="Arial"/>
        </w:rPr>
        <w:t>Mindiola</w:t>
      </w:r>
      <w:proofErr w:type="spellEnd"/>
      <w:r w:rsidRPr="0069649E">
        <w:rPr>
          <w:rFonts w:ascii="Garamond" w:hAnsi="Garamond" w:cs="Arial"/>
        </w:rPr>
        <w:t xml:space="preserve">, </w:t>
      </w:r>
      <w:r w:rsidR="002A7C49" w:rsidRPr="0069649E">
        <w:rPr>
          <w:rFonts w:ascii="Garamond" w:hAnsi="Garamond" w:cs="Arial"/>
        </w:rPr>
        <w:t>T. (</w:t>
      </w:r>
      <w:r w:rsidRPr="0069649E">
        <w:rPr>
          <w:rFonts w:ascii="Garamond" w:hAnsi="Garamond" w:cs="Arial"/>
        </w:rPr>
        <w:t>2005</w:t>
      </w:r>
      <w:r w:rsidR="001E4686" w:rsidRPr="0069649E">
        <w:rPr>
          <w:rFonts w:ascii="Garamond" w:hAnsi="Garamond" w:cs="Arial"/>
        </w:rPr>
        <w:t>, June 5</w:t>
      </w:r>
      <w:r w:rsidRPr="0069649E">
        <w:rPr>
          <w:rFonts w:ascii="Garamond" w:hAnsi="Garamond" w:cs="Arial"/>
        </w:rPr>
        <w:t xml:space="preserve">) </w:t>
      </w:r>
      <w:r w:rsidR="001E4686" w:rsidRPr="0069649E">
        <w:rPr>
          <w:rFonts w:ascii="Garamond" w:hAnsi="Garamond" w:cs="Arial"/>
        </w:rPr>
        <w:t xml:space="preserve">A Tenuous Coalition: L.A.’s Black </w:t>
      </w:r>
      <w:r w:rsidRPr="0069649E">
        <w:rPr>
          <w:rFonts w:ascii="Garamond" w:hAnsi="Garamond" w:cs="Arial"/>
        </w:rPr>
        <w:t xml:space="preserve">Brown </w:t>
      </w:r>
      <w:r w:rsidR="001E4686" w:rsidRPr="0069649E">
        <w:rPr>
          <w:rFonts w:ascii="Garamond" w:hAnsi="Garamond" w:cs="Arial"/>
        </w:rPr>
        <w:t>Road Map.  Houston Chronicle.</w:t>
      </w:r>
    </w:p>
    <w:p w14:paraId="5E245CAB" w14:textId="77777777" w:rsidR="005565FC" w:rsidRPr="0069649E" w:rsidRDefault="001E4686" w:rsidP="001E4686">
      <w:pPr>
        <w:tabs>
          <w:tab w:val="left" w:pos="7264"/>
        </w:tabs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ab/>
      </w:r>
    </w:p>
    <w:p w14:paraId="3403FFE3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  <w:lang w:val="es-MX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REFLIST </w:instrText>
      </w:r>
      <w:r w:rsidRPr="0069649E">
        <w:rPr>
          <w:rFonts w:ascii="Garamond" w:hAnsi="Garamond" w:cs="Arial"/>
        </w:rPr>
        <w:fldChar w:fldCharType="separate"/>
      </w:r>
      <w:r w:rsidRPr="0069649E">
        <w:rPr>
          <w:rFonts w:ascii="Garamond" w:hAnsi="Garamond" w:cs="Arial"/>
        </w:rPr>
        <w:t xml:space="preserve">Valdez, A. (2000, July 12, 2000). Fox Win Was Really Party Battle. </w:t>
      </w:r>
      <w:r w:rsidRPr="0069649E">
        <w:rPr>
          <w:rFonts w:ascii="Garamond" w:hAnsi="Garamond" w:cs="Arial"/>
          <w:lang w:val="es-MX"/>
        </w:rPr>
        <w:t>San Antonio Express News.</w:t>
      </w:r>
    </w:p>
    <w:p w14:paraId="187C734C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  <w:lang w:val="es-MX"/>
        </w:rPr>
      </w:pPr>
      <w:r w:rsidRPr="0069649E">
        <w:rPr>
          <w:rFonts w:ascii="Garamond" w:hAnsi="Garamond" w:cs="Arial"/>
          <w:lang w:val="es-MX"/>
        </w:rPr>
        <w:t>Valdez, A. (1998, March 1988). El Voto Chicano Contra La Contra. Latinoamérica Horacero.</w:t>
      </w:r>
    </w:p>
    <w:p w14:paraId="795FD730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lang w:val="es-MX"/>
        </w:rPr>
        <w:t xml:space="preserve">Valdez, A. (1998, February 5, 1998). Gira de Líderes Chicanos por Nicaragua. </w:t>
      </w:r>
      <w:r w:rsidRPr="0069649E">
        <w:rPr>
          <w:rFonts w:ascii="Garamond" w:hAnsi="Garamond" w:cs="Arial"/>
        </w:rPr>
        <w:t>Excelsior.</w:t>
      </w:r>
    </w:p>
    <w:p w14:paraId="6CCF4F8F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Valdez, A. (1993, April 23, 1993). Drug Abuse and Violence Hurt Hispanic Community. San Antonio Express News.</w:t>
      </w:r>
    </w:p>
    <w:p w14:paraId="682C1C5B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Valdez, A. (1991, May 2, 1991). Carefully Assesses Consequences of Free Trade Agreement. San Antonio Light.</w:t>
      </w:r>
    </w:p>
    <w:p w14:paraId="7F48AF30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Valdez, A. (1990, September 7, 1990). U.S. and Mexico Have Shared Interest in Democratization Process. San Antonio Light.</w:t>
      </w:r>
    </w:p>
    <w:p w14:paraId="2275C65E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Valdez, A. (1990, March 19, 1990). Nicaragua Vote a Plea to End U.S. Oppression. San Antonio Express News.</w:t>
      </w:r>
    </w:p>
    <w:p w14:paraId="1B47B66E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Valdez, A. (1982, January 10, 1982). Mutal Aid Societies Still Play a Vital Role. San Antonio Express News.</w:t>
      </w:r>
    </w:p>
    <w:p w14:paraId="292E48DE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Valdez, A. (1981, October 18, 1981). Ethnic Families in San Antonio. San Antonio Express News.</w:t>
      </w:r>
    </w:p>
    <w:p w14:paraId="6FAE3B3F" w14:textId="77777777" w:rsidR="00B0640D" w:rsidRPr="0069649E" w:rsidRDefault="00B0640D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Valdez, A. (1981). Why Chicanos Don't Surf. H</w:t>
      </w:r>
      <w:r w:rsidRPr="0069649E">
        <w:rPr>
          <w:rFonts w:ascii="Garamond" w:hAnsi="Garamond" w:cs="Arial"/>
          <w:vertAlign w:val="subscript"/>
        </w:rPr>
        <w:t>2</w:t>
      </w:r>
      <w:r w:rsidRPr="0069649E">
        <w:rPr>
          <w:rFonts w:ascii="Garamond" w:hAnsi="Garamond" w:cs="Arial"/>
        </w:rPr>
        <w:t>O:  The Magazine of Waterfront Culture, Spring 1981.</w:t>
      </w:r>
    </w:p>
    <w:p w14:paraId="1DE01C20" w14:textId="24BA3890" w:rsidR="005E2D27" w:rsidRPr="0069649E" w:rsidRDefault="00B0640D" w:rsidP="00410309">
      <w:pPr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end"/>
      </w:r>
    </w:p>
    <w:p w14:paraId="4CD216B4" w14:textId="74D3743D" w:rsidR="005E2D27" w:rsidRPr="0069649E" w:rsidRDefault="005E2D27" w:rsidP="005E2D27">
      <w:pPr>
        <w:pStyle w:val="Heading1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EDITORIAL ACTIVITIES</w:t>
      </w:r>
    </w:p>
    <w:p w14:paraId="6178DD6C" w14:textId="77777777" w:rsidR="005E2D27" w:rsidRPr="0069649E" w:rsidRDefault="005E2D27" w:rsidP="005E2D27">
      <w:pPr>
        <w:rPr>
          <w:rFonts w:ascii="Garamond" w:hAnsi="Garamond"/>
        </w:rPr>
      </w:pPr>
    </w:p>
    <w:p w14:paraId="39A3ABB3" w14:textId="5B686A9C" w:rsidR="005E2D27" w:rsidRPr="0069649E" w:rsidRDefault="005E2D27" w:rsidP="005E2D27">
      <w:pPr>
        <w:rPr>
          <w:rFonts w:ascii="Garamond" w:hAnsi="Garamond"/>
        </w:rPr>
      </w:pPr>
      <w:r w:rsidRPr="0069649E">
        <w:rPr>
          <w:rFonts w:ascii="Garamond" w:hAnsi="Garamond"/>
        </w:rPr>
        <w:t xml:space="preserve">Editorial Board </w:t>
      </w:r>
      <w:r w:rsidR="00367581">
        <w:rPr>
          <w:rFonts w:ascii="Garamond" w:hAnsi="Garamond"/>
        </w:rPr>
        <w:t>Associate Editor</w:t>
      </w:r>
      <w:r w:rsidRPr="0069649E">
        <w:rPr>
          <w:rFonts w:ascii="Garamond" w:hAnsi="Garamond"/>
        </w:rPr>
        <w:t xml:space="preserve">, </w:t>
      </w:r>
      <w:r w:rsidRPr="0069649E">
        <w:rPr>
          <w:rFonts w:ascii="Garamond" w:hAnsi="Garamond"/>
          <w:i/>
        </w:rPr>
        <w:t xml:space="preserve">International Journal of Offender Therapy </w:t>
      </w:r>
      <w:r w:rsidR="00367581">
        <w:rPr>
          <w:rFonts w:ascii="Garamond" w:hAnsi="Garamond"/>
          <w:i/>
        </w:rPr>
        <w:t xml:space="preserve">and </w:t>
      </w:r>
      <w:r w:rsidRPr="0069649E">
        <w:rPr>
          <w:rFonts w:ascii="Garamond" w:hAnsi="Garamond"/>
          <w:i/>
        </w:rPr>
        <w:t>Comparative Criminology</w:t>
      </w:r>
      <w:r w:rsidRPr="0069649E">
        <w:rPr>
          <w:rFonts w:ascii="Garamond" w:hAnsi="Garamond"/>
        </w:rPr>
        <w:t xml:space="preserve">, 1999 – present </w:t>
      </w:r>
    </w:p>
    <w:p w14:paraId="4563D057" w14:textId="77777777" w:rsidR="00A8537E" w:rsidRDefault="00A8537E" w:rsidP="005E2D27">
      <w:pPr>
        <w:rPr>
          <w:rFonts w:ascii="Garamond" w:hAnsi="Garamond"/>
        </w:rPr>
      </w:pPr>
    </w:p>
    <w:p w14:paraId="2542FAD7" w14:textId="77777777" w:rsidR="00414021" w:rsidRPr="0069649E" w:rsidRDefault="00414021" w:rsidP="00414021">
      <w:pPr>
        <w:ind w:left="720" w:hanging="720"/>
        <w:jc w:val="both"/>
        <w:rPr>
          <w:rFonts w:ascii="Garamond" w:hAnsi="Garamond" w:cs="Arial"/>
          <w:color w:val="000000"/>
        </w:rPr>
      </w:pPr>
      <w:r w:rsidRPr="0069649E">
        <w:rPr>
          <w:rFonts w:ascii="Garamond" w:hAnsi="Garamond" w:cs="Arial"/>
          <w:color w:val="000000"/>
        </w:rPr>
        <w:t xml:space="preserve">Valdez, A. and Sifaneck, S. (Eds.). (2010) Special Issue: Qualitative Methodological Issues in </w:t>
      </w:r>
      <w:r w:rsidRPr="0069649E">
        <w:rPr>
          <w:rFonts w:ascii="Garamond" w:hAnsi="Garamond" w:cs="Arial"/>
          <w:i/>
          <w:color w:val="000000"/>
        </w:rPr>
        <w:t>Drug Research</w:t>
      </w:r>
      <w:proofErr w:type="gramStart"/>
      <w:r w:rsidRPr="0069649E">
        <w:rPr>
          <w:rFonts w:ascii="Garamond" w:hAnsi="Garamond" w:cs="Arial"/>
          <w:i/>
          <w:color w:val="000000"/>
        </w:rPr>
        <w:t xml:space="preserve">,  </w:t>
      </w:r>
      <w:r w:rsidRPr="0069649E">
        <w:rPr>
          <w:rFonts w:ascii="Garamond" w:hAnsi="Garamond" w:cs="Arial"/>
          <w:color w:val="000000"/>
          <w:u w:val="single"/>
        </w:rPr>
        <w:t>Substance</w:t>
      </w:r>
      <w:proofErr w:type="gramEnd"/>
      <w:r w:rsidRPr="0069649E">
        <w:rPr>
          <w:rFonts w:ascii="Garamond" w:hAnsi="Garamond" w:cs="Arial"/>
          <w:color w:val="000000"/>
          <w:u w:val="single"/>
        </w:rPr>
        <w:t xml:space="preserve"> Use and Misuse</w:t>
      </w:r>
      <w:r w:rsidRPr="0069649E">
        <w:rPr>
          <w:rFonts w:ascii="Garamond" w:hAnsi="Garamond" w:cs="Arial"/>
          <w:i/>
          <w:color w:val="000000"/>
        </w:rPr>
        <w:t xml:space="preserve">. </w:t>
      </w:r>
      <w:r w:rsidRPr="0069649E">
        <w:rPr>
          <w:rFonts w:ascii="Garamond" w:hAnsi="Garamond" w:cs="Arial"/>
          <w:color w:val="000000"/>
        </w:rPr>
        <w:t>(Vol. 45 Issue 5).</w:t>
      </w:r>
    </w:p>
    <w:p w14:paraId="1EC5DC72" w14:textId="77777777" w:rsidR="00414021" w:rsidRDefault="00414021" w:rsidP="005E2D27">
      <w:pPr>
        <w:rPr>
          <w:rFonts w:ascii="Garamond" w:hAnsi="Garamond"/>
        </w:rPr>
      </w:pPr>
    </w:p>
    <w:p w14:paraId="2E31E37B" w14:textId="77777777" w:rsidR="00414021" w:rsidRPr="0069649E" w:rsidRDefault="00414021" w:rsidP="00414021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Mata, A. G. and Valdez, A. (Eds.). (1997). Special Issue:  Substance Abuse, Mental Health and Aids, </w:t>
      </w:r>
      <w:r w:rsidRPr="0069649E">
        <w:rPr>
          <w:rFonts w:ascii="Garamond" w:hAnsi="Garamond" w:cs="Arial"/>
          <w:u w:val="single"/>
        </w:rPr>
        <w:t>Journal of Border Health</w:t>
      </w:r>
      <w:r w:rsidRPr="0069649E">
        <w:rPr>
          <w:rFonts w:ascii="Garamond" w:hAnsi="Garamond" w:cs="Arial"/>
        </w:rPr>
        <w:t xml:space="preserve"> (Issue October 1997).</w:t>
      </w:r>
    </w:p>
    <w:p w14:paraId="4AF0C272" w14:textId="77777777" w:rsidR="00414021" w:rsidRPr="0069649E" w:rsidRDefault="00414021" w:rsidP="00414021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Mata, A. G. and Valdez, A. (Eds.). (1996). Special Issue:  Gangs, Violence and Drugs, </w:t>
      </w:r>
      <w:r w:rsidRPr="0069649E">
        <w:rPr>
          <w:rFonts w:ascii="Garamond" w:hAnsi="Garamond" w:cs="Arial"/>
          <w:u w:val="single"/>
        </w:rPr>
        <w:t>Free Inquiry in Creative Sociology</w:t>
      </w:r>
      <w:r w:rsidRPr="0069649E">
        <w:rPr>
          <w:rFonts w:ascii="Garamond" w:hAnsi="Garamond" w:cs="Arial"/>
        </w:rPr>
        <w:t xml:space="preserve"> (Vol. 24 Issue 2).</w:t>
      </w:r>
    </w:p>
    <w:p w14:paraId="3CE7093A" w14:textId="5B268F09" w:rsidR="00C84F90" w:rsidRPr="00367581" w:rsidRDefault="005E2D27" w:rsidP="00367581">
      <w:pPr>
        <w:rPr>
          <w:rFonts w:ascii="Garamond" w:hAnsi="Garamond"/>
          <w:i/>
        </w:rPr>
      </w:pPr>
      <w:r w:rsidRPr="0069649E">
        <w:rPr>
          <w:rFonts w:ascii="Garamond" w:hAnsi="Garamond"/>
        </w:rPr>
        <w:t xml:space="preserve">Ad-hoc Reviewer for numerous journals including: </w:t>
      </w:r>
      <w:r w:rsidRPr="0069649E">
        <w:rPr>
          <w:rFonts w:ascii="Garamond" w:hAnsi="Garamond"/>
          <w:i/>
        </w:rPr>
        <w:t>Journal of Aging and Health</w:t>
      </w:r>
      <w:r w:rsidRPr="0069649E">
        <w:rPr>
          <w:rFonts w:ascii="Garamond" w:hAnsi="Garamond"/>
        </w:rPr>
        <w:t xml:space="preserve">, </w:t>
      </w:r>
      <w:r w:rsidRPr="0069649E">
        <w:rPr>
          <w:rFonts w:ascii="Garamond" w:hAnsi="Garamond"/>
          <w:i/>
        </w:rPr>
        <w:t>Justice Quarterly</w:t>
      </w:r>
      <w:r w:rsidRPr="0069649E">
        <w:rPr>
          <w:rFonts w:ascii="Garamond" w:hAnsi="Garamond"/>
        </w:rPr>
        <w:t xml:space="preserve">, </w:t>
      </w:r>
      <w:r w:rsidRPr="0069649E">
        <w:rPr>
          <w:rFonts w:ascii="Garamond" w:hAnsi="Garamond"/>
          <w:i/>
        </w:rPr>
        <w:t>Urban Affairs Review</w:t>
      </w:r>
      <w:r w:rsidRPr="0069649E">
        <w:rPr>
          <w:rFonts w:ascii="Garamond" w:hAnsi="Garamond"/>
        </w:rPr>
        <w:t xml:space="preserve">, </w:t>
      </w:r>
      <w:r w:rsidRPr="0069649E">
        <w:rPr>
          <w:rFonts w:ascii="Garamond" w:hAnsi="Garamond"/>
          <w:i/>
        </w:rPr>
        <w:t>Free Inquiry in Creative Sociology</w:t>
      </w:r>
      <w:r w:rsidRPr="0069649E">
        <w:rPr>
          <w:rFonts w:ascii="Garamond" w:hAnsi="Garamond"/>
        </w:rPr>
        <w:t xml:space="preserve">, </w:t>
      </w:r>
      <w:r w:rsidRPr="0069649E">
        <w:rPr>
          <w:rFonts w:ascii="Garamond" w:hAnsi="Garamond"/>
          <w:i/>
        </w:rPr>
        <w:t>Teaching Sociology</w:t>
      </w:r>
      <w:r w:rsidRPr="0069649E">
        <w:rPr>
          <w:rFonts w:ascii="Garamond" w:hAnsi="Garamond"/>
        </w:rPr>
        <w:t xml:space="preserve">, </w:t>
      </w:r>
      <w:r w:rsidRPr="0069649E">
        <w:rPr>
          <w:rFonts w:ascii="Garamond" w:hAnsi="Garamond"/>
          <w:i/>
        </w:rPr>
        <w:t>Urban Life</w:t>
      </w:r>
      <w:r w:rsidRPr="0069649E">
        <w:rPr>
          <w:rFonts w:ascii="Garamond" w:hAnsi="Garamond"/>
        </w:rPr>
        <w:t xml:space="preserve">, </w:t>
      </w:r>
      <w:r w:rsidRPr="0069649E">
        <w:rPr>
          <w:rFonts w:ascii="Garamond" w:hAnsi="Garamond"/>
          <w:i/>
        </w:rPr>
        <w:t>S</w:t>
      </w:r>
      <w:r w:rsidR="0050502C" w:rsidRPr="0069649E">
        <w:rPr>
          <w:rFonts w:ascii="Garamond" w:hAnsi="Garamond"/>
          <w:i/>
        </w:rPr>
        <w:t>ociety for the Study of S</w:t>
      </w:r>
      <w:r w:rsidRPr="0069649E">
        <w:rPr>
          <w:rFonts w:ascii="Garamond" w:hAnsi="Garamond"/>
          <w:i/>
        </w:rPr>
        <w:t xml:space="preserve">ocial </w:t>
      </w:r>
      <w:r w:rsidRPr="00367581">
        <w:rPr>
          <w:rFonts w:ascii="Garamond" w:hAnsi="Garamond"/>
          <w:i/>
        </w:rPr>
        <w:t>Problems</w:t>
      </w:r>
      <w:r w:rsidR="00367581" w:rsidRPr="00367581">
        <w:rPr>
          <w:rFonts w:ascii="Garamond" w:hAnsi="Garamond"/>
          <w:i/>
        </w:rPr>
        <w:t xml:space="preserve">, Journal of Health and Social Behavior, Journal of Drug Issues, Drug and Alcohol Dependence, </w:t>
      </w:r>
      <w:r w:rsidR="00367581">
        <w:rPr>
          <w:rFonts w:ascii="Garamond" w:hAnsi="Garamond"/>
          <w:i/>
        </w:rPr>
        <w:t xml:space="preserve">Addiction, Sociological Focus, American Journal of Public Health, Crime and Punishment, Ethnicity and Health, Journal of Urban Health, International Journal of Drug Policy, Substance Use and Misuse, </w:t>
      </w:r>
    </w:p>
    <w:p w14:paraId="27E7CE18" w14:textId="77777777" w:rsidR="0069649E" w:rsidRPr="0069649E" w:rsidRDefault="0069649E" w:rsidP="0069649E">
      <w:pPr>
        <w:ind w:left="720"/>
        <w:rPr>
          <w:rFonts w:ascii="Garamond" w:hAnsi="Garamond"/>
        </w:rPr>
      </w:pPr>
    </w:p>
    <w:p w14:paraId="0659D981" w14:textId="77777777" w:rsidR="00C84F90" w:rsidRDefault="00C84F90">
      <w:pPr>
        <w:jc w:val="both"/>
        <w:rPr>
          <w:rFonts w:ascii="Garamond" w:hAnsi="Garamond" w:cs="Arial"/>
        </w:rPr>
      </w:pPr>
    </w:p>
    <w:p w14:paraId="0C539583" w14:textId="77777777" w:rsidR="00B0640D" w:rsidRPr="0069649E" w:rsidRDefault="00281374">
      <w:pPr>
        <w:jc w:val="both"/>
        <w:rPr>
          <w:rFonts w:ascii="Garamond" w:hAnsi="Garamond" w:cs="Arial"/>
          <w:b/>
          <w:bCs/>
        </w:rPr>
      </w:pPr>
      <w:r w:rsidRPr="0069649E">
        <w:rPr>
          <w:rFonts w:ascii="Garamond" w:hAnsi="Garamond" w:cs="Arial"/>
          <w:b/>
          <w:bCs/>
        </w:rPr>
        <w:t xml:space="preserve">SELECTED </w:t>
      </w:r>
      <w:r w:rsidR="00B0640D" w:rsidRPr="0069649E">
        <w:rPr>
          <w:rFonts w:ascii="Garamond" w:hAnsi="Garamond" w:cs="Arial"/>
          <w:b/>
          <w:bCs/>
        </w:rPr>
        <w:fldChar w:fldCharType="begin"/>
      </w:r>
      <w:r w:rsidR="00B0640D" w:rsidRPr="0069649E">
        <w:rPr>
          <w:rFonts w:ascii="Garamond" w:hAnsi="Garamond" w:cs="Arial"/>
          <w:b/>
          <w:bCs/>
        </w:rPr>
        <w:instrText xml:space="preserve"> ADDIN EN.CITE &lt;EndNote&gt;&lt;Cite&gt;&lt;Year&gt;2003&lt;/Year&gt;&lt;RecNum&gt;251&lt;/RecNum&gt;&lt;MDL&gt;&lt;REFERENCE_TYPE&gt;3&lt;/REFERENCE_TYPE&gt;&lt;REFNUM&gt;251&lt;/REFNUM&gt;&lt;YEAR&gt;2003&lt;/YEAR&gt;&lt;TITLE&gt;Social Capital, Substance Use and Stress&lt;/TITLE&gt;&lt;SECONDARY_TITLE&gt;Third National Conference, Stress and Addiction:  From Molecule to Neighborhood.  National Hispanic Science Network&lt;/SECONDARY_TITLE&gt;&lt;PLACE_PUBLISHED&gt;Miami Beach, FL&lt;/PLACE_PUBLISHED&gt;&lt;DATE&gt;October 2-4, 2003&lt;/DATE&gt;&lt;/MDL&gt;&lt;/Cite&gt;&lt;Cite&gt;&lt;Year&gt;2001&lt;/Year&gt;&lt;RecNum&gt;246&lt;/RecNum&gt;&lt;MDL&gt;&lt;REFERENCE_TYPE&gt;3&lt;/REFERENCE_TYPE&gt;&lt;REFNUM&gt;246&lt;/REFNUM&gt;&lt;YEAR&gt;2001&lt;/YEAR&gt;&lt;TITLE&gt;The Context of Mexican Sex Work Along the U.S. - Mexico Border&lt;/TITLE&gt;&lt;SECONDARY_TITLE&gt;&lt;styles&gt;&lt;style face='32' start='48'&gt;&lt;/style&gt;&lt;style start='50'&gt;&lt;/style&gt;&lt;/styles&gt;The Society for the Study of Social Problems, 51st Annual Meeting&lt;/SECONDARY_TITLE&gt;&lt;PLACE_PUBLISHED&gt;Ananheim, CA&lt;/PLACE_PUBLISHED&gt;&lt;DATE&gt;August 2001&lt;/DATE&gt;&lt;/MDL&gt;&lt;/Cite&gt;&lt;Cite&gt;&lt;Author&gt;Cepeda&lt;/Author&gt;&lt;Year&gt;2002&lt;/Year&gt;&lt;RecNum&gt;243&lt;/RecNum&gt;&lt;MDL&gt;&lt;REFERENCE_TYPE&gt;3&lt;/REFERENCE_TYPE&gt;&lt;REFNUM&gt;243&lt;/REFNUM&gt;&lt;AUTHORS&gt;&lt;AUTHOR&gt;Cepeda, Alice&lt;/AUTHOR&gt;&lt;/AUTHORS&gt;&lt;YEAR&gt;2002&lt;/YEAR&gt;&lt;TITLE&gt;Inyecci&amp;#xF3;n de Drogas y Conducta Sexual de Alto Riesgo:  La Frontera M&amp;#xE9;xico/Estados Unidos Ciudad Ju&amp;#xE1;rez, Chihuahua&lt;/TITLE&gt;&lt;SECONDARY_TITLE&gt;8&amp;#xBA;.  Congressso Nacional Sobre VIH/SIDA e Infecciones De Transmisi&amp;#xF3;n Sexual &amp;quot;Conocimiento y compromiso para la acci&amp;#xF3;n&amp;quot;&lt;/SECONDARY_TITLE&gt;&lt;PLACE_PUBLISHED&gt;Boca del R&amp;#xED;o, Veracruz, M&amp;#xE9;xico&lt;/PLACE_PUBLISHED&gt;&lt;DATE&gt;December 4-6, 2002&lt;/DATE&gt;&lt;/MDL&gt;&lt;/Cite&gt;&lt;Cite&gt;&lt;Year&gt;2001&lt;/Year&gt;&lt;RecNum&gt;252&lt;/RecNum&gt;&lt;MDL&gt;&lt;REFERENCE_TYPE&gt;3&lt;/REFERENCE_TYPE&gt;&lt;REFNUM&gt;252&lt;/REFNUM&gt;&lt;YEAR&gt;2001&lt;/YEAR&gt;&lt;TITLE&gt;The Impact of Globalization on youth on the U.S. Mexico Border&lt;/TITLE&gt;&lt;SECONDARY_TITLE&gt;Race and Globalization&lt;/SECONDARY_TITLE&gt;&lt;PLACE_PUBLISHED&gt;Columbia University, New York, NY&lt;/PLACE_PUBLISHED&gt;&lt;DATE&gt;November 1, 2001&lt;/DATE&gt;&lt;/MDL&gt;&lt;/Cite&gt;&lt;Cite&gt;&lt;Year&gt;2003&lt;/Year&gt;&lt;RecNum&gt;253&lt;/RecNum&gt;&lt;MDL&gt;&lt;REFERENCE_TYPE&gt;3&lt;/REFERENCE_TYPE&gt;&lt;REFNUM&gt;253&lt;/REFNUM&gt;&lt;YEAR&gt;2003&lt;/YEAR&gt;&lt;TITLE&gt;Social Capital and Intimate Partner Violence in a Mexican American Female Special Population&lt;/TITLE&gt;&lt;SECONDARY_TITLE&gt;Social Capital/Meeting&lt;/SECONDARY_TITLE&gt;&lt;PLACE_PUBLISHED&gt;Vergaderkamer sociale psychiatrie, Maastricht, The Netherlands&lt;/PLACE_PUBLISHED&gt;&lt;DATE&gt;April 23, 2003&lt;/DATE&gt;&lt;/MDL&gt;&lt;/Cite&gt;&lt;/EndNote&gt;</w:instrText>
      </w:r>
      <w:r w:rsidR="00B0640D" w:rsidRPr="0069649E">
        <w:rPr>
          <w:rFonts w:ascii="Garamond" w:hAnsi="Garamond" w:cs="Arial"/>
          <w:b/>
          <w:bCs/>
        </w:rPr>
        <w:fldChar w:fldCharType="end"/>
      </w:r>
      <w:r w:rsidR="00B0640D" w:rsidRPr="0069649E">
        <w:rPr>
          <w:rFonts w:ascii="Garamond" w:hAnsi="Garamond" w:cs="Arial"/>
          <w:b/>
          <w:bCs/>
        </w:rPr>
        <w:t>PRESENTATIONS (</w:t>
      </w:r>
      <w:r w:rsidRPr="0069649E">
        <w:rPr>
          <w:rFonts w:ascii="Garamond" w:hAnsi="Garamond" w:cs="Arial"/>
          <w:b/>
          <w:bCs/>
        </w:rPr>
        <w:t>2000</w:t>
      </w:r>
      <w:r w:rsidR="00B0640D" w:rsidRPr="0069649E">
        <w:rPr>
          <w:rFonts w:ascii="Garamond" w:hAnsi="Garamond" w:cs="Arial"/>
          <w:b/>
          <w:bCs/>
        </w:rPr>
        <w:t xml:space="preserve"> – Present)</w:t>
      </w:r>
    </w:p>
    <w:p w14:paraId="0E8BDFA5" w14:textId="77777777" w:rsidR="00310A35" w:rsidRPr="0069649E" w:rsidRDefault="00310A35">
      <w:pPr>
        <w:jc w:val="both"/>
        <w:rPr>
          <w:rFonts w:ascii="Garamond" w:hAnsi="Garamond" w:cs="Arial"/>
          <w:b/>
          <w:bCs/>
        </w:rPr>
      </w:pPr>
    </w:p>
    <w:p w14:paraId="48CE4A64" w14:textId="0891A370" w:rsidR="008A3853" w:rsidRDefault="008A3853" w:rsidP="001C23F8">
      <w:pPr>
        <w:spacing w:after="240"/>
        <w:ind w:left="720" w:hanging="720"/>
        <w:jc w:val="both"/>
        <w:rPr>
          <w:rFonts w:ascii="Garamond" w:hAnsi="Garamond" w:cs="Arial"/>
        </w:rPr>
      </w:pPr>
      <w:r w:rsidRPr="008A3853">
        <w:rPr>
          <w:rFonts w:ascii="Garamond" w:hAnsi="Garamond" w:cs="Arial"/>
        </w:rPr>
        <w:t>“</w:t>
      </w:r>
      <w:r>
        <w:rPr>
          <w:rFonts w:ascii="Garamond" w:hAnsi="Garamond" w:cs="Arial"/>
        </w:rPr>
        <w:t>Collateral Social and Health Consequences of Incarceration Trajectories for Young Adult Latino Drug Users</w:t>
      </w:r>
      <w:r w:rsidRPr="008A3853">
        <w:rPr>
          <w:rFonts w:ascii="Garamond" w:hAnsi="Garamond" w:cs="Arial"/>
        </w:rPr>
        <w:t xml:space="preserve">”, National Hispanic Science Network (NHSN), October 4-6, </w:t>
      </w:r>
      <w:r>
        <w:rPr>
          <w:rFonts w:ascii="Garamond" w:hAnsi="Garamond" w:cs="Arial"/>
        </w:rPr>
        <w:t xml:space="preserve">2017, </w:t>
      </w:r>
      <w:r w:rsidRPr="008A3853">
        <w:rPr>
          <w:rFonts w:ascii="Garamond" w:hAnsi="Garamond" w:cs="Arial"/>
        </w:rPr>
        <w:t>Phoenix, AZ.</w:t>
      </w:r>
    </w:p>
    <w:p w14:paraId="0C721470" w14:textId="15865DC6" w:rsidR="00733207" w:rsidRDefault="00733207" w:rsidP="001C23F8">
      <w:pPr>
        <w:spacing w:after="240"/>
        <w:ind w:left="720" w:hanging="720"/>
        <w:jc w:val="both"/>
        <w:rPr>
          <w:rFonts w:ascii="Garamond" w:hAnsi="Garamond" w:cs="Arial"/>
        </w:rPr>
      </w:pPr>
      <w:r w:rsidRPr="00733207">
        <w:rPr>
          <w:rFonts w:ascii="Garamond" w:hAnsi="Garamond" w:cs="Arial"/>
        </w:rPr>
        <w:t xml:space="preserve">“Drug Use among Mexican-American Men with Histories of Incarceration”, National Hispanic Science Network (NHSN), October 4-6, </w:t>
      </w:r>
      <w:r>
        <w:rPr>
          <w:rFonts w:ascii="Garamond" w:hAnsi="Garamond" w:cs="Arial"/>
        </w:rPr>
        <w:t xml:space="preserve">2017, </w:t>
      </w:r>
      <w:r w:rsidRPr="00733207">
        <w:rPr>
          <w:rFonts w:ascii="Garamond" w:hAnsi="Garamond" w:cs="Arial"/>
        </w:rPr>
        <w:t>Phoenix, AZ.</w:t>
      </w:r>
    </w:p>
    <w:p w14:paraId="7A4BEC73" w14:textId="439588B9" w:rsidR="00733207" w:rsidRDefault="00733207" w:rsidP="001C23F8">
      <w:pPr>
        <w:spacing w:after="240"/>
        <w:ind w:left="720" w:hanging="720"/>
        <w:jc w:val="both"/>
        <w:rPr>
          <w:rFonts w:ascii="Garamond" w:hAnsi="Garamond" w:cs="Arial"/>
        </w:rPr>
      </w:pPr>
      <w:r w:rsidRPr="00733207">
        <w:rPr>
          <w:rFonts w:ascii="Garamond" w:hAnsi="Garamond" w:cs="Arial"/>
        </w:rPr>
        <w:t xml:space="preserve">“Effectiveness of a Projection Mapping HIV Education and Harm Reduction Intervention among Crack Users in Mexico City”, National Hispanic Science Network (NHSN), October 4-6, </w:t>
      </w:r>
      <w:r>
        <w:rPr>
          <w:rFonts w:ascii="Garamond" w:hAnsi="Garamond" w:cs="Arial"/>
        </w:rPr>
        <w:t xml:space="preserve">2017 </w:t>
      </w:r>
      <w:r w:rsidRPr="00733207">
        <w:rPr>
          <w:rFonts w:ascii="Garamond" w:hAnsi="Garamond" w:cs="Arial"/>
        </w:rPr>
        <w:t>Phoenix, AZ.</w:t>
      </w:r>
    </w:p>
    <w:p w14:paraId="7455DD7C" w14:textId="455AC253" w:rsidR="006C734C" w:rsidRDefault="006C734C" w:rsidP="001C23F8">
      <w:pPr>
        <w:spacing w:after="240"/>
        <w:ind w:left="720" w:hanging="720"/>
        <w:jc w:val="both"/>
        <w:rPr>
          <w:rFonts w:eastAsiaTheme="minorEastAsia"/>
          <w:color w:val="000000" w:themeColor="text1"/>
          <w:kern w:val="24"/>
        </w:rPr>
      </w:pPr>
      <w:r>
        <w:rPr>
          <w:rFonts w:eastAsiaTheme="minorEastAsia"/>
          <w:color w:val="000000" w:themeColor="text1"/>
          <w:kern w:val="24"/>
        </w:rPr>
        <w:t>“STIs, HCV, and Drug Use among a Longitudinal Cohort of Mexican-American Women in a Disadvantaged Community”, National Hispanic Science Network (NHSN), October 4-6, 2017, Phoenix, AZ.</w:t>
      </w:r>
    </w:p>
    <w:p w14:paraId="46D24350" w14:textId="76028E89" w:rsidR="006C734C" w:rsidRDefault="006C734C" w:rsidP="001C23F8">
      <w:pPr>
        <w:spacing w:after="240"/>
        <w:ind w:left="720" w:hanging="720"/>
        <w:jc w:val="both"/>
        <w:rPr>
          <w:rFonts w:ascii="Garamond" w:hAnsi="Garamond" w:cs="Arial"/>
        </w:rPr>
      </w:pPr>
      <w:r>
        <w:rPr>
          <w:rFonts w:eastAsiaTheme="minorEastAsia"/>
          <w:color w:val="000000" w:themeColor="text1"/>
          <w:kern w:val="24"/>
        </w:rPr>
        <w:t>“Health and Drug Use Disparities among Latina Women Who Have Sex with Women and Men (LWSWM) in a Disadvantaged Community”, National Hispanic Science Network (NHSN), October 4-6, 2017 Phoenix, AZ.</w:t>
      </w:r>
    </w:p>
    <w:p w14:paraId="5235B8D0" w14:textId="7E3FBB12" w:rsidR="008A3853" w:rsidRDefault="008A3853" w:rsidP="001C23F8">
      <w:pPr>
        <w:spacing w:after="240"/>
        <w:ind w:left="720" w:hanging="720"/>
        <w:jc w:val="both"/>
        <w:rPr>
          <w:rFonts w:ascii="Garamond" w:hAnsi="Garamond" w:cs="Arial"/>
        </w:rPr>
      </w:pPr>
      <w:r w:rsidRPr="008A3853">
        <w:rPr>
          <w:rFonts w:ascii="Garamond" w:hAnsi="Garamond" w:cs="Arial"/>
        </w:rPr>
        <w:t xml:space="preserve">“STIs, HCV, and Drug Use among a Longitudinal Cohort of Mexican-American Women in a Disadvantaged Community”, American Sociological Association (ASA), August 12-15, </w:t>
      </w:r>
      <w:r>
        <w:rPr>
          <w:rFonts w:ascii="Garamond" w:hAnsi="Garamond" w:cs="Arial"/>
        </w:rPr>
        <w:t xml:space="preserve">2017, </w:t>
      </w:r>
      <w:r w:rsidRPr="008A3853">
        <w:rPr>
          <w:rFonts w:ascii="Garamond" w:hAnsi="Garamond" w:cs="Arial"/>
        </w:rPr>
        <w:t>Montreal, QC.</w:t>
      </w:r>
    </w:p>
    <w:p w14:paraId="6DF8AE1A" w14:textId="0F72C970" w:rsidR="008A3853" w:rsidRDefault="008A3853" w:rsidP="001C23F8">
      <w:pPr>
        <w:spacing w:after="240"/>
        <w:ind w:left="720" w:hanging="720"/>
        <w:jc w:val="both"/>
        <w:rPr>
          <w:rFonts w:ascii="Garamond" w:hAnsi="Garamond" w:cs="Arial"/>
        </w:rPr>
      </w:pPr>
      <w:r w:rsidRPr="008A3853">
        <w:rPr>
          <w:rFonts w:ascii="Garamond" w:hAnsi="Garamond" w:cs="Arial"/>
        </w:rPr>
        <w:t xml:space="preserve">“Fifteen Year Incarceration Trajectories and Mental Health among Drug Using Mexican American Young Adult Men”, Society for the Study of Social Problems (SSSP), August 11-13, </w:t>
      </w:r>
      <w:r>
        <w:rPr>
          <w:rFonts w:ascii="Garamond" w:hAnsi="Garamond" w:cs="Arial"/>
        </w:rPr>
        <w:t xml:space="preserve">2017, </w:t>
      </w:r>
      <w:r w:rsidRPr="008A3853">
        <w:rPr>
          <w:rFonts w:ascii="Garamond" w:hAnsi="Garamond" w:cs="Arial"/>
        </w:rPr>
        <w:t>Montreal, QC.</w:t>
      </w:r>
    </w:p>
    <w:p w14:paraId="030FC0FB" w14:textId="03128039" w:rsidR="008A3853" w:rsidRDefault="008A3853" w:rsidP="001C23F8">
      <w:pPr>
        <w:spacing w:after="240"/>
        <w:ind w:left="720" w:hanging="720"/>
        <w:jc w:val="both"/>
        <w:rPr>
          <w:rFonts w:ascii="Garamond" w:hAnsi="Garamond" w:cs="Arial"/>
        </w:rPr>
      </w:pPr>
      <w:r w:rsidRPr="008A3853">
        <w:rPr>
          <w:rFonts w:ascii="Garamond" w:hAnsi="Garamond" w:cs="Arial"/>
        </w:rPr>
        <w:t>“Promoting Health Behaviors through Projection Mapping: Effectiveness of an HIV Education and Harm Reduction Intervention among Active Crack Users in Mexico City”, Society for the Study of Social Problems (SSSP), August 11-13,</w:t>
      </w:r>
      <w:r>
        <w:rPr>
          <w:rFonts w:ascii="Garamond" w:hAnsi="Garamond" w:cs="Arial"/>
        </w:rPr>
        <w:t xml:space="preserve"> 2017,</w:t>
      </w:r>
      <w:r w:rsidRPr="008A3853">
        <w:rPr>
          <w:rFonts w:ascii="Garamond" w:hAnsi="Garamond" w:cs="Arial"/>
        </w:rPr>
        <w:t xml:space="preserve"> Montreal, QC.</w:t>
      </w:r>
    </w:p>
    <w:p w14:paraId="1E65FD1B" w14:textId="00213CEA" w:rsidR="00D66576" w:rsidRDefault="00D66576" w:rsidP="001C23F8">
      <w:pPr>
        <w:spacing w:after="240"/>
        <w:ind w:left="720" w:hanging="720"/>
        <w:jc w:val="both"/>
        <w:rPr>
          <w:rFonts w:ascii="Garamond" w:hAnsi="Garamond" w:cs="Arial"/>
        </w:rPr>
      </w:pPr>
      <w:r>
        <w:rPr>
          <w:rFonts w:ascii="Garamond" w:hAnsi="Garamond" w:cs="Arial"/>
        </w:rPr>
        <w:lastRenderedPageBreak/>
        <w:t xml:space="preserve">“Disentangling Patterns of Drug Use </w:t>
      </w:r>
      <w:proofErr w:type="gramStart"/>
      <w:r>
        <w:rPr>
          <w:rFonts w:ascii="Garamond" w:hAnsi="Garamond" w:cs="Arial"/>
        </w:rPr>
        <w:t>Among</w:t>
      </w:r>
      <w:proofErr w:type="gramEnd"/>
      <w:r>
        <w:rPr>
          <w:rFonts w:ascii="Garamond" w:hAnsi="Garamond" w:cs="Arial"/>
        </w:rPr>
        <w:t xml:space="preserve"> a Street Recruited Sample of Latino Day Laborers in Baltimore”. Society for Social Work and Research (SSWR), January 11-15, 2017, New Orleans, LA.</w:t>
      </w:r>
    </w:p>
    <w:p w14:paraId="60643A66" w14:textId="2D0EC85F" w:rsidR="00D66576" w:rsidRDefault="00D66576" w:rsidP="001C23F8">
      <w:pPr>
        <w:spacing w:after="240"/>
        <w:ind w:left="720" w:hanging="720"/>
        <w:jc w:val="both"/>
        <w:rPr>
          <w:rFonts w:ascii="Garamond" w:hAnsi="Garamond" w:cs="Arial"/>
        </w:rPr>
      </w:pPr>
      <w:r>
        <w:rPr>
          <w:rFonts w:ascii="Garamond" w:hAnsi="Garamond" w:cs="Arial"/>
        </w:rPr>
        <w:t>“</w:t>
      </w:r>
      <w:proofErr w:type="spellStart"/>
      <w:r>
        <w:rPr>
          <w:rFonts w:ascii="Garamond" w:hAnsi="Garamond" w:cs="Arial"/>
        </w:rPr>
        <w:t>Tirando</w:t>
      </w:r>
      <w:proofErr w:type="spellEnd"/>
      <w:r>
        <w:rPr>
          <w:rFonts w:ascii="Garamond" w:hAnsi="Garamond" w:cs="Arial"/>
        </w:rPr>
        <w:t xml:space="preserve"> </w:t>
      </w:r>
      <w:proofErr w:type="spellStart"/>
      <w:r>
        <w:rPr>
          <w:rFonts w:ascii="Garamond" w:hAnsi="Garamond" w:cs="Arial"/>
        </w:rPr>
        <w:t>Esquina</w:t>
      </w:r>
      <w:proofErr w:type="spellEnd"/>
      <w:r>
        <w:rPr>
          <w:rFonts w:ascii="Garamond" w:hAnsi="Garamond" w:cs="Arial"/>
        </w:rPr>
        <w:t>: Methodological Considerations in the Implementation of a Projection Mapping Intervention for Crack Users in Mexico City”. Society for Social Work and Research (SSWR), January 11-15, 2017, New Orleans, LA.</w:t>
      </w:r>
    </w:p>
    <w:p w14:paraId="2B29AF84" w14:textId="3E045BDA" w:rsidR="00D66576" w:rsidRDefault="00D66576" w:rsidP="001C23F8">
      <w:pPr>
        <w:spacing w:after="240"/>
        <w:ind w:left="720" w:hanging="720"/>
        <w:jc w:val="both"/>
        <w:rPr>
          <w:rFonts w:ascii="Garamond" w:hAnsi="Garamond" w:cs="Arial"/>
        </w:rPr>
      </w:pPr>
      <w:r>
        <w:rPr>
          <w:rFonts w:ascii="Garamond" w:hAnsi="Garamond" w:cs="Arial"/>
        </w:rPr>
        <w:t xml:space="preserve">“Implications of Long-Term Injecting Heroin Use </w:t>
      </w:r>
      <w:proofErr w:type="gramStart"/>
      <w:r>
        <w:rPr>
          <w:rFonts w:ascii="Garamond" w:hAnsi="Garamond" w:cs="Arial"/>
        </w:rPr>
        <w:t>Among</w:t>
      </w:r>
      <w:proofErr w:type="gramEnd"/>
      <w:r>
        <w:rPr>
          <w:rFonts w:ascii="Garamond" w:hAnsi="Garamond" w:cs="Arial"/>
        </w:rPr>
        <w:t xml:space="preserve"> Mexican American Users”. Society for Social Work and Research (SSWR), January 11-15, 2017, New Orleans, LA.</w:t>
      </w:r>
    </w:p>
    <w:p w14:paraId="296E26E0" w14:textId="2070B1E9" w:rsidR="00D66576" w:rsidRDefault="00D66576" w:rsidP="001C23F8">
      <w:pPr>
        <w:spacing w:after="240"/>
        <w:ind w:left="720" w:hanging="720"/>
        <w:jc w:val="both"/>
        <w:rPr>
          <w:rFonts w:ascii="Garamond" w:hAnsi="Garamond" w:cs="Arial"/>
        </w:rPr>
      </w:pPr>
      <w:r>
        <w:rPr>
          <w:rFonts w:ascii="Garamond" w:hAnsi="Garamond" w:cs="Arial"/>
        </w:rPr>
        <w:t>“Gender Dynamics of Violent Acts among Gang-Affiliated Young Adult Mexican American Men”. American Society of Criminology (ASC), November 16-19, 2016, New Orleans, LA.</w:t>
      </w:r>
    </w:p>
    <w:p w14:paraId="2FDAC817" w14:textId="5E6024BC" w:rsidR="00D66576" w:rsidRDefault="00D66576" w:rsidP="001C23F8">
      <w:pPr>
        <w:spacing w:after="240"/>
        <w:ind w:left="720" w:hanging="720"/>
        <w:jc w:val="both"/>
        <w:rPr>
          <w:rFonts w:ascii="Garamond" w:hAnsi="Garamond" w:cs="Arial"/>
        </w:rPr>
      </w:pPr>
      <w:r>
        <w:rPr>
          <w:rFonts w:ascii="Garamond" w:hAnsi="Garamond" w:cs="Arial"/>
        </w:rPr>
        <w:t>“Incarceration Trajectories: A 15-Year Follow-Up Study of Young Adult Mexican American Males”. American Society of Criminology (ASC), November 16-19, 2016, New Orleans, LA.</w:t>
      </w:r>
    </w:p>
    <w:p w14:paraId="25456F8B" w14:textId="37B3DDBE" w:rsidR="003910BF" w:rsidRPr="0069649E" w:rsidRDefault="003910BF" w:rsidP="001C23F8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Precocious Transitions and Long-term Heroin use Outcomes: A Longitudinal Study of Gang-affiliated Mexican-American Males”. American Sociological Association (ASA), August 20-23, 2016, Seattle, WA. </w:t>
      </w:r>
    </w:p>
    <w:p w14:paraId="0FB49177" w14:textId="7FB986AB" w:rsidR="003910BF" w:rsidRPr="0069649E" w:rsidRDefault="003910BF" w:rsidP="001C23F8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Global Drug Problems and Markets”. 66</w:t>
      </w:r>
      <w:r w:rsidRPr="0069649E">
        <w:rPr>
          <w:rFonts w:ascii="Garamond" w:hAnsi="Garamond" w:cs="Arial"/>
          <w:vertAlign w:val="superscript"/>
        </w:rPr>
        <w:t>th</w:t>
      </w:r>
      <w:r w:rsidRPr="0069649E">
        <w:rPr>
          <w:rFonts w:ascii="Garamond" w:hAnsi="Garamond" w:cs="Arial"/>
        </w:rPr>
        <w:t xml:space="preserve"> Annual Meeting, Globalizing Social Problems, Society for the Study of Social Problems (SSSP), August 19-21, 2016, Seattle, WA. </w:t>
      </w:r>
    </w:p>
    <w:p w14:paraId="773A699B" w14:textId="16F246F0" w:rsidR="003910BF" w:rsidRPr="0069649E" w:rsidRDefault="003910BF" w:rsidP="003910B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Practical Morality: Social Order in a Mexico City Impoverished Neighborhood”. 66</w:t>
      </w:r>
      <w:r w:rsidRPr="0069649E">
        <w:rPr>
          <w:rFonts w:ascii="Garamond" w:hAnsi="Garamond" w:cs="Arial"/>
          <w:vertAlign w:val="superscript"/>
        </w:rPr>
        <w:t>th</w:t>
      </w:r>
      <w:r w:rsidRPr="0069649E">
        <w:rPr>
          <w:rFonts w:ascii="Garamond" w:hAnsi="Garamond" w:cs="Arial"/>
        </w:rPr>
        <w:t xml:space="preserve"> Annual Meeting, Globalizing Social Problems, Society for the Study of Social Problems (SSSP), August 19-21, 2016, Seattle, WA.</w:t>
      </w:r>
    </w:p>
    <w:p w14:paraId="28316E16" w14:textId="52D9CE3A" w:rsidR="001C23F8" w:rsidRPr="0069649E" w:rsidRDefault="001C23F8" w:rsidP="001C23F8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</w:t>
      </w:r>
      <w:proofErr w:type="spellStart"/>
      <w:r w:rsidRPr="0069649E">
        <w:rPr>
          <w:rFonts w:ascii="Garamond" w:hAnsi="Garamond" w:cs="Arial"/>
        </w:rPr>
        <w:t>Tirando</w:t>
      </w:r>
      <w:proofErr w:type="spellEnd"/>
      <w:r w:rsidRPr="0069649E">
        <w:rPr>
          <w:rFonts w:ascii="Garamond" w:hAnsi="Garamond" w:cs="Arial"/>
        </w:rPr>
        <w:t xml:space="preserve"> </w:t>
      </w:r>
      <w:proofErr w:type="spellStart"/>
      <w:r w:rsidRPr="0069649E">
        <w:rPr>
          <w:rFonts w:ascii="Garamond" w:hAnsi="Garamond" w:cs="Arial"/>
        </w:rPr>
        <w:t>Esquina</w:t>
      </w:r>
      <w:proofErr w:type="spellEnd"/>
      <w:r w:rsidRPr="0069649E">
        <w:rPr>
          <w:rFonts w:ascii="Garamond" w:hAnsi="Garamond" w:cs="Arial"/>
        </w:rPr>
        <w:t>: Methodological Considerations in the Implementation of a Projection Mapping Intervention for Crack Users in Mexico City”. Sixteenth Annual International Conference, National Hispanic Science Network on Drug Abuse (NHSN), June 15-17, 2016, Palm Desert, CA.</w:t>
      </w:r>
    </w:p>
    <w:p w14:paraId="16FB714A" w14:textId="4B4B70C1" w:rsidR="001C23F8" w:rsidRPr="0069649E" w:rsidRDefault="001C23F8" w:rsidP="001C23F8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Metaphors of Crack Use in Mexico City Users and Neighborhoods”. Sixteenth Annual International Conference, National Hispanic Science Network on Drug Abuse (NHSN), June 15-17, 2016, Palm Desert, CA.</w:t>
      </w:r>
    </w:p>
    <w:p w14:paraId="051AC9F9" w14:textId="16FD859C" w:rsidR="001C23F8" w:rsidRPr="0069649E" w:rsidRDefault="001C23F8" w:rsidP="001C23F8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The Social Response to Crack Users Seeking Treatment”. Sixteenth Annual International Conference, National Hispanic Science Network on Drug Abuse (NHSN), June 15-17, 2016, Palm Desert, CA. </w:t>
      </w:r>
    </w:p>
    <w:p w14:paraId="76CFCE13" w14:textId="71C3F1A9" w:rsidR="001C23F8" w:rsidRPr="0069649E" w:rsidRDefault="001C23F8" w:rsidP="001C23F8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HIV and STI Risk Profile of Crack Users: Preliminary Data from a Projecting Mapping Intervention in Mexico City”. Sixteenth Annual International Conference, National Hispanic Science Network on Drug Abuse (NHSN), June 15-17, 2016, Palm Desert, CA. </w:t>
      </w:r>
    </w:p>
    <w:p w14:paraId="6F8A1E95" w14:textId="775AF0AB" w:rsidR="001C23F8" w:rsidRPr="0069649E" w:rsidRDefault="001C23F8" w:rsidP="001C23F8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The Consequences of Drug Policies on Latino Offending and Incarceration”. Sixteenth Annual International Conference, National Hispanic Science Network on Drug Abuse (NHSN), June 15-17, 2016, Palm Desert, CA. </w:t>
      </w:r>
    </w:p>
    <w:p w14:paraId="1A384DD8" w14:textId="1CE7468C" w:rsidR="001C23F8" w:rsidRPr="0069649E" w:rsidRDefault="001C23F8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lastRenderedPageBreak/>
        <w:t xml:space="preserve">“Building and Sustaining Effective Intra-University Collaborations in Mentoring and Training”. Sixteenth Annual International Conference, National Hispanic Science Network on Drug Abuse (NHSN), June 15-17, 2016, Palm Desert, CA. </w:t>
      </w:r>
    </w:p>
    <w:p w14:paraId="65134E25" w14:textId="2FE18D70" w:rsidR="008F202A" w:rsidRPr="0069649E" w:rsidRDefault="008F202A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The Science of Team Research: Notes from the Field”. Summer Institute, Interdisciplinary Research Training Institute on Hispanic Drug Abuse (IRTI), June 7-13, 2016</w:t>
      </w:r>
      <w:r w:rsidR="002D2D61" w:rsidRPr="0069649E">
        <w:rPr>
          <w:rFonts w:ascii="Garamond" w:hAnsi="Garamond" w:cs="Arial"/>
        </w:rPr>
        <w:t xml:space="preserve">, Los Angeles, CA. </w:t>
      </w:r>
    </w:p>
    <w:p w14:paraId="5CD32C09" w14:textId="49AFD2AC" w:rsidR="008F202A" w:rsidRPr="0069649E" w:rsidRDefault="008F202A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</w:t>
      </w:r>
      <w:proofErr w:type="spellStart"/>
      <w:r w:rsidRPr="0069649E">
        <w:rPr>
          <w:rFonts w:ascii="Garamond" w:hAnsi="Garamond" w:cs="Arial"/>
        </w:rPr>
        <w:t>Tirando</w:t>
      </w:r>
      <w:proofErr w:type="spellEnd"/>
      <w:r w:rsidRPr="0069649E">
        <w:rPr>
          <w:rFonts w:ascii="Garamond" w:hAnsi="Garamond" w:cs="Arial"/>
        </w:rPr>
        <w:t xml:space="preserve"> </w:t>
      </w:r>
      <w:proofErr w:type="spellStart"/>
      <w:r w:rsidRPr="0069649E">
        <w:rPr>
          <w:rFonts w:ascii="Garamond" w:hAnsi="Garamond" w:cs="Arial"/>
        </w:rPr>
        <w:t>Esquina</w:t>
      </w:r>
      <w:proofErr w:type="spellEnd"/>
      <w:r w:rsidRPr="0069649E">
        <w:rPr>
          <w:rFonts w:ascii="Garamond" w:hAnsi="Garamond" w:cs="Arial"/>
        </w:rPr>
        <w:t xml:space="preserve"> – </w:t>
      </w:r>
      <w:proofErr w:type="spellStart"/>
      <w:r w:rsidRPr="0069649E">
        <w:rPr>
          <w:rFonts w:ascii="Garamond" w:hAnsi="Garamond" w:cs="Arial"/>
        </w:rPr>
        <w:t>Interveniendo</w:t>
      </w:r>
      <w:proofErr w:type="spellEnd"/>
      <w:r w:rsidRPr="0069649E">
        <w:rPr>
          <w:rFonts w:ascii="Garamond" w:hAnsi="Garamond" w:cs="Arial"/>
        </w:rPr>
        <w:t xml:space="preserve"> </w:t>
      </w:r>
      <w:proofErr w:type="spellStart"/>
      <w:r w:rsidRPr="0069649E">
        <w:rPr>
          <w:rFonts w:ascii="Garamond" w:hAnsi="Garamond" w:cs="Arial"/>
        </w:rPr>
        <w:t>Muros</w:t>
      </w:r>
      <w:proofErr w:type="spellEnd"/>
      <w:r w:rsidRPr="0069649E">
        <w:rPr>
          <w:rFonts w:ascii="Garamond" w:hAnsi="Garamond" w:cs="Arial"/>
        </w:rPr>
        <w:t xml:space="preserve"> de </w:t>
      </w:r>
      <w:proofErr w:type="spellStart"/>
      <w:r w:rsidRPr="0069649E">
        <w:rPr>
          <w:rFonts w:ascii="Garamond" w:hAnsi="Garamond" w:cs="Arial"/>
        </w:rPr>
        <w:t>Salud</w:t>
      </w:r>
      <w:proofErr w:type="spellEnd"/>
      <w:r w:rsidRPr="0069649E">
        <w:rPr>
          <w:rFonts w:ascii="Garamond" w:hAnsi="Garamond" w:cs="Arial"/>
        </w:rPr>
        <w:t>: International Intervention Science Collaboration”</w:t>
      </w:r>
      <w:r w:rsidR="002D2D61" w:rsidRPr="0069649E">
        <w:rPr>
          <w:rFonts w:ascii="Garamond" w:hAnsi="Garamond" w:cs="Arial"/>
        </w:rPr>
        <w:t xml:space="preserve"> Summer Institute, Interdisciplinary Research Training Institute on Hispanic Drug Abuse (IRTI), June 7-13, 2016, Los Angeles, CA.</w:t>
      </w:r>
    </w:p>
    <w:p w14:paraId="0DC2E0D9" w14:textId="43BE9F2C" w:rsidR="00730CD3" w:rsidRPr="0069649E" w:rsidRDefault="00730CD3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</w:t>
      </w:r>
      <w:r w:rsidR="005D53B2" w:rsidRPr="0069649E">
        <w:rPr>
          <w:rFonts w:ascii="Garamond" w:hAnsi="Garamond" w:cs="Arial"/>
        </w:rPr>
        <w:t xml:space="preserve">Longitudinal Outreach Strategies in the Relocation and Street Recruitment of Latino Young Adults with Histories of Adolescent Gang Membership and Drug Use”. International Conference on Outreach Work: Youth Gangs, Violence and Female Delinquency, December 3-5, 2015, Hong Kong. </w:t>
      </w:r>
    </w:p>
    <w:p w14:paraId="0896DECD" w14:textId="57B01588" w:rsidR="007138DC" w:rsidRPr="0069649E" w:rsidRDefault="007138DC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Diffusion of Crack in Mexico City: The Influence of the Environmental and Cultural Context on Social and Health Consequences”. International Conference on Reginal Integration, Borders and Globalization, October 28-30, 2015, Juarez, Mexico. </w:t>
      </w:r>
    </w:p>
    <w:p w14:paraId="368971DF" w14:textId="359372B0" w:rsidR="00F60CF6" w:rsidRPr="0069649E" w:rsidRDefault="00853888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Trajectories of Aging Long-Term Mexican-American Heroin Injectors: The Maturing Out Paradox”. American Sociological Association (ASA), August 22-25, 2015, Chicago, IL.  </w:t>
      </w:r>
    </w:p>
    <w:p w14:paraId="65DAB370" w14:textId="1CB8D020" w:rsidR="00F60CF6" w:rsidRPr="0069649E" w:rsidRDefault="00F60CF6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Mexicans and Marijuana Prohibition in the U.S.: The Early 20</w:t>
      </w:r>
      <w:r w:rsidRPr="0069649E">
        <w:rPr>
          <w:rFonts w:ascii="Garamond" w:hAnsi="Garamond" w:cs="Arial"/>
          <w:vertAlign w:val="superscript"/>
        </w:rPr>
        <w:t>th</w:t>
      </w:r>
      <w:r w:rsidRPr="0069649E">
        <w:rPr>
          <w:rFonts w:ascii="Garamond" w:hAnsi="Garamond" w:cs="Arial"/>
        </w:rPr>
        <w:t xml:space="preserve"> Century”. 65</w:t>
      </w:r>
      <w:r w:rsidRPr="0069649E">
        <w:rPr>
          <w:rFonts w:ascii="Garamond" w:hAnsi="Garamond" w:cs="Arial"/>
          <w:vertAlign w:val="superscript"/>
        </w:rPr>
        <w:t>th</w:t>
      </w:r>
      <w:r w:rsidRPr="0069649E">
        <w:rPr>
          <w:rFonts w:ascii="Garamond" w:hAnsi="Garamond" w:cs="Arial"/>
        </w:rPr>
        <w:t xml:space="preserve"> Annual Meeting, Removing the Mask, Lifting the Veil: Race, Class, and Gender in the 21</w:t>
      </w:r>
      <w:r w:rsidRPr="0069649E">
        <w:rPr>
          <w:rFonts w:ascii="Garamond" w:hAnsi="Garamond" w:cs="Arial"/>
          <w:vertAlign w:val="superscript"/>
        </w:rPr>
        <w:t>st</w:t>
      </w:r>
      <w:r w:rsidRPr="0069649E">
        <w:rPr>
          <w:rFonts w:ascii="Garamond" w:hAnsi="Garamond" w:cs="Arial"/>
        </w:rPr>
        <w:t xml:space="preserve"> Century, Society for the Study of Social Problems (SSSP), August 21-23, 2015, Chicago, IL.</w:t>
      </w:r>
    </w:p>
    <w:p w14:paraId="6E730363" w14:textId="03F840CD" w:rsidR="00F60CF6" w:rsidRPr="0069649E" w:rsidRDefault="00F60CF6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Projection Mapping with Crack Users in Mexico City”. 65</w:t>
      </w:r>
      <w:r w:rsidRPr="0069649E">
        <w:rPr>
          <w:rFonts w:ascii="Garamond" w:hAnsi="Garamond" w:cs="Arial"/>
          <w:vertAlign w:val="superscript"/>
        </w:rPr>
        <w:t>th</w:t>
      </w:r>
      <w:r w:rsidRPr="0069649E">
        <w:rPr>
          <w:rFonts w:ascii="Garamond" w:hAnsi="Garamond" w:cs="Arial"/>
        </w:rPr>
        <w:t xml:space="preserve"> Annual Meeting, Removing the Mask, Lifting the Veil: Race, Class, and Gender in the 21</w:t>
      </w:r>
      <w:r w:rsidRPr="0069649E">
        <w:rPr>
          <w:rFonts w:ascii="Garamond" w:hAnsi="Garamond" w:cs="Arial"/>
          <w:vertAlign w:val="superscript"/>
        </w:rPr>
        <w:t>st</w:t>
      </w:r>
      <w:r w:rsidRPr="0069649E">
        <w:rPr>
          <w:rFonts w:ascii="Garamond" w:hAnsi="Garamond" w:cs="Arial"/>
        </w:rPr>
        <w:t xml:space="preserve"> Century, Society for the Study of Social Problems (SSSP), August 21-23, 2015, Chicago, IL.</w:t>
      </w:r>
    </w:p>
    <w:p w14:paraId="650927B2" w14:textId="79B0C4FB" w:rsidR="00F60CF6" w:rsidRPr="0069649E" w:rsidRDefault="00F60CF6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The ‘Convenient Alternative’: Crack Use </w:t>
      </w:r>
      <w:proofErr w:type="gramStart"/>
      <w:r w:rsidRPr="0069649E">
        <w:rPr>
          <w:rFonts w:ascii="Garamond" w:hAnsi="Garamond" w:cs="Arial"/>
        </w:rPr>
        <w:t>Among</w:t>
      </w:r>
      <w:proofErr w:type="gramEnd"/>
      <w:r w:rsidRPr="0069649E">
        <w:rPr>
          <w:rFonts w:ascii="Garamond" w:hAnsi="Garamond" w:cs="Arial"/>
        </w:rPr>
        <w:t xml:space="preserve"> Heroin Users”. 65</w:t>
      </w:r>
      <w:r w:rsidRPr="0069649E">
        <w:rPr>
          <w:rFonts w:ascii="Garamond" w:hAnsi="Garamond" w:cs="Arial"/>
          <w:vertAlign w:val="superscript"/>
        </w:rPr>
        <w:t>th</w:t>
      </w:r>
      <w:r w:rsidRPr="0069649E">
        <w:rPr>
          <w:rFonts w:ascii="Garamond" w:hAnsi="Garamond" w:cs="Arial"/>
        </w:rPr>
        <w:t xml:space="preserve"> Annual Meeting, Removing the Mask, Lifting the Veil: Race, Class, and Gender in the 21</w:t>
      </w:r>
      <w:r w:rsidRPr="0069649E">
        <w:rPr>
          <w:rFonts w:ascii="Garamond" w:hAnsi="Garamond" w:cs="Arial"/>
          <w:vertAlign w:val="superscript"/>
        </w:rPr>
        <w:t>st</w:t>
      </w:r>
      <w:r w:rsidRPr="0069649E">
        <w:rPr>
          <w:rFonts w:ascii="Garamond" w:hAnsi="Garamond" w:cs="Arial"/>
        </w:rPr>
        <w:t xml:space="preserve"> Century, Society for the Study of Social Problems (SSSP), August 21-23, 2015, Chicago, IL. </w:t>
      </w:r>
    </w:p>
    <w:p w14:paraId="76B37F36" w14:textId="4B58C205" w:rsidR="00D30746" w:rsidRPr="0069649E" w:rsidRDefault="00D30746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Young Crack Users and Risk Management in Different Contexts in Mexico City”. Fifteenth Annual Internal Conference, National Hispanic Science Network (NHSN), June 24-26, 2015, San Antonio, TX.</w:t>
      </w:r>
    </w:p>
    <w:p w14:paraId="73C89300" w14:textId="06D6BA3E" w:rsidR="00D30746" w:rsidRPr="0069649E" w:rsidRDefault="00D30746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Successfully Boosting Diversity in Hispanic Drug Abuse Research: Evaluation of the Interdisciplinary Research Training Institute”. Fifteenth Annual Internal Conference, National Hispanic Science Network (NHSN), June 24-26, 2015, San Antonio, TX.</w:t>
      </w:r>
    </w:p>
    <w:p w14:paraId="709F4E49" w14:textId="33418643" w:rsidR="00D30746" w:rsidRPr="0069649E" w:rsidRDefault="00D30746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The Drug Use Patterns of Latino Day Laborers in a New Immigrant Settlement City”. Fifteenth Annual Internal Conference, National Hispanic Science Network (NHSN), June 24-26, 2015, San Antonio, TX.</w:t>
      </w:r>
    </w:p>
    <w:p w14:paraId="586AC55F" w14:textId="2FB5E858" w:rsidR="00D30746" w:rsidRPr="0069649E" w:rsidRDefault="00D30746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lastRenderedPageBreak/>
        <w:t>“Mental Health and Drug Abuse Profiles of Latino Inmates: Ethnicity, Nativity, and Treatment History”. Fifteenth Annual Internal Conference, National Hispanic Science Network (NHSN), June 24-26, 2015, San Antonio, TX.</w:t>
      </w:r>
    </w:p>
    <w:p w14:paraId="55237D5B" w14:textId="35960C83" w:rsidR="00D30746" w:rsidRPr="0069649E" w:rsidRDefault="00D30746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International Breakout Session”. Fifteenth Annual Internal Conference, National Hispanic Science Network (NHSN), June 24-26, 2015, San Antonio, TX.</w:t>
      </w:r>
    </w:p>
    <w:p w14:paraId="2EC536B5" w14:textId="598B6EB8" w:rsidR="00D30746" w:rsidRPr="0069649E" w:rsidRDefault="00D30746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Interdisciplinary Research Training Institute”. Fifteenth Annual Internal Conference, National Hispanic Science Network (NHSN), June 24-26, 2015, San Antonio, TX.</w:t>
      </w:r>
    </w:p>
    <w:p w14:paraId="652C2852" w14:textId="429BFC0C" w:rsidR="00812CEE" w:rsidRPr="0069649E" w:rsidRDefault="00D30746" w:rsidP="00812CEE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Career Plans and Development of Early Career Drug Abuse Researchers”. Fifteenth Annual Internal Conference, National Hispanic Science Network (NHSN), June 24-26, 2015, San Antonio, TX. </w:t>
      </w:r>
    </w:p>
    <w:p w14:paraId="523D3B65" w14:textId="41EFC91B" w:rsidR="00887A6C" w:rsidRPr="0069649E" w:rsidRDefault="00887A6C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Public Forum on Public Safety”. Blue Ribbon Commission on Marijuana Policy, April 21, 2015, Los Angeles, CA. </w:t>
      </w:r>
    </w:p>
    <w:p w14:paraId="23C11883" w14:textId="6164515B" w:rsidR="00EB7682" w:rsidRPr="0069649E" w:rsidRDefault="00EB7682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Race and Crime”. 95</w:t>
      </w:r>
      <w:r w:rsidRPr="0069649E">
        <w:rPr>
          <w:rFonts w:ascii="Garamond" w:hAnsi="Garamond" w:cs="Arial"/>
          <w:vertAlign w:val="superscript"/>
        </w:rPr>
        <w:t>th</w:t>
      </w:r>
      <w:r w:rsidRPr="0069649E">
        <w:rPr>
          <w:rFonts w:ascii="Garamond" w:hAnsi="Garamond" w:cs="Arial"/>
        </w:rPr>
        <w:t xml:space="preserve"> Annual Meeting, Latinos and the Change of a Nation: Implications for the Social Sciences. Southwestern Social Science Association (SSSA), April 8-11, 2015, Denver, CO.</w:t>
      </w:r>
    </w:p>
    <w:p w14:paraId="6192E404" w14:textId="62F9F87D" w:rsidR="00C74493" w:rsidRPr="0069649E" w:rsidRDefault="00C74493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The Consequences of Drug Policies on Latino Offending and Incarceration.” 11</w:t>
      </w:r>
      <w:r w:rsidRPr="0069649E">
        <w:rPr>
          <w:rFonts w:ascii="Garamond" w:hAnsi="Garamond" w:cs="Arial"/>
          <w:vertAlign w:val="superscript"/>
        </w:rPr>
        <w:t>th</w:t>
      </w:r>
      <w:r w:rsidRPr="0069649E">
        <w:rPr>
          <w:rFonts w:ascii="Garamond" w:hAnsi="Garamond" w:cs="Arial"/>
        </w:rPr>
        <w:t xml:space="preserve"> Annual Cesar E. Chavez Behavioral Health Conference, March 26, 2015, Glendale, AZ. </w:t>
      </w:r>
    </w:p>
    <w:p w14:paraId="0A3BE23E" w14:textId="7F9A67F3" w:rsidR="00C74493" w:rsidRPr="0069649E" w:rsidRDefault="00C74493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The Consequences of Drug Policies on Latino Offending and Incarceration.” The American Society of Criminology (ASC), November 19-22, 2014, San Francisco, CA.</w:t>
      </w:r>
    </w:p>
    <w:p w14:paraId="7109E5EA" w14:textId="0CEBD43A" w:rsidR="0041201A" w:rsidRPr="0069649E" w:rsidRDefault="0041201A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Causes and Consequences of Incarceration Growth in the United States</w:t>
      </w:r>
      <w:r w:rsidR="00C74493" w:rsidRPr="0069649E">
        <w:rPr>
          <w:rFonts w:ascii="Garamond" w:hAnsi="Garamond" w:cs="Arial"/>
        </w:rPr>
        <w:t xml:space="preserve">.” </w:t>
      </w:r>
      <w:r w:rsidRPr="0069649E">
        <w:rPr>
          <w:rFonts w:ascii="Garamond" w:hAnsi="Garamond" w:cs="Arial"/>
        </w:rPr>
        <w:t>The American Society of Criminology</w:t>
      </w:r>
      <w:r w:rsidR="00C74493" w:rsidRPr="0069649E">
        <w:rPr>
          <w:rFonts w:ascii="Garamond" w:hAnsi="Garamond" w:cs="Arial"/>
        </w:rPr>
        <w:t xml:space="preserve"> (ASC)</w:t>
      </w:r>
      <w:r w:rsidRPr="0069649E">
        <w:rPr>
          <w:rFonts w:ascii="Garamond" w:hAnsi="Garamond" w:cs="Arial"/>
        </w:rPr>
        <w:t xml:space="preserve">, November 19-22, 2014, San Francisco, CA. </w:t>
      </w:r>
    </w:p>
    <w:p w14:paraId="7893AC4E" w14:textId="4E39609A" w:rsidR="007E5140" w:rsidRPr="0069649E" w:rsidRDefault="007E5140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"The Social and Health Consequences of Illicit Drug Use in Ciudad </w:t>
      </w:r>
      <w:proofErr w:type="spellStart"/>
      <w:r w:rsidRPr="0069649E">
        <w:rPr>
          <w:rFonts w:ascii="Garamond" w:hAnsi="Garamond" w:cs="Arial"/>
        </w:rPr>
        <w:t>Ju</w:t>
      </w:r>
      <w:r w:rsidRPr="0069649E">
        <w:rPr>
          <w:rFonts w:ascii="Garamond" w:hAnsi="Garamond" w:cs="Arabic Typesetting"/>
          <w:sz w:val="32"/>
        </w:rPr>
        <w:t>á</w:t>
      </w:r>
      <w:r w:rsidRPr="0069649E">
        <w:rPr>
          <w:rFonts w:ascii="Garamond" w:hAnsi="Garamond" w:cs="Arial"/>
        </w:rPr>
        <w:t>rez</w:t>
      </w:r>
      <w:proofErr w:type="spellEnd"/>
      <w:r w:rsidRPr="0069649E">
        <w:rPr>
          <w:rFonts w:ascii="Garamond" w:hAnsi="Garamond" w:cs="Arial"/>
        </w:rPr>
        <w:t xml:space="preserve">" Fourteenth Annual International Conference, Resiliency and Neuroplasticity </w:t>
      </w:r>
      <w:proofErr w:type="gramStart"/>
      <w:r w:rsidRPr="0069649E">
        <w:rPr>
          <w:rFonts w:ascii="Garamond" w:hAnsi="Garamond" w:cs="Arial"/>
        </w:rPr>
        <w:t>Among</w:t>
      </w:r>
      <w:proofErr w:type="gramEnd"/>
      <w:r w:rsidRPr="0069649E">
        <w:rPr>
          <w:rFonts w:ascii="Garamond" w:hAnsi="Garamond" w:cs="Arial"/>
        </w:rPr>
        <w:t xml:space="preserve"> Vulnerable Populations – Towards a Synchrony of Disciplines.  National Hispanic Science Network</w:t>
      </w:r>
      <w:r w:rsidR="00C74493" w:rsidRPr="0069649E">
        <w:rPr>
          <w:rFonts w:ascii="Garamond" w:hAnsi="Garamond" w:cs="Arial"/>
        </w:rPr>
        <w:t xml:space="preserve"> (NHSN)</w:t>
      </w:r>
      <w:r w:rsidRPr="0069649E">
        <w:rPr>
          <w:rFonts w:ascii="Garamond" w:hAnsi="Garamond" w:cs="Arial"/>
        </w:rPr>
        <w:t xml:space="preserve">, September 3-6, 2014, El Paso, TX. </w:t>
      </w:r>
    </w:p>
    <w:p w14:paraId="11D16DFE" w14:textId="2DDF68F0" w:rsidR="000B4C16" w:rsidRPr="0069649E" w:rsidRDefault="000B4C16" w:rsidP="007E5140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International Collaborations: The Emergency of Crack Use in Mexico City” Fourteenth Annual International Conference, Resiliency and Neuroplasticity </w:t>
      </w:r>
      <w:proofErr w:type="gramStart"/>
      <w:r w:rsidRPr="0069649E">
        <w:rPr>
          <w:rFonts w:ascii="Garamond" w:hAnsi="Garamond" w:cs="Arial"/>
        </w:rPr>
        <w:t>Among</w:t>
      </w:r>
      <w:proofErr w:type="gramEnd"/>
      <w:r w:rsidRPr="0069649E">
        <w:rPr>
          <w:rFonts w:ascii="Garamond" w:hAnsi="Garamond" w:cs="Arial"/>
        </w:rPr>
        <w:t xml:space="preserve"> Vulnerable Populations – Towards a Synchrony of Disciplines.  National Hispanic Science Network, September 3-6, 2014, El Paso, TX. </w:t>
      </w:r>
    </w:p>
    <w:p w14:paraId="24CD3976" w14:textId="36F7F0AD" w:rsidR="00310A35" w:rsidRPr="0069649E" w:rsidRDefault="002F60B8" w:rsidP="002F60B8">
      <w:pPr>
        <w:spacing w:after="200" w:line="276" w:lineRule="auto"/>
        <w:ind w:left="720" w:hanging="720"/>
        <w:contextualSpacing/>
        <w:rPr>
          <w:rFonts w:ascii="Garamond" w:eastAsiaTheme="minorHAnsi" w:hAnsi="Garamond" w:cstheme="minorBidi"/>
        </w:rPr>
      </w:pPr>
      <w:r w:rsidRPr="0069649E">
        <w:rPr>
          <w:rFonts w:ascii="Garamond" w:eastAsiaTheme="minorHAnsi" w:hAnsi="Garamond" w:cstheme="minorBidi"/>
        </w:rPr>
        <w:t>“</w:t>
      </w:r>
      <w:r w:rsidR="00310A35" w:rsidRPr="0069649E">
        <w:rPr>
          <w:rFonts w:ascii="Garamond" w:eastAsiaTheme="minorHAnsi" w:hAnsi="Garamond" w:cstheme="minorBidi"/>
        </w:rPr>
        <w:t>Ethnographic Methods in Accessing a Street-Recruited Community Based Sample of Crack Users in Mexico City</w:t>
      </w:r>
      <w:r w:rsidR="002457EB" w:rsidRPr="0069649E">
        <w:rPr>
          <w:rFonts w:ascii="Garamond" w:eastAsiaTheme="minorHAnsi" w:hAnsi="Garamond" w:cstheme="minorBidi"/>
        </w:rPr>
        <w:t xml:space="preserve">.” </w:t>
      </w:r>
      <w:r w:rsidR="00310A35" w:rsidRPr="0069649E">
        <w:rPr>
          <w:rFonts w:ascii="Garamond" w:eastAsiaTheme="minorHAnsi" w:hAnsi="Garamond" w:cstheme="minorBidi"/>
        </w:rPr>
        <w:t>American Sociological Association</w:t>
      </w:r>
      <w:r w:rsidR="002457EB" w:rsidRPr="0069649E">
        <w:rPr>
          <w:rFonts w:ascii="Garamond" w:eastAsiaTheme="minorHAnsi" w:hAnsi="Garamond" w:cstheme="minorBidi"/>
        </w:rPr>
        <w:t xml:space="preserve"> (ASA)</w:t>
      </w:r>
      <w:r w:rsidR="00310A35" w:rsidRPr="0069649E">
        <w:rPr>
          <w:rFonts w:ascii="Garamond" w:eastAsiaTheme="minorHAnsi" w:hAnsi="Garamond" w:cstheme="minorBidi"/>
        </w:rPr>
        <w:t>, August 16-19, 2014</w:t>
      </w:r>
      <w:r w:rsidR="002457EB" w:rsidRPr="0069649E">
        <w:rPr>
          <w:rFonts w:ascii="Garamond" w:eastAsiaTheme="minorHAnsi" w:hAnsi="Garamond" w:cstheme="minorBidi"/>
        </w:rPr>
        <w:t>.</w:t>
      </w:r>
      <w:r w:rsidR="00310A35" w:rsidRPr="0069649E">
        <w:rPr>
          <w:rFonts w:ascii="Garamond" w:eastAsiaTheme="minorHAnsi" w:hAnsi="Garamond" w:cstheme="minorBidi"/>
        </w:rPr>
        <w:t xml:space="preserve"> San Francisco, CA</w:t>
      </w:r>
      <w:r w:rsidR="002457EB" w:rsidRPr="0069649E">
        <w:rPr>
          <w:rFonts w:ascii="Garamond" w:eastAsiaTheme="minorHAnsi" w:hAnsi="Garamond" w:cstheme="minorBidi"/>
        </w:rPr>
        <w:t>.</w:t>
      </w:r>
    </w:p>
    <w:p w14:paraId="70223649" w14:textId="77777777" w:rsidR="00310A35" w:rsidRPr="0069649E" w:rsidRDefault="00310A35" w:rsidP="00310A35">
      <w:pPr>
        <w:spacing w:after="200" w:line="276" w:lineRule="auto"/>
        <w:ind w:left="360"/>
        <w:contextualSpacing/>
        <w:rPr>
          <w:rFonts w:ascii="Garamond" w:eastAsiaTheme="minorHAnsi" w:hAnsi="Garamond" w:cstheme="minorBidi"/>
        </w:rPr>
      </w:pPr>
    </w:p>
    <w:p w14:paraId="6B89873A" w14:textId="5025032F" w:rsidR="00310A35" w:rsidRPr="0069649E" w:rsidRDefault="00310A35" w:rsidP="002F60B8">
      <w:pPr>
        <w:spacing w:after="200" w:line="276" w:lineRule="auto"/>
        <w:ind w:left="720" w:hanging="720"/>
        <w:contextualSpacing/>
        <w:rPr>
          <w:rFonts w:ascii="Garamond" w:eastAsiaTheme="minorHAnsi" w:hAnsi="Garamond" w:cstheme="minorBidi"/>
        </w:rPr>
      </w:pPr>
      <w:r w:rsidRPr="0069649E">
        <w:rPr>
          <w:rFonts w:ascii="Garamond" w:eastAsiaTheme="minorHAnsi" w:hAnsi="Garamond" w:cstheme="minorBidi"/>
        </w:rPr>
        <w:t xml:space="preserve"> “Emerging Patterns of Crack Use in Mexico City</w:t>
      </w:r>
      <w:r w:rsidR="002457EB" w:rsidRPr="0069649E">
        <w:rPr>
          <w:rFonts w:ascii="Garamond" w:eastAsiaTheme="minorHAnsi" w:hAnsi="Garamond" w:cstheme="minorBidi"/>
        </w:rPr>
        <w:t xml:space="preserve">.” </w:t>
      </w:r>
      <w:r w:rsidR="002F60B8" w:rsidRPr="0069649E">
        <w:rPr>
          <w:rFonts w:ascii="Garamond" w:eastAsiaTheme="minorHAnsi" w:hAnsi="Garamond" w:cstheme="minorBidi"/>
        </w:rPr>
        <w:t>American Sociological Association</w:t>
      </w:r>
      <w:r w:rsidR="002457EB" w:rsidRPr="0069649E">
        <w:rPr>
          <w:rFonts w:ascii="Garamond" w:eastAsiaTheme="minorHAnsi" w:hAnsi="Garamond" w:cstheme="minorBidi"/>
        </w:rPr>
        <w:t xml:space="preserve"> (ASA)</w:t>
      </w:r>
      <w:r w:rsidR="002F60B8" w:rsidRPr="0069649E">
        <w:rPr>
          <w:rFonts w:ascii="Garamond" w:eastAsiaTheme="minorHAnsi" w:hAnsi="Garamond" w:cstheme="minorBidi"/>
        </w:rPr>
        <w:t>, August 16-19, 2014</w:t>
      </w:r>
      <w:r w:rsidR="002457EB" w:rsidRPr="0069649E">
        <w:rPr>
          <w:rFonts w:ascii="Garamond" w:eastAsiaTheme="minorHAnsi" w:hAnsi="Garamond" w:cstheme="minorBidi"/>
        </w:rPr>
        <w:t>.</w:t>
      </w:r>
      <w:r w:rsidR="002F60B8" w:rsidRPr="0069649E">
        <w:rPr>
          <w:rFonts w:ascii="Garamond" w:eastAsiaTheme="minorHAnsi" w:hAnsi="Garamond" w:cstheme="minorBidi"/>
        </w:rPr>
        <w:t xml:space="preserve"> </w:t>
      </w:r>
      <w:r w:rsidR="002457EB" w:rsidRPr="0069649E">
        <w:rPr>
          <w:rFonts w:ascii="Garamond" w:eastAsiaTheme="minorHAnsi" w:hAnsi="Garamond" w:cstheme="minorBidi"/>
        </w:rPr>
        <w:t>San Francisco, CA.</w:t>
      </w:r>
    </w:p>
    <w:p w14:paraId="27BFC168" w14:textId="77777777" w:rsidR="002457EB" w:rsidRPr="0069649E" w:rsidRDefault="002457EB" w:rsidP="002F60B8">
      <w:pPr>
        <w:spacing w:after="200" w:line="276" w:lineRule="auto"/>
        <w:ind w:left="720" w:hanging="630"/>
        <w:contextualSpacing/>
        <w:rPr>
          <w:rFonts w:ascii="Garamond" w:eastAsiaTheme="minorHAnsi" w:hAnsi="Garamond" w:cstheme="minorBidi"/>
        </w:rPr>
      </w:pPr>
    </w:p>
    <w:p w14:paraId="19125CEF" w14:textId="641082A5" w:rsidR="00310A35" w:rsidRPr="0069649E" w:rsidRDefault="00310A35" w:rsidP="002F60B8">
      <w:pPr>
        <w:spacing w:after="200" w:line="276" w:lineRule="auto"/>
        <w:ind w:left="720" w:hanging="630"/>
        <w:contextualSpacing/>
        <w:rPr>
          <w:rFonts w:ascii="Garamond" w:eastAsiaTheme="minorHAnsi" w:hAnsi="Garamond" w:cstheme="minorBidi"/>
        </w:rPr>
      </w:pPr>
      <w:r w:rsidRPr="0069649E">
        <w:rPr>
          <w:rFonts w:ascii="Garamond" w:eastAsiaTheme="minorHAnsi" w:hAnsi="Garamond" w:cstheme="minorBidi"/>
        </w:rPr>
        <w:lastRenderedPageBreak/>
        <w:t xml:space="preserve"> “Prevalence of Biological Risk Factors and STIs </w:t>
      </w:r>
      <w:r w:rsidR="002F60B8" w:rsidRPr="0069649E">
        <w:rPr>
          <w:rFonts w:ascii="Garamond" w:eastAsiaTheme="minorHAnsi" w:hAnsi="Garamond" w:cstheme="minorBidi"/>
        </w:rPr>
        <w:t>a</w:t>
      </w:r>
      <w:r w:rsidRPr="0069649E">
        <w:rPr>
          <w:rFonts w:ascii="Garamond" w:eastAsiaTheme="minorHAnsi" w:hAnsi="Garamond" w:cstheme="minorBidi"/>
        </w:rPr>
        <w:t>mong Drug Using Mexican American Men with Histories of Gang Membership</w:t>
      </w:r>
      <w:r w:rsidR="002457EB" w:rsidRPr="0069649E">
        <w:rPr>
          <w:rFonts w:ascii="Garamond" w:eastAsiaTheme="minorHAnsi" w:hAnsi="Garamond" w:cstheme="minorBidi"/>
        </w:rPr>
        <w:t>.”</w:t>
      </w:r>
      <w:r w:rsidRPr="0069649E">
        <w:rPr>
          <w:rFonts w:ascii="Garamond" w:eastAsiaTheme="minorHAnsi" w:hAnsi="Garamond" w:cstheme="minorBidi"/>
        </w:rPr>
        <w:t xml:space="preserve"> Society for Study on Social Problems</w:t>
      </w:r>
      <w:r w:rsidR="002457EB" w:rsidRPr="0069649E">
        <w:rPr>
          <w:rFonts w:ascii="Garamond" w:eastAsiaTheme="minorHAnsi" w:hAnsi="Garamond" w:cstheme="minorBidi"/>
        </w:rPr>
        <w:t xml:space="preserve"> (SSSP)</w:t>
      </w:r>
      <w:r w:rsidRPr="0069649E">
        <w:rPr>
          <w:rFonts w:ascii="Garamond" w:eastAsiaTheme="minorHAnsi" w:hAnsi="Garamond" w:cstheme="minorBidi"/>
        </w:rPr>
        <w:t>, August 15-17, 2014</w:t>
      </w:r>
      <w:r w:rsidR="002457EB" w:rsidRPr="0069649E">
        <w:rPr>
          <w:rFonts w:ascii="Garamond" w:eastAsiaTheme="minorHAnsi" w:hAnsi="Garamond" w:cstheme="minorBidi"/>
        </w:rPr>
        <w:t>.</w:t>
      </w:r>
      <w:r w:rsidRPr="0069649E">
        <w:rPr>
          <w:rFonts w:ascii="Garamond" w:eastAsiaTheme="minorHAnsi" w:hAnsi="Garamond" w:cstheme="minorBidi"/>
        </w:rPr>
        <w:t xml:space="preserve"> San Francisco, CA</w:t>
      </w:r>
      <w:r w:rsidR="002457EB" w:rsidRPr="0069649E">
        <w:rPr>
          <w:rFonts w:ascii="Garamond" w:eastAsiaTheme="minorHAnsi" w:hAnsi="Garamond" w:cstheme="minorBidi"/>
        </w:rPr>
        <w:t>.</w:t>
      </w:r>
    </w:p>
    <w:p w14:paraId="1798A0E6" w14:textId="77777777" w:rsidR="00310A35" w:rsidRPr="0069649E" w:rsidRDefault="00310A35">
      <w:pPr>
        <w:jc w:val="both"/>
        <w:rPr>
          <w:rFonts w:ascii="Garamond" w:hAnsi="Garamond" w:cs="Arial"/>
          <w:b/>
          <w:bCs/>
        </w:rPr>
      </w:pPr>
    </w:p>
    <w:p w14:paraId="2DC00A98" w14:textId="4A66C7EC" w:rsidR="00310A35" w:rsidRPr="0069649E" w:rsidRDefault="00310A35" w:rsidP="002F60B8">
      <w:pPr>
        <w:pStyle w:val="ListParagraph"/>
        <w:ind w:hanging="630"/>
        <w:rPr>
          <w:rFonts w:ascii="Garamond" w:hAnsi="Garamond"/>
        </w:rPr>
      </w:pPr>
      <w:r w:rsidRPr="0069649E">
        <w:rPr>
          <w:rFonts w:ascii="Garamond" w:hAnsi="Garamond"/>
        </w:rPr>
        <w:t xml:space="preserve"> “Substance Use, Mental Health and Incarceration </w:t>
      </w:r>
      <w:r w:rsidR="002F60B8" w:rsidRPr="0069649E">
        <w:rPr>
          <w:rFonts w:ascii="Garamond" w:hAnsi="Garamond"/>
        </w:rPr>
        <w:t>a</w:t>
      </w:r>
      <w:r w:rsidRPr="0069649E">
        <w:rPr>
          <w:rFonts w:ascii="Garamond" w:hAnsi="Garamond"/>
        </w:rPr>
        <w:t>mong Mexican-American Young Adult Men wit</w:t>
      </w:r>
      <w:r w:rsidR="002457EB" w:rsidRPr="0069649E">
        <w:rPr>
          <w:rFonts w:ascii="Garamond" w:hAnsi="Garamond"/>
        </w:rPr>
        <w:t>h a History of Gang Membership.”</w:t>
      </w:r>
      <w:r w:rsidRPr="0069649E">
        <w:rPr>
          <w:rFonts w:ascii="Garamond" w:hAnsi="Garamond"/>
        </w:rPr>
        <w:t xml:space="preserve"> College on Problems of Drug Dependence</w:t>
      </w:r>
      <w:r w:rsidR="002457EB" w:rsidRPr="0069649E">
        <w:rPr>
          <w:rFonts w:ascii="Garamond" w:hAnsi="Garamond"/>
        </w:rPr>
        <w:t xml:space="preserve"> (CPDD)</w:t>
      </w:r>
      <w:r w:rsidRPr="0069649E">
        <w:rPr>
          <w:rFonts w:ascii="Garamond" w:hAnsi="Garamond"/>
        </w:rPr>
        <w:t>, June 14-19, 2014</w:t>
      </w:r>
      <w:r w:rsidR="002457EB" w:rsidRPr="0069649E">
        <w:rPr>
          <w:rFonts w:ascii="Garamond" w:hAnsi="Garamond"/>
        </w:rPr>
        <w:t>.</w:t>
      </w:r>
      <w:r w:rsidRPr="0069649E">
        <w:rPr>
          <w:rFonts w:ascii="Garamond" w:hAnsi="Garamond"/>
        </w:rPr>
        <w:t xml:space="preserve"> </w:t>
      </w:r>
      <w:r w:rsidR="002457EB" w:rsidRPr="0069649E">
        <w:rPr>
          <w:rFonts w:ascii="Garamond" w:hAnsi="Garamond"/>
        </w:rPr>
        <w:t>San Juan, Puerto Rico.</w:t>
      </w:r>
    </w:p>
    <w:p w14:paraId="7D9B7503" w14:textId="77777777" w:rsidR="001239C9" w:rsidRPr="0069649E" w:rsidRDefault="001239C9">
      <w:pPr>
        <w:jc w:val="both"/>
        <w:rPr>
          <w:rFonts w:ascii="Garamond" w:hAnsi="Garamond" w:cs="Arial"/>
          <w:b/>
          <w:bCs/>
        </w:rPr>
      </w:pPr>
    </w:p>
    <w:p w14:paraId="4FE4FDA8" w14:textId="6060CA2D" w:rsidR="001239C9" w:rsidRPr="0069649E" w:rsidRDefault="001239C9" w:rsidP="001239C9">
      <w:pPr>
        <w:ind w:left="720" w:hanging="720"/>
        <w:jc w:val="both"/>
        <w:rPr>
          <w:rFonts w:ascii="Garamond" w:hAnsi="Garamond"/>
          <w:bCs/>
          <w:iCs/>
        </w:rPr>
      </w:pPr>
      <w:r w:rsidRPr="0069649E">
        <w:rPr>
          <w:rFonts w:ascii="Garamond" w:hAnsi="Garamond"/>
        </w:rPr>
        <w:t>“Diffusion of Crack: The Influence of Macro-Level Factors, Migration, and</w:t>
      </w:r>
      <w:r w:rsidR="002457EB" w:rsidRPr="0069649E">
        <w:rPr>
          <w:rFonts w:ascii="Garamond" w:hAnsi="Garamond"/>
        </w:rPr>
        <w:t xml:space="preserve"> Existing Interdiction Efforts.”</w:t>
      </w:r>
      <w:r w:rsidRPr="0069649E">
        <w:rPr>
          <w:rFonts w:ascii="Garamond" w:hAnsi="Garamond"/>
        </w:rPr>
        <w:t xml:space="preserve"> </w:t>
      </w:r>
      <w:r w:rsidRPr="0069649E">
        <w:rPr>
          <w:rFonts w:ascii="Garamond" w:hAnsi="Garamond"/>
          <w:bCs/>
        </w:rPr>
        <w:t>Society for Social Work Research</w:t>
      </w:r>
      <w:r w:rsidR="002457EB" w:rsidRPr="0069649E">
        <w:rPr>
          <w:rFonts w:ascii="Garamond" w:hAnsi="Garamond"/>
          <w:bCs/>
        </w:rPr>
        <w:t xml:space="preserve"> (SSWR)</w:t>
      </w:r>
      <w:r w:rsidRPr="0069649E">
        <w:rPr>
          <w:rFonts w:ascii="Garamond" w:hAnsi="Garamond"/>
          <w:bCs/>
        </w:rPr>
        <w:t>, January 15-19, 2014</w:t>
      </w:r>
      <w:r w:rsidR="002457EB" w:rsidRPr="0069649E">
        <w:rPr>
          <w:rFonts w:ascii="Garamond" w:hAnsi="Garamond"/>
          <w:bCs/>
        </w:rPr>
        <w:t>.</w:t>
      </w:r>
      <w:r w:rsidRPr="0069649E">
        <w:rPr>
          <w:rFonts w:ascii="Garamond" w:hAnsi="Garamond"/>
          <w:bCs/>
        </w:rPr>
        <w:t xml:space="preserve"> </w:t>
      </w:r>
      <w:r w:rsidRPr="0069649E">
        <w:rPr>
          <w:rFonts w:ascii="Garamond" w:eastAsiaTheme="minorEastAsia" w:hAnsi="Garamond"/>
          <w:color w:val="000000" w:themeColor="text1"/>
          <w:kern w:val="24"/>
        </w:rPr>
        <w:t>San Antonio, TX</w:t>
      </w:r>
      <w:r w:rsidR="002457EB" w:rsidRPr="0069649E">
        <w:rPr>
          <w:rFonts w:ascii="Garamond" w:eastAsiaTheme="minorEastAsia" w:hAnsi="Garamond"/>
          <w:color w:val="000000" w:themeColor="text1"/>
          <w:kern w:val="24"/>
        </w:rPr>
        <w:t>.</w:t>
      </w:r>
    </w:p>
    <w:p w14:paraId="3F98CA09" w14:textId="77777777" w:rsidR="002F60B8" w:rsidRPr="0069649E" w:rsidRDefault="002F60B8" w:rsidP="001239C9">
      <w:pPr>
        <w:ind w:left="720" w:hanging="720"/>
        <w:jc w:val="both"/>
        <w:rPr>
          <w:rFonts w:ascii="Garamond" w:hAnsi="Garamond"/>
          <w:bCs/>
          <w:iCs/>
        </w:rPr>
      </w:pPr>
    </w:p>
    <w:p w14:paraId="41EA20C3" w14:textId="6F5C83D3" w:rsidR="002F60B8" w:rsidRPr="0069649E" w:rsidRDefault="002F60B8" w:rsidP="002F60B8">
      <w:pPr>
        <w:spacing w:after="200" w:line="276" w:lineRule="auto"/>
        <w:ind w:left="720" w:hanging="720"/>
        <w:contextualSpacing/>
        <w:rPr>
          <w:rFonts w:ascii="Garamond" w:eastAsiaTheme="minorHAnsi" w:hAnsi="Garamond" w:cstheme="minorBidi"/>
        </w:rPr>
      </w:pPr>
      <w:r w:rsidRPr="0069649E">
        <w:rPr>
          <w:rFonts w:ascii="Garamond" w:eastAsiaTheme="minorHAnsi" w:hAnsi="Garamond" w:cstheme="minorBidi"/>
        </w:rPr>
        <w:t xml:space="preserve"> “The Influence of Partnership, Parenthood, and Employment on Crime and Drug Use Behaviors among Mexican-American Gang Members</w:t>
      </w:r>
      <w:r w:rsidR="002457EB" w:rsidRPr="0069649E">
        <w:rPr>
          <w:rFonts w:ascii="Garamond" w:eastAsiaTheme="minorHAnsi" w:hAnsi="Garamond" w:cstheme="minorBidi"/>
        </w:rPr>
        <w:t xml:space="preserve">.” </w:t>
      </w:r>
      <w:r w:rsidRPr="0069649E">
        <w:rPr>
          <w:rFonts w:ascii="Garamond" w:eastAsiaTheme="minorHAnsi" w:hAnsi="Garamond" w:cstheme="minorBidi"/>
        </w:rPr>
        <w:t>American Society of Criminology</w:t>
      </w:r>
      <w:r w:rsidR="002457EB" w:rsidRPr="0069649E">
        <w:rPr>
          <w:rFonts w:ascii="Garamond" w:eastAsiaTheme="minorHAnsi" w:hAnsi="Garamond" w:cstheme="minorBidi"/>
        </w:rPr>
        <w:t xml:space="preserve"> (ASC)</w:t>
      </w:r>
      <w:r w:rsidRPr="0069649E">
        <w:rPr>
          <w:rFonts w:ascii="Garamond" w:eastAsiaTheme="minorHAnsi" w:hAnsi="Garamond" w:cstheme="minorBidi"/>
        </w:rPr>
        <w:t>, November 20-23, 2013</w:t>
      </w:r>
      <w:r w:rsidR="002457EB" w:rsidRPr="0069649E">
        <w:rPr>
          <w:rFonts w:ascii="Garamond" w:eastAsiaTheme="minorHAnsi" w:hAnsi="Garamond" w:cstheme="minorBidi"/>
        </w:rPr>
        <w:t>.</w:t>
      </w:r>
      <w:r w:rsidRPr="0069649E">
        <w:rPr>
          <w:rFonts w:ascii="Garamond" w:eastAsiaTheme="minorHAnsi" w:hAnsi="Garamond" w:cstheme="minorBidi"/>
        </w:rPr>
        <w:t xml:space="preserve"> Atlanta, GA.</w:t>
      </w:r>
      <w:r w:rsidR="002457EB" w:rsidRPr="0069649E">
        <w:rPr>
          <w:rFonts w:ascii="Garamond" w:eastAsiaTheme="minorHAnsi" w:hAnsi="Garamond" w:cstheme="minorBidi"/>
        </w:rPr>
        <w:t xml:space="preserve"> </w:t>
      </w:r>
    </w:p>
    <w:p w14:paraId="638B9375" w14:textId="77777777" w:rsidR="002F60B8" w:rsidRPr="0069649E" w:rsidRDefault="002F60B8" w:rsidP="001239C9">
      <w:pPr>
        <w:ind w:left="720" w:hanging="720"/>
        <w:jc w:val="both"/>
        <w:rPr>
          <w:rFonts w:ascii="Garamond" w:hAnsi="Garamond" w:cs="Arial"/>
        </w:rPr>
      </w:pPr>
    </w:p>
    <w:p w14:paraId="2C4A6F18" w14:textId="365F6CDD" w:rsidR="00DA650B" w:rsidRPr="0069649E" w:rsidRDefault="00DA650B" w:rsidP="001239C9">
      <w:pPr>
        <w:spacing w:after="200" w:line="276" w:lineRule="auto"/>
        <w:ind w:left="720" w:hanging="720"/>
        <w:contextualSpacing/>
        <w:rPr>
          <w:rFonts w:ascii="Garamond" w:eastAsiaTheme="minorHAnsi" w:hAnsi="Garamond"/>
        </w:rPr>
      </w:pPr>
      <w:r w:rsidRPr="0069649E">
        <w:rPr>
          <w:rFonts w:ascii="Garamond" w:eastAsiaTheme="minorHAnsi" w:hAnsi="Garamond"/>
        </w:rPr>
        <w:t>“High Risk Methods and Paraphernalia Practices of Crack Smoking in Mexico City</w:t>
      </w:r>
      <w:r w:rsidR="002457EB" w:rsidRPr="0069649E">
        <w:rPr>
          <w:rFonts w:ascii="Garamond" w:eastAsiaTheme="minorHAnsi" w:hAnsi="Garamond"/>
        </w:rPr>
        <w:t>.</w:t>
      </w:r>
      <w:r w:rsidRPr="0069649E">
        <w:rPr>
          <w:rFonts w:ascii="Garamond" w:eastAsiaTheme="minorHAnsi" w:hAnsi="Garamond"/>
        </w:rPr>
        <w:t>” College on Problems of Drug Dependence</w:t>
      </w:r>
      <w:r w:rsidR="002457EB" w:rsidRPr="0069649E">
        <w:rPr>
          <w:rFonts w:ascii="Garamond" w:eastAsiaTheme="minorHAnsi" w:hAnsi="Garamond"/>
        </w:rPr>
        <w:t xml:space="preserve"> (CPDD)</w:t>
      </w:r>
      <w:r w:rsidRPr="0069649E">
        <w:rPr>
          <w:rFonts w:ascii="Garamond" w:eastAsiaTheme="minorHAnsi" w:hAnsi="Garamond"/>
        </w:rPr>
        <w:t xml:space="preserve">, June 15-20, </w:t>
      </w:r>
      <w:r w:rsidR="001239C9" w:rsidRPr="0069649E">
        <w:rPr>
          <w:rFonts w:ascii="Garamond" w:eastAsiaTheme="minorHAnsi" w:hAnsi="Garamond"/>
        </w:rPr>
        <w:t>2013</w:t>
      </w:r>
      <w:r w:rsidR="002457EB" w:rsidRPr="0069649E">
        <w:rPr>
          <w:rFonts w:ascii="Garamond" w:eastAsiaTheme="minorHAnsi" w:hAnsi="Garamond"/>
        </w:rPr>
        <w:t>.</w:t>
      </w:r>
      <w:r w:rsidR="001239C9" w:rsidRPr="0069649E">
        <w:rPr>
          <w:rFonts w:ascii="Garamond" w:eastAsiaTheme="minorHAnsi" w:hAnsi="Garamond"/>
        </w:rPr>
        <w:t xml:space="preserve"> </w:t>
      </w:r>
      <w:r w:rsidR="002457EB" w:rsidRPr="0069649E">
        <w:rPr>
          <w:rFonts w:ascii="Garamond" w:eastAsiaTheme="minorHAnsi" w:hAnsi="Garamond"/>
        </w:rPr>
        <w:t>San Diego, CA.</w:t>
      </w:r>
    </w:p>
    <w:p w14:paraId="3E94C269" w14:textId="77777777" w:rsidR="00DA650B" w:rsidRPr="0069649E" w:rsidRDefault="00DA650B" w:rsidP="00DA650B">
      <w:pPr>
        <w:spacing w:after="200" w:line="276" w:lineRule="auto"/>
        <w:ind w:left="720"/>
        <w:contextualSpacing/>
        <w:rPr>
          <w:rFonts w:ascii="Garamond" w:eastAsiaTheme="minorHAnsi" w:hAnsi="Garamond"/>
        </w:rPr>
      </w:pPr>
    </w:p>
    <w:p w14:paraId="6BF3160D" w14:textId="2B2488E8" w:rsidR="00DA650B" w:rsidRPr="0069649E" w:rsidRDefault="002457EB" w:rsidP="001239C9">
      <w:pPr>
        <w:spacing w:after="200" w:line="276" w:lineRule="auto"/>
        <w:ind w:left="720" w:hanging="720"/>
        <w:contextualSpacing/>
        <w:rPr>
          <w:rFonts w:ascii="Garamond" w:eastAsiaTheme="minorHAnsi" w:hAnsi="Garamond"/>
        </w:rPr>
      </w:pPr>
      <w:r w:rsidRPr="0069649E">
        <w:rPr>
          <w:rFonts w:ascii="Garamond" w:hAnsi="Garamond"/>
          <w:bCs/>
        </w:rPr>
        <w:t>“Precocious T</w:t>
      </w:r>
      <w:r w:rsidR="00DA650B" w:rsidRPr="0069649E">
        <w:rPr>
          <w:rFonts w:ascii="Garamond" w:hAnsi="Garamond"/>
          <w:bCs/>
        </w:rPr>
        <w:t>ransitions a</w:t>
      </w:r>
      <w:r w:rsidRPr="0069649E">
        <w:rPr>
          <w:rFonts w:ascii="Garamond" w:hAnsi="Garamond"/>
          <w:bCs/>
        </w:rPr>
        <w:t>nd I</w:t>
      </w:r>
      <w:r w:rsidR="00DA650B" w:rsidRPr="0069649E">
        <w:rPr>
          <w:rFonts w:ascii="Garamond" w:hAnsi="Garamond"/>
          <w:bCs/>
        </w:rPr>
        <w:t xml:space="preserve">njection </w:t>
      </w:r>
      <w:r w:rsidRPr="0069649E">
        <w:rPr>
          <w:rFonts w:ascii="Garamond" w:hAnsi="Garamond"/>
          <w:bCs/>
        </w:rPr>
        <w:t>D</w:t>
      </w:r>
      <w:r w:rsidR="00DA650B" w:rsidRPr="0069649E">
        <w:rPr>
          <w:rFonts w:ascii="Garamond" w:hAnsi="Garamond"/>
          <w:bCs/>
        </w:rPr>
        <w:t xml:space="preserve">rug </w:t>
      </w:r>
      <w:r w:rsidRPr="0069649E">
        <w:rPr>
          <w:rFonts w:ascii="Garamond" w:hAnsi="Garamond"/>
          <w:bCs/>
        </w:rPr>
        <w:t>U</w:t>
      </w:r>
      <w:r w:rsidR="00DA650B" w:rsidRPr="0069649E">
        <w:rPr>
          <w:rFonts w:ascii="Garamond" w:hAnsi="Garamond"/>
          <w:bCs/>
        </w:rPr>
        <w:t xml:space="preserve">se: A longitudinal study of Mexican-American </w:t>
      </w:r>
      <w:r w:rsidRPr="0069649E">
        <w:rPr>
          <w:rFonts w:ascii="Garamond" w:hAnsi="Garamond"/>
          <w:bCs/>
        </w:rPr>
        <w:t>M</w:t>
      </w:r>
      <w:r w:rsidR="00DA650B" w:rsidRPr="0069649E">
        <w:rPr>
          <w:rFonts w:ascii="Garamond" w:hAnsi="Garamond"/>
          <w:bCs/>
        </w:rPr>
        <w:t>ales</w:t>
      </w:r>
      <w:r w:rsidRPr="0069649E">
        <w:rPr>
          <w:rFonts w:ascii="Garamond" w:hAnsi="Garamond"/>
          <w:bCs/>
        </w:rPr>
        <w:t>.</w:t>
      </w:r>
      <w:r w:rsidR="00DA650B" w:rsidRPr="0069649E">
        <w:rPr>
          <w:rFonts w:ascii="Garamond" w:hAnsi="Garamond"/>
          <w:bCs/>
        </w:rPr>
        <w:t xml:space="preserve">” </w:t>
      </w:r>
      <w:r w:rsidR="00DA650B" w:rsidRPr="0069649E">
        <w:rPr>
          <w:rFonts w:ascii="Garamond" w:eastAsiaTheme="minorHAnsi" w:hAnsi="Garamond"/>
        </w:rPr>
        <w:t>College o</w:t>
      </w:r>
      <w:r w:rsidR="00310A35" w:rsidRPr="0069649E">
        <w:rPr>
          <w:rFonts w:ascii="Garamond" w:eastAsiaTheme="minorHAnsi" w:hAnsi="Garamond"/>
        </w:rPr>
        <w:t>n Problems of Drug Dependence</w:t>
      </w:r>
      <w:r w:rsidRPr="0069649E">
        <w:rPr>
          <w:rFonts w:ascii="Garamond" w:eastAsiaTheme="minorHAnsi" w:hAnsi="Garamond"/>
        </w:rPr>
        <w:t xml:space="preserve"> (CPDD)</w:t>
      </w:r>
      <w:r w:rsidR="00310A35" w:rsidRPr="0069649E">
        <w:rPr>
          <w:rFonts w:ascii="Garamond" w:eastAsiaTheme="minorHAnsi" w:hAnsi="Garamond"/>
        </w:rPr>
        <w:t xml:space="preserve">, </w:t>
      </w:r>
      <w:r w:rsidR="00DA650B" w:rsidRPr="0069649E">
        <w:rPr>
          <w:rFonts w:ascii="Garamond" w:eastAsiaTheme="minorHAnsi" w:hAnsi="Garamond"/>
        </w:rPr>
        <w:t xml:space="preserve">June 15-20, </w:t>
      </w:r>
      <w:r w:rsidR="001239C9" w:rsidRPr="0069649E">
        <w:rPr>
          <w:rFonts w:ascii="Garamond" w:eastAsiaTheme="minorHAnsi" w:hAnsi="Garamond"/>
        </w:rPr>
        <w:t>2013</w:t>
      </w:r>
      <w:r w:rsidRPr="0069649E">
        <w:rPr>
          <w:rFonts w:ascii="Garamond" w:eastAsiaTheme="minorHAnsi" w:hAnsi="Garamond"/>
        </w:rPr>
        <w:t>.</w:t>
      </w:r>
      <w:r w:rsidR="001239C9" w:rsidRPr="0069649E">
        <w:rPr>
          <w:rFonts w:ascii="Garamond" w:eastAsiaTheme="minorHAnsi" w:hAnsi="Garamond"/>
        </w:rPr>
        <w:t xml:space="preserve"> </w:t>
      </w:r>
      <w:r w:rsidRPr="0069649E">
        <w:rPr>
          <w:rFonts w:ascii="Garamond" w:eastAsiaTheme="minorHAnsi" w:hAnsi="Garamond"/>
        </w:rPr>
        <w:t>San Diego, CA.</w:t>
      </w:r>
    </w:p>
    <w:p w14:paraId="67A1DDBE" w14:textId="77777777" w:rsidR="00DA650B" w:rsidRPr="0069649E" w:rsidRDefault="00DA650B" w:rsidP="00DA650B">
      <w:pPr>
        <w:spacing w:after="200" w:line="276" w:lineRule="auto"/>
        <w:ind w:left="720"/>
        <w:contextualSpacing/>
        <w:rPr>
          <w:rFonts w:ascii="Garamond" w:eastAsiaTheme="minorHAnsi" w:hAnsi="Garamond"/>
        </w:rPr>
      </w:pPr>
    </w:p>
    <w:p w14:paraId="47C4A6F4" w14:textId="5577C3EC" w:rsidR="00DA650B" w:rsidRPr="0069649E" w:rsidRDefault="00DA650B" w:rsidP="001239C9">
      <w:pPr>
        <w:ind w:left="720" w:hanging="720"/>
        <w:jc w:val="both"/>
        <w:outlineLvl w:val="0"/>
        <w:rPr>
          <w:rFonts w:ascii="Garamond" w:hAnsi="Garamond"/>
          <w:bCs/>
          <w:iCs/>
        </w:rPr>
      </w:pPr>
      <w:r w:rsidRPr="0069649E">
        <w:rPr>
          <w:rFonts w:ascii="Garamond" w:hAnsi="Garamond"/>
          <w:bCs/>
        </w:rPr>
        <w:t>“Access To and Use of Health Services among Post-Katrina Drug Using Latino Day Laborers in NOLA</w:t>
      </w:r>
      <w:r w:rsidR="002457EB" w:rsidRPr="0069649E">
        <w:rPr>
          <w:rFonts w:ascii="Garamond" w:hAnsi="Garamond"/>
          <w:bCs/>
        </w:rPr>
        <w:t>.</w:t>
      </w:r>
      <w:r w:rsidRPr="0069649E">
        <w:rPr>
          <w:rFonts w:ascii="Garamond" w:hAnsi="Garamond"/>
          <w:bCs/>
        </w:rPr>
        <w:t>” Southwestern Social Science Association</w:t>
      </w:r>
      <w:r w:rsidR="002457EB" w:rsidRPr="0069649E">
        <w:rPr>
          <w:rFonts w:ascii="Garamond" w:hAnsi="Garamond"/>
          <w:bCs/>
        </w:rPr>
        <w:t xml:space="preserve"> (SSSA)</w:t>
      </w:r>
      <w:r w:rsidRPr="0069649E">
        <w:rPr>
          <w:rFonts w:ascii="Garamond" w:hAnsi="Garamond"/>
          <w:bCs/>
        </w:rPr>
        <w:t xml:space="preserve">, </w:t>
      </w:r>
      <w:r w:rsidRPr="0069649E">
        <w:rPr>
          <w:rFonts w:ascii="Garamond" w:hAnsi="Garamond"/>
          <w:bCs/>
          <w:iCs/>
        </w:rPr>
        <w:t>Mar</w:t>
      </w:r>
      <w:r w:rsidR="00310A35" w:rsidRPr="0069649E">
        <w:rPr>
          <w:rFonts w:ascii="Garamond" w:hAnsi="Garamond"/>
          <w:bCs/>
          <w:iCs/>
        </w:rPr>
        <w:t xml:space="preserve">ch 27 – 30, </w:t>
      </w:r>
      <w:r w:rsidR="001239C9" w:rsidRPr="0069649E">
        <w:rPr>
          <w:rFonts w:ascii="Garamond" w:hAnsi="Garamond"/>
          <w:bCs/>
          <w:iCs/>
        </w:rPr>
        <w:t>2013</w:t>
      </w:r>
      <w:r w:rsidR="002457EB" w:rsidRPr="0069649E">
        <w:rPr>
          <w:rFonts w:ascii="Garamond" w:hAnsi="Garamond"/>
          <w:bCs/>
          <w:iCs/>
        </w:rPr>
        <w:t>.</w:t>
      </w:r>
      <w:r w:rsidR="001239C9" w:rsidRPr="0069649E">
        <w:rPr>
          <w:rFonts w:ascii="Garamond" w:hAnsi="Garamond"/>
          <w:bCs/>
          <w:iCs/>
        </w:rPr>
        <w:t xml:space="preserve"> </w:t>
      </w:r>
      <w:r w:rsidRPr="0069649E">
        <w:rPr>
          <w:rFonts w:ascii="Garamond" w:hAnsi="Garamond"/>
          <w:bCs/>
          <w:iCs/>
        </w:rPr>
        <w:t>New Orleans, LA</w:t>
      </w:r>
      <w:r w:rsidR="002457EB" w:rsidRPr="0069649E">
        <w:rPr>
          <w:rFonts w:ascii="Garamond" w:hAnsi="Garamond"/>
          <w:bCs/>
          <w:iCs/>
        </w:rPr>
        <w:t>.</w:t>
      </w:r>
      <w:r w:rsidRPr="0069649E">
        <w:rPr>
          <w:rFonts w:ascii="Garamond" w:hAnsi="Garamond"/>
          <w:bCs/>
          <w:iCs/>
        </w:rPr>
        <w:t xml:space="preserve"> </w:t>
      </w:r>
    </w:p>
    <w:p w14:paraId="5E45ABD1" w14:textId="77777777" w:rsidR="00DA650B" w:rsidRPr="0069649E" w:rsidRDefault="00DA650B" w:rsidP="00DA650B">
      <w:pPr>
        <w:ind w:left="720" w:hanging="720"/>
        <w:jc w:val="both"/>
        <w:outlineLvl w:val="0"/>
        <w:rPr>
          <w:rFonts w:ascii="Garamond" w:hAnsi="Garamond"/>
          <w:bCs/>
        </w:rPr>
      </w:pPr>
    </w:p>
    <w:p w14:paraId="31DD4E36" w14:textId="4028D224" w:rsidR="00DA650B" w:rsidRPr="0069649E" w:rsidRDefault="00DA650B" w:rsidP="001239C9">
      <w:pPr>
        <w:ind w:left="720" w:hanging="720"/>
        <w:rPr>
          <w:rFonts w:ascii="Garamond" w:eastAsiaTheme="minorEastAsia" w:hAnsi="Garamond"/>
          <w:color w:val="000000" w:themeColor="text1"/>
          <w:kern w:val="24"/>
        </w:rPr>
      </w:pPr>
      <w:r w:rsidRPr="0069649E">
        <w:rPr>
          <w:rFonts w:ascii="Garamond" w:hAnsi="Garamond"/>
          <w:bCs/>
        </w:rPr>
        <w:t>“Contextual and cultural influences on Substance Use among Latinos in the U.S.”</w:t>
      </w:r>
      <w:r w:rsidR="002F60B8" w:rsidRPr="0069649E">
        <w:rPr>
          <w:rFonts w:ascii="Garamond" w:hAnsi="Garamond"/>
          <w:bCs/>
        </w:rPr>
        <w:t xml:space="preserve"> Society</w:t>
      </w:r>
      <w:r w:rsidRPr="0069649E">
        <w:rPr>
          <w:rFonts w:ascii="Garamond" w:hAnsi="Garamond"/>
          <w:bCs/>
        </w:rPr>
        <w:t xml:space="preserve"> for Social Work Research</w:t>
      </w:r>
      <w:r w:rsidR="002457EB" w:rsidRPr="0069649E">
        <w:rPr>
          <w:rFonts w:ascii="Garamond" w:hAnsi="Garamond"/>
          <w:bCs/>
        </w:rPr>
        <w:t xml:space="preserve"> (SSWR)</w:t>
      </w:r>
      <w:r w:rsidRPr="0069649E">
        <w:rPr>
          <w:rFonts w:ascii="Garamond" w:hAnsi="Garamond"/>
          <w:bCs/>
        </w:rPr>
        <w:t xml:space="preserve">, January 16 – 20, </w:t>
      </w:r>
      <w:r w:rsidR="001239C9" w:rsidRPr="0069649E">
        <w:rPr>
          <w:rFonts w:ascii="Garamond" w:hAnsi="Garamond"/>
          <w:bCs/>
        </w:rPr>
        <w:t>2013</w:t>
      </w:r>
      <w:r w:rsidR="002457EB" w:rsidRPr="0069649E">
        <w:rPr>
          <w:rFonts w:ascii="Garamond" w:hAnsi="Garamond"/>
          <w:bCs/>
        </w:rPr>
        <w:t>.</w:t>
      </w:r>
      <w:r w:rsidR="001239C9" w:rsidRPr="0069649E">
        <w:rPr>
          <w:rFonts w:ascii="Garamond" w:hAnsi="Garamond"/>
          <w:bCs/>
        </w:rPr>
        <w:t xml:space="preserve"> </w:t>
      </w:r>
      <w:r w:rsidRPr="0069649E">
        <w:rPr>
          <w:rFonts w:ascii="Garamond" w:eastAsiaTheme="minorEastAsia" w:hAnsi="Garamond"/>
          <w:color w:val="000000" w:themeColor="text1"/>
          <w:kern w:val="24"/>
        </w:rPr>
        <w:t>San Diego</w:t>
      </w:r>
      <w:r w:rsidR="002457EB" w:rsidRPr="0069649E">
        <w:rPr>
          <w:rFonts w:ascii="Garamond" w:eastAsiaTheme="minorEastAsia" w:hAnsi="Garamond"/>
          <w:color w:val="000000" w:themeColor="text1"/>
          <w:kern w:val="24"/>
        </w:rPr>
        <w:t>, CA.</w:t>
      </w:r>
      <w:r w:rsidRPr="0069649E">
        <w:rPr>
          <w:rFonts w:ascii="Garamond" w:eastAsiaTheme="minorEastAsia" w:hAnsi="Garamond"/>
          <w:color w:val="000000" w:themeColor="text1"/>
          <w:kern w:val="24"/>
        </w:rPr>
        <w:t xml:space="preserve"> </w:t>
      </w:r>
    </w:p>
    <w:p w14:paraId="120E4CEE" w14:textId="77777777" w:rsidR="00DA650B" w:rsidRPr="0069649E" w:rsidRDefault="00DA650B" w:rsidP="00DA650B">
      <w:pPr>
        <w:ind w:left="2160" w:hanging="1440"/>
        <w:rPr>
          <w:rFonts w:ascii="Garamond" w:eastAsiaTheme="minorEastAsia" w:hAnsi="Garamond"/>
          <w:color w:val="000000" w:themeColor="text1"/>
          <w:kern w:val="24"/>
        </w:rPr>
      </w:pPr>
    </w:p>
    <w:p w14:paraId="49A9FBBC" w14:textId="46BC4827" w:rsidR="00DA650B" w:rsidRPr="0069649E" w:rsidRDefault="00DA650B" w:rsidP="001239C9">
      <w:pPr>
        <w:ind w:left="720" w:hanging="720"/>
        <w:jc w:val="both"/>
        <w:rPr>
          <w:rFonts w:ascii="Garamond" w:hAnsi="Garamond"/>
          <w:bCs/>
          <w:iCs/>
        </w:rPr>
      </w:pPr>
      <w:r w:rsidRPr="0069649E">
        <w:rPr>
          <w:rFonts w:ascii="Garamond" w:hAnsi="Garamond"/>
          <w:bCs/>
          <w:iCs/>
        </w:rPr>
        <w:t>“Emerging Patterns in Drug Use: Social and Health Risk Consequences among Mexican-Origin Populations in the U.S. and Mexico</w:t>
      </w:r>
      <w:r w:rsidR="002457EB" w:rsidRPr="0069649E">
        <w:rPr>
          <w:rFonts w:ascii="Garamond" w:hAnsi="Garamond"/>
          <w:bCs/>
          <w:iCs/>
        </w:rPr>
        <w:t>.</w:t>
      </w:r>
      <w:r w:rsidRPr="0069649E">
        <w:rPr>
          <w:rFonts w:ascii="Garamond" w:hAnsi="Garamond"/>
          <w:bCs/>
          <w:iCs/>
        </w:rPr>
        <w:t>” University of Cal</w:t>
      </w:r>
      <w:r w:rsidR="001239C9" w:rsidRPr="0069649E">
        <w:rPr>
          <w:rFonts w:ascii="Garamond" w:hAnsi="Garamond"/>
          <w:bCs/>
          <w:iCs/>
        </w:rPr>
        <w:t>ifornia Riverside.  February 20, 2013</w:t>
      </w:r>
      <w:r w:rsidR="002457EB" w:rsidRPr="0069649E">
        <w:rPr>
          <w:rFonts w:ascii="Garamond" w:hAnsi="Garamond"/>
          <w:bCs/>
          <w:iCs/>
        </w:rPr>
        <w:t>.</w:t>
      </w:r>
      <w:r w:rsidRPr="0069649E">
        <w:rPr>
          <w:rFonts w:ascii="Garamond" w:hAnsi="Garamond"/>
          <w:bCs/>
          <w:iCs/>
        </w:rPr>
        <w:t xml:space="preserve"> Invited Presentation.</w:t>
      </w:r>
    </w:p>
    <w:p w14:paraId="192B3AC2" w14:textId="77777777" w:rsidR="00DA650B" w:rsidRPr="0069649E" w:rsidRDefault="00DA650B" w:rsidP="00DA650B">
      <w:pPr>
        <w:ind w:left="2160" w:hanging="1440"/>
        <w:jc w:val="both"/>
        <w:rPr>
          <w:rFonts w:ascii="Garamond" w:hAnsi="Garamond"/>
        </w:rPr>
      </w:pPr>
    </w:p>
    <w:p w14:paraId="2A79E7B0" w14:textId="6564DD9C" w:rsidR="00DA650B" w:rsidRPr="0069649E" w:rsidRDefault="00DA650B" w:rsidP="001239C9">
      <w:pPr>
        <w:ind w:left="720" w:hanging="720"/>
        <w:jc w:val="both"/>
        <w:rPr>
          <w:rFonts w:ascii="Garamond" w:hAnsi="Garamond"/>
          <w:bCs/>
          <w:iCs/>
        </w:rPr>
      </w:pPr>
      <w:r w:rsidRPr="0069649E">
        <w:rPr>
          <w:rFonts w:ascii="Garamond" w:hAnsi="Garamond"/>
          <w:bCs/>
          <w:iCs/>
        </w:rPr>
        <w:t>“Emerging Patterns in Drug Use: Social and Health Risk Consequences among Mexican-Origin Populations in the U.S. and Mexico</w:t>
      </w:r>
      <w:r w:rsidR="002457EB" w:rsidRPr="0069649E">
        <w:rPr>
          <w:rFonts w:ascii="Garamond" w:hAnsi="Garamond"/>
          <w:bCs/>
          <w:iCs/>
        </w:rPr>
        <w:t>.”</w:t>
      </w:r>
      <w:r w:rsidRPr="0069649E">
        <w:rPr>
          <w:rFonts w:ascii="Garamond" w:hAnsi="Garamond"/>
          <w:bCs/>
          <w:iCs/>
        </w:rPr>
        <w:t xml:space="preserve"> University</w:t>
      </w:r>
      <w:r w:rsidR="001239C9" w:rsidRPr="0069649E">
        <w:rPr>
          <w:rFonts w:ascii="Garamond" w:hAnsi="Garamond"/>
          <w:bCs/>
          <w:iCs/>
        </w:rPr>
        <w:t xml:space="preserve"> of Texas at El Paso.  April 13, 2013</w:t>
      </w:r>
      <w:r w:rsidR="002457EB" w:rsidRPr="0069649E">
        <w:rPr>
          <w:rFonts w:ascii="Garamond" w:hAnsi="Garamond"/>
          <w:bCs/>
          <w:iCs/>
        </w:rPr>
        <w:t>.</w:t>
      </w:r>
      <w:r w:rsidRPr="0069649E">
        <w:rPr>
          <w:rFonts w:ascii="Garamond" w:hAnsi="Garamond"/>
          <w:bCs/>
          <w:iCs/>
        </w:rPr>
        <w:t xml:space="preserve"> Invited Presentation.</w:t>
      </w:r>
    </w:p>
    <w:p w14:paraId="21BA2228" w14:textId="77777777" w:rsidR="00DA650B" w:rsidRPr="0069649E" w:rsidRDefault="00DA650B" w:rsidP="00DA650B">
      <w:pPr>
        <w:ind w:left="2160" w:hanging="1440"/>
        <w:jc w:val="both"/>
        <w:rPr>
          <w:rFonts w:ascii="Garamond" w:hAnsi="Garamond"/>
        </w:rPr>
      </w:pPr>
    </w:p>
    <w:p w14:paraId="7CBD1C7D" w14:textId="4D7E7259" w:rsidR="00DA650B" w:rsidRPr="0069649E" w:rsidRDefault="00DA650B" w:rsidP="001239C9">
      <w:pPr>
        <w:ind w:left="720" w:hanging="720"/>
        <w:jc w:val="both"/>
        <w:rPr>
          <w:rFonts w:ascii="Garamond" w:hAnsi="Garamond"/>
        </w:rPr>
      </w:pPr>
      <w:r w:rsidRPr="0069649E">
        <w:rPr>
          <w:rFonts w:ascii="Garamond" w:hAnsi="Garamond"/>
        </w:rPr>
        <w:t>“Educational Career Trajectory Mentoring</w:t>
      </w:r>
      <w:r w:rsidR="002457EB" w:rsidRPr="0069649E">
        <w:rPr>
          <w:rFonts w:ascii="Garamond" w:hAnsi="Garamond"/>
        </w:rPr>
        <w:t>.</w:t>
      </w:r>
      <w:r w:rsidRPr="0069649E">
        <w:rPr>
          <w:rFonts w:ascii="Garamond" w:hAnsi="Garamond"/>
        </w:rPr>
        <w:t xml:space="preserve">” </w:t>
      </w:r>
      <w:r w:rsidRPr="0069649E">
        <w:rPr>
          <w:rFonts w:ascii="Garamond" w:hAnsi="Garamond"/>
          <w:i/>
          <w:lang w:val="es-MX"/>
        </w:rPr>
        <w:t xml:space="preserve">Comisión Femenil San Fernando Valley. </w:t>
      </w:r>
      <w:r w:rsidRPr="0069649E">
        <w:rPr>
          <w:rFonts w:ascii="Garamond" w:hAnsi="Garamond"/>
        </w:rPr>
        <w:t>March 8</w:t>
      </w:r>
      <w:r w:rsidR="001239C9" w:rsidRPr="0069649E">
        <w:rPr>
          <w:rFonts w:ascii="Garamond" w:hAnsi="Garamond"/>
        </w:rPr>
        <w:t>, 2013</w:t>
      </w:r>
      <w:r w:rsidRPr="0069649E">
        <w:rPr>
          <w:rFonts w:ascii="Garamond" w:hAnsi="Garamond"/>
        </w:rPr>
        <w:t>. Invited Presentation.</w:t>
      </w:r>
    </w:p>
    <w:p w14:paraId="7DFADDF1" w14:textId="77777777" w:rsidR="00DA650B" w:rsidRPr="0069649E" w:rsidRDefault="00DA650B" w:rsidP="00DA650B">
      <w:pPr>
        <w:tabs>
          <w:tab w:val="left" w:pos="3043"/>
        </w:tabs>
        <w:jc w:val="both"/>
        <w:outlineLvl w:val="0"/>
        <w:rPr>
          <w:rFonts w:ascii="Garamond" w:hAnsi="Garamond"/>
          <w:bCs/>
        </w:rPr>
      </w:pPr>
    </w:p>
    <w:p w14:paraId="1C21748B" w14:textId="3217664C" w:rsidR="00DA650B" w:rsidRPr="0069649E" w:rsidRDefault="00DA650B" w:rsidP="001239C9">
      <w:pPr>
        <w:ind w:left="720" w:hanging="720"/>
        <w:jc w:val="both"/>
        <w:outlineLvl w:val="0"/>
        <w:rPr>
          <w:rFonts w:ascii="Garamond" w:hAnsi="Garamond"/>
          <w:bCs/>
        </w:rPr>
      </w:pPr>
      <w:r w:rsidRPr="0069649E">
        <w:rPr>
          <w:rFonts w:ascii="Garamond" w:hAnsi="Garamond"/>
          <w:bCs/>
        </w:rPr>
        <w:t>“Variations in Mental Health Conditions, Su</w:t>
      </w:r>
      <w:r w:rsidR="001239C9" w:rsidRPr="0069649E">
        <w:rPr>
          <w:rFonts w:ascii="Garamond" w:hAnsi="Garamond"/>
          <w:bCs/>
        </w:rPr>
        <w:t xml:space="preserve">bstance Use and Incarceration, </w:t>
      </w:r>
      <w:r w:rsidRPr="0069649E">
        <w:rPr>
          <w:rFonts w:ascii="Garamond" w:hAnsi="Garamond"/>
          <w:bCs/>
          <w:iCs/>
        </w:rPr>
        <w:t>Mexican American Young Adult Men with a History of Gang Membership</w:t>
      </w:r>
      <w:r w:rsidR="002457EB" w:rsidRPr="0069649E">
        <w:rPr>
          <w:rFonts w:ascii="Garamond" w:hAnsi="Garamond"/>
          <w:bCs/>
          <w:iCs/>
        </w:rPr>
        <w:t>.</w:t>
      </w:r>
      <w:r w:rsidRPr="0069649E">
        <w:rPr>
          <w:rFonts w:ascii="Garamond" w:hAnsi="Garamond"/>
          <w:bCs/>
          <w:iCs/>
        </w:rPr>
        <w:t>” Society for the Study of Social Problems</w:t>
      </w:r>
      <w:r w:rsidR="002457EB" w:rsidRPr="0069649E">
        <w:rPr>
          <w:rFonts w:ascii="Garamond" w:hAnsi="Garamond"/>
          <w:bCs/>
          <w:iCs/>
        </w:rPr>
        <w:t xml:space="preserve"> (SSSP)</w:t>
      </w:r>
      <w:r w:rsidRPr="0069649E">
        <w:rPr>
          <w:rFonts w:ascii="Garamond" w:hAnsi="Garamond"/>
          <w:bCs/>
          <w:iCs/>
        </w:rPr>
        <w:t xml:space="preserve">, August 9-11, </w:t>
      </w:r>
      <w:r w:rsidR="001239C9" w:rsidRPr="0069649E">
        <w:rPr>
          <w:rFonts w:ascii="Garamond" w:hAnsi="Garamond"/>
          <w:bCs/>
          <w:iCs/>
        </w:rPr>
        <w:t>2013</w:t>
      </w:r>
      <w:r w:rsidR="00894E69" w:rsidRPr="0069649E">
        <w:rPr>
          <w:rFonts w:ascii="Garamond" w:hAnsi="Garamond"/>
          <w:bCs/>
          <w:iCs/>
        </w:rPr>
        <w:t>.</w:t>
      </w:r>
      <w:r w:rsidR="001239C9" w:rsidRPr="0069649E">
        <w:rPr>
          <w:rFonts w:ascii="Garamond" w:hAnsi="Garamond"/>
          <w:bCs/>
          <w:iCs/>
        </w:rPr>
        <w:t xml:space="preserve"> </w:t>
      </w:r>
      <w:r w:rsidRPr="0069649E">
        <w:rPr>
          <w:rFonts w:ascii="Garamond" w:hAnsi="Garamond"/>
          <w:bCs/>
          <w:iCs/>
        </w:rPr>
        <w:t>New York City</w:t>
      </w:r>
      <w:r w:rsidR="00894E69" w:rsidRPr="0069649E">
        <w:rPr>
          <w:rFonts w:ascii="Garamond" w:hAnsi="Garamond"/>
          <w:bCs/>
          <w:iCs/>
        </w:rPr>
        <w:t>, NY</w:t>
      </w:r>
      <w:r w:rsidRPr="0069649E">
        <w:rPr>
          <w:rFonts w:ascii="Garamond" w:hAnsi="Garamond"/>
          <w:bCs/>
          <w:iCs/>
        </w:rPr>
        <w:t>.</w:t>
      </w:r>
    </w:p>
    <w:p w14:paraId="4A80B410" w14:textId="77777777" w:rsidR="00DA650B" w:rsidRPr="0069649E" w:rsidRDefault="00DA650B" w:rsidP="001239C9">
      <w:pPr>
        <w:jc w:val="both"/>
        <w:outlineLvl w:val="0"/>
        <w:rPr>
          <w:rFonts w:ascii="Garamond" w:hAnsi="Garamond"/>
          <w:bCs/>
        </w:rPr>
      </w:pPr>
    </w:p>
    <w:p w14:paraId="4688B329" w14:textId="4D034AFB" w:rsidR="00222BF1" w:rsidRPr="0069649E" w:rsidRDefault="00222BF1" w:rsidP="00222BF1">
      <w:pPr>
        <w:ind w:left="720" w:hanging="720"/>
        <w:jc w:val="both"/>
        <w:outlineLvl w:val="0"/>
        <w:rPr>
          <w:rFonts w:ascii="Garamond" w:hAnsi="Garamond"/>
          <w:bCs/>
        </w:rPr>
      </w:pPr>
      <w:r w:rsidRPr="0069649E">
        <w:rPr>
          <w:rFonts w:ascii="Garamond" w:hAnsi="Garamond"/>
          <w:bCs/>
        </w:rPr>
        <w:t>“Social Consequences of Serial Incarceration among Young Adult Mexican American Men</w:t>
      </w:r>
      <w:r w:rsidR="002457EB" w:rsidRPr="0069649E">
        <w:rPr>
          <w:rFonts w:ascii="Garamond" w:hAnsi="Garamond"/>
          <w:bCs/>
        </w:rPr>
        <w:t>.</w:t>
      </w:r>
      <w:r w:rsidRPr="0069649E">
        <w:rPr>
          <w:rFonts w:ascii="Garamond" w:hAnsi="Garamond"/>
          <w:bCs/>
        </w:rPr>
        <w:t xml:space="preserve">” Southwestern </w:t>
      </w:r>
      <w:r w:rsidR="00894E69" w:rsidRPr="0069649E">
        <w:rPr>
          <w:rFonts w:ascii="Garamond" w:hAnsi="Garamond"/>
          <w:bCs/>
        </w:rPr>
        <w:t>S</w:t>
      </w:r>
      <w:r w:rsidRPr="0069649E">
        <w:rPr>
          <w:rFonts w:ascii="Garamond" w:hAnsi="Garamond"/>
          <w:bCs/>
        </w:rPr>
        <w:t>o</w:t>
      </w:r>
      <w:r w:rsidR="001239C9" w:rsidRPr="0069649E">
        <w:rPr>
          <w:rFonts w:ascii="Garamond" w:hAnsi="Garamond"/>
          <w:bCs/>
        </w:rPr>
        <w:t>cial Science Association</w:t>
      </w:r>
      <w:r w:rsidR="002457EB" w:rsidRPr="0069649E">
        <w:rPr>
          <w:rFonts w:ascii="Garamond" w:hAnsi="Garamond"/>
          <w:bCs/>
        </w:rPr>
        <w:t xml:space="preserve"> (SSSA)</w:t>
      </w:r>
      <w:r w:rsidR="001239C9" w:rsidRPr="0069649E">
        <w:rPr>
          <w:rFonts w:ascii="Garamond" w:hAnsi="Garamond"/>
          <w:bCs/>
        </w:rPr>
        <w:t xml:space="preserve">, </w:t>
      </w:r>
      <w:r w:rsidRPr="0069649E">
        <w:rPr>
          <w:rFonts w:ascii="Garamond" w:hAnsi="Garamond"/>
          <w:bCs/>
        </w:rPr>
        <w:t>April 4- 7, 2012</w:t>
      </w:r>
      <w:r w:rsidR="002457EB" w:rsidRPr="0069649E">
        <w:rPr>
          <w:rFonts w:ascii="Garamond" w:hAnsi="Garamond"/>
          <w:bCs/>
        </w:rPr>
        <w:t>.</w:t>
      </w:r>
      <w:r w:rsidR="001239C9" w:rsidRPr="0069649E">
        <w:rPr>
          <w:rFonts w:ascii="Garamond" w:hAnsi="Garamond"/>
          <w:bCs/>
        </w:rPr>
        <w:t xml:space="preserve"> </w:t>
      </w:r>
      <w:r w:rsidR="0005125D" w:rsidRPr="0069649E">
        <w:rPr>
          <w:rFonts w:ascii="Garamond" w:hAnsi="Garamond"/>
          <w:bCs/>
        </w:rPr>
        <w:t xml:space="preserve">San Diego, </w:t>
      </w:r>
      <w:r w:rsidRPr="0069649E">
        <w:rPr>
          <w:rFonts w:ascii="Garamond" w:hAnsi="Garamond"/>
          <w:bCs/>
        </w:rPr>
        <w:t xml:space="preserve">CA. </w:t>
      </w:r>
    </w:p>
    <w:p w14:paraId="054E1493" w14:textId="77777777" w:rsidR="00222BF1" w:rsidRPr="0069649E" w:rsidRDefault="00222BF1" w:rsidP="00222BF1">
      <w:pPr>
        <w:ind w:left="720" w:hanging="720"/>
        <w:jc w:val="both"/>
        <w:outlineLvl w:val="0"/>
        <w:rPr>
          <w:rFonts w:ascii="Garamond" w:hAnsi="Garamond"/>
          <w:bCs/>
        </w:rPr>
      </w:pPr>
    </w:p>
    <w:p w14:paraId="1F77F55D" w14:textId="77777777" w:rsidR="00222BF1" w:rsidRPr="0069649E" w:rsidRDefault="00222BF1" w:rsidP="00222BF1">
      <w:pPr>
        <w:ind w:left="720" w:hanging="720"/>
        <w:jc w:val="both"/>
        <w:outlineLvl w:val="0"/>
        <w:rPr>
          <w:rFonts w:ascii="Garamond" w:hAnsi="Garamond"/>
          <w:bCs/>
        </w:rPr>
      </w:pPr>
      <w:r w:rsidRPr="0069649E">
        <w:rPr>
          <w:rFonts w:ascii="Garamond" w:hAnsi="Garamond"/>
          <w:bCs/>
        </w:rPr>
        <w:lastRenderedPageBreak/>
        <w:t xml:space="preserve">“Developmental Patterns of Crack Use in Mexico City.”  Society for the Study of </w:t>
      </w:r>
    </w:p>
    <w:p w14:paraId="580CBFD5" w14:textId="0858F7E4" w:rsidR="00222BF1" w:rsidRPr="0069649E" w:rsidRDefault="00222BF1" w:rsidP="00222BF1">
      <w:pPr>
        <w:ind w:left="720" w:hanging="720"/>
        <w:jc w:val="both"/>
        <w:outlineLvl w:val="0"/>
        <w:rPr>
          <w:rFonts w:ascii="Garamond" w:hAnsi="Garamond"/>
          <w:bCs/>
        </w:rPr>
      </w:pPr>
      <w:r w:rsidRPr="0069649E">
        <w:rPr>
          <w:rFonts w:ascii="Garamond" w:hAnsi="Garamond"/>
          <w:bCs/>
        </w:rPr>
        <w:tab/>
        <w:t>Social Problems (SSSP), August 16-18, 2012</w:t>
      </w:r>
      <w:r w:rsidR="002457EB" w:rsidRPr="0069649E">
        <w:rPr>
          <w:rFonts w:ascii="Garamond" w:hAnsi="Garamond"/>
          <w:bCs/>
        </w:rPr>
        <w:t>.</w:t>
      </w:r>
      <w:r w:rsidR="001239C9" w:rsidRPr="0069649E">
        <w:rPr>
          <w:rFonts w:ascii="Garamond" w:hAnsi="Garamond"/>
          <w:bCs/>
        </w:rPr>
        <w:t xml:space="preserve"> </w:t>
      </w:r>
      <w:r w:rsidRPr="0069649E">
        <w:rPr>
          <w:rFonts w:ascii="Garamond" w:hAnsi="Garamond"/>
          <w:bCs/>
        </w:rPr>
        <w:t xml:space="preserve">Denver, CO. </w:t>
      </w:r>
    </w:p>
    <w:p w14:paraId="7C28406B" w14:textId="77777777" w:rsidR="00222BF1" w:rsidRPr="0069649E" w:rsidRDefault="00222BF1" w:rsidP="00222BF1">
      <w:pPr>
        <w:ind w:left="720" w:hanging="720"/>
        <w:jc w:val="both"/>
        <w:outlineLvl w:val="0"/>
        <w:rPr>
          <w:rFonts w:ascii="Garamond" w:hAnsi="Garamond"/>
          <w:bCs/>
        </w:rPr>
      </w:pPr>
    </w:p>
    <w:p w14:paraId="2F3C343F" w14:textId="58BDF979" w:rsidR="00222BF1" w:rsidRPr="0069649E" w:rsidRDefault="00222BF1" w:rsidP="00222BF1">
      <w:pPr>
        <w:ind w:left="720" w:hanging="720"/>
        <w:jc w:val="both"/>
        <w:outlineLvl w:val="0"/>
        <w:rPr>
          <w:rFonts w:ascii="Garamond" w:hAnsi="Garamond"/>
          <w:b/>
          <w:bCs/>
        </w:rPr>
      </w:pPr>
      <w:r w:rsidRPr="0069649E">
        <w:rPr>
          <w:rFonts w:ascii="Garamond" w:hAnsi="Garamond"/>
          <w:bCs/>
        </w:rPr>
        <w:t xml:space="preserve">“Intimate Partner Relationships and Life course Trajectories of Drug Using Mexican American Male Gang Members.” </w:t>
      </w:r>
      <w:r w:rsidRPr="0069649E">
        <w:rPr>
          <w:rFonts w:ascii="Garamond" w:hAnsi="Garamond"/>
          <w:b/>
          <w:bCs/>
        </w:rPr>
        <w:t xml:space="preserve"> </w:t>
      </w:r>
      <w:r w:rsidRPr="0069649E">
        <w:rPr>
          <w:rFonts w:ascii="Garamond" w:hAnsi="Garamond"/>
          <w:bCs/>
        </w:rPr>
        <w:t>American Sociological Association (ASA), August 18-20, 2012</w:t>
      </w:r>
      <w:r w:rsidR="00894E69" w:rsidRPr="0069649E">
        <w:rPr>
          <w:rFonts w:ascii="Garamond" w:hAnsi="Garamond"/>
          <w:bCs/>
        </w:rPr>
        <w:t>.</w:t>
      </w:r>
      <w:r w:rsidRPr="0069649E">
        <w:rPr>
          <w:rFonts w:ascii="Garamond" w:hAnsi="Garamond"/>
          <w:bCs/>
        </w:rPr>
        <w:t xml:space="preserve"> Denver, CO. </w:t>
      </w:r>
    </w:p>
    <w:p w14:paraId="33AD139A" w14:textId="77777777" w:rsidR="00222BF1" w:rsidRPr="0069649E" w:rsidRDefault="00222BF1" w:rsidP="00222BF1">
      <w:pPr>
        <w:ind w:left="720" w:hanging="720"/>
        <w:jc w:val="both"/>
        <w:outlineLvl w:val="0"/>
        <w:rPr>
          <w:rFonts w:ascii="Garamond" w:hAnsi="Garamond"/>
          <w:bCs/>
        </w:rPr>
      </w:pPr>
    </w:p>
    <w:p w14:paraId="11D5D610" w14:textId="2CCD3D86" w:rsidR="00222BF1" w:rsidRPr="0069649E" w:rsidRDefault="00222BF1" w:rsidP="00222BF1">
      <w:pPr>
        <w:ind w:left="720" w:hanging="720"/>
        <w:jc w:val="both"/>
        <w:outlineLvl w:val="0"/>
        <w:rPr>
          <w:rFonts w:ascii="Garamond" w:hAnsi="Garamond"/>
          <w:b/>
          <w:bCs/>
        </w:rPr>
      </w:pPr>
      <w:r w:rsidRPr="0069649E">
        <w:rPr>
          <w:rFonts w:ascii="Garamond" w:hAnsi="Garamond"/>
          <w:bCs/>
        </w:rPr>
        <w:t xml:space="preserve">“The Process of Diffusion: Adoption and Transmission of Crack Use in Mexico City.” </w:t>
      </w:r>
      <w:r w:rsidRPr="0069649E">
        <w:rPr>
          <w:rFonts w:ascii="Garamond" w:hAnsi="Garamond"/>
          <w:b/>
          <w:bCs/>
        </w:rPr>
        <w:t xml:space="preserve"> </w:t>
      </w:r>
      <w:r w:rsidRPr="0069649E">
        <w:rPr>
          <w:rFonts w:ascii="Garamond" w:hAnsi="Garamond"/>
          <w:bCs/>
        </w:rPr>
        <w:t>American Sociological Association (ASA), August 18-20, 2012</w:t>
      </w:r>
      <w:r w:rsidR="00894E69" w:rsidRPr="0069649E">
        <w:rPr>
          <w:rFonts w:ascii="Garamond" w:hAnsi="Garamond"/>
          <w:bCs/>
        </w:rPr>
        <w:t>.</w:t>
      </w:r>
      <w:r w:rsidRPr="0069649E">
        <w:rPr>
          <w:rFonts w:ascii="Garamond" w:hAnsi="Garamond"/>
          <w:bCs/>
        </w:rPr>
        <w:t xml:space="preserve"> Denver, CO. </w:t>
      </w:r>
    </w:p>
    <w:p w14:paraId="5381D27E" w14:textId="77777777" w:rsidR="00222BF1" w:rsidRPr="0069649E" w:rsidRDefault="00222BF1" w:rsidP="00222BF1">
      <w:pPr>
        <w:ind w:left="720" w:hanging="720"/>
        <w:jc w:val="both"/>
        <w:outlineLvl w:val="0"/>
        <w:rPr>
          <w:rFonts w:ascii="Garamond" w:hAnsi="Garamond"/>
          <w:bCs/>
        </w:rPr>
      </w:pPr>
    </w:p>
    <w:p w14:paraId="36750BD5" w14:textId="5125A8E5" w:rsidR="00222BF1" w:rsidRPr="0069649E" w:rsidRDefault="00222BF1" w:rsidP="00222BF1">
      <w:pPr>
        <w:ind w:left="720" w:hanging="720"/>
        <w:jc w:val="both"/>
        <w:outlineLvl w:val="0"/>
        <w:rPr>
          <w:rFonts w:ascii="Garamond" w:hAnsi="Garamond"/>
          <w:bCs/>
        </w:rPr>
      </w:pPr>
      <w:r w:rsidRPr="0069649E">
        <w:rPr>
          <w:rFonts w:ascii="Garamond" w:hAnsi="Garamond"/>
          <w:bCs/>
        </w:rPr>
        <w:t xml:space="preserve">“The Role of Stress Patterns in Depression, and Suicidal Ideation among Disadvantaged Mexican American Adults.” </w:t>
      </w:r>
      <w:r w:rsidRPr="0069649E">
        <w:rPr>
          <w:rFonts w:ascii="Garamond" w:hAnsi="Garamond"/>
          <w:b/>
          <w:bCs/>
        </w:rPr>
        <w:t xml:space="preserve"> </w:t>
      </w:r>
      <w:r w:rsidRPr="0069649E">
        <w:rPr>
          <w:rFonts w:ascii="Garamond" w:hAnsi="Garamond"/>
          <w:bCs/>
        </w:rPr>
        <w:t>American Sociological Association (ASA), August 18-20, 2012</w:t>
      </w:r>
      <w:r w:rsidR="00894E69" w:rsidRPr="0069649E">
        <w:rPr>
          <w:rFonts w:ascii="Garamond" w:hAnsi="Garamond"/>
          <w:bCs/>
        </w:rPr>
        <w:t>.</w:t>
      </w:r>
      <w:r w:rsidRPr="0069649E">
        <w:rPr>
          <w:rFonts w:ascii="Garamond" w:hAnsi="Garamond"/>
          <w:bCs/>
        </w:rPr>
        <w:t xml:space="preserve"> Denver, CO. </w:t>
      </w:r>
    </w:p>
    <w:p w14:paraId="4353BEF9" w14:textId="77777777" w:rsidR="00222BF1" w:rsidRPr="0069649E" w:rsidRDefault="00222BF1" w:rsidP="00222BF1">
      <w:pPr>
        <w:ind w:left="720" w:hanging="720"/>
        <w:jc w:val="both"/>
        <w:outlineLvl w:val="0"/>
        <w:rPr>
          <w:rFonts w:ascii="Garamond" w:hAnsi="Garamond"/>
          <w:b/>
          <w:bCs/>
        </w:rPr>
      </w:pPr>
    </w:p>
    <w:p w14:paraId="7ED23311" w14:textId="46102A7E" w:rsidR="00024DA0" w:rsidRPr="0069649E" w:rsidRDefault="00222BF1" w:rsidP="00222BF1">
      <w:pPr>
        <w:ind w:left="720" w:hanging="720"/>
        <w:jc w:val="both"/>
        <w:outlineLvl w:val="0"/>
        <w:rPr>
          <w:rFonts w:ascii="Garamond" w:hAnsi="Garamond"/>
          <w:bCs/>
        </w:rPr>
      </w:pPr>
      <w:r w:rsidRPr="0069649E">
        <w:rPr>
          <w:rFonts w:ascii="Garamond" w:hAnsi="Garamond"/>
          <w:bCs/>
        </w:rPr>
        <w:t xml:space="preserve"> </w:t>
      </w:r>
      <w:r w:rsidR="00024DA0" w:rsidRPr="0069649E">
        <w:rPr>
          <w:rFonts w:ascii="Garamond" w:hAnsi="Garamond"/>
          <w:bCs/>
        </w:rPr>
        <w:t>“Contextual and Cultural Influences of Heroin Abuse on the U.S. Mexico Border” U.S. Border Initiative 4</w:t>
      </w:r>
      <w:r w:rsidR="00024DA0" w:rsidRPr="0069649E">
        <w:rPr>
          <w:rFonts w:ascii="Garamond" w:hAnsi="Garamond"/>
          <w:bCs/>
          <w:vertAlign w:val="superscript"/>
        </w:rPr>
        <w:t>th</w:t>
      </w:r>
      <w:r w:rsidR="00024DA0" w:rsidRPr="0069649E">
        <w:rPr>
          <w:rFonts w:ascii="Garamond" w:hAnsi="Garamond"/>
          <w:bCs/>
        </w:rPr>
        <w:t xml:space="preserve"> Annual M</w:t>
      </w:r>
      <w:r w:rsidR="00894E69" w:rsidRPr="0069649E">
        <w:rPr>
          <w:rFonts w:ascii="Garamond" w:hAnsi="Garamond"/>
          <w:bCs/>
        </w:rPr>
        <w:t>eeting, May 2012. El Paso, TX.</w:t>
      </w:r>
    </w:p>
    <w:p w14:paraId="60FE007F" w14:textId="77777777" w:rsidR="00024DA0" w:rsidRPr="0069649E" w:rsidRDefault="00024DA0" w:rsidP="009A1AF0">
      <w:pPr>
        <w:ind w:left="720" w:hanging="720"/>
        <w:jc w:val="both"/>
        <w:outlineLvl w:val="0"/>
        <w:rPr>
          <w:rFonts w:ascii="Garamond" w:hAnsi="Garamond"/>
          <w:bCs/>
        </w:rPr>
      </w:pPr>
    </w:p>
    <w:p w14:paraId="0B65E294" w14:textId="699696D7" w:rsidR="009A1AF0" w:rsidRPr="0069649E" w:rsidRDefault="009A1AF0" w:rsidP="009A1AF0">
      <w:pPr>
        <w:ind w:left="720" w:hanging="720"/>
        <w:jc w:val="both"/>
        <w:outlineLvl w:val="0"/>
        <w:rPr>
          <w:rFonts w:ascii="Garamond" w:hAnsi="Garamond"/>
          <w:bCs/>
        </w:rPr>
      </w:pPr>
      <w:r w:rsidRPr="0069649E">
        <w:rPr>
          <w:rFonts w:ascii="Garamond" w:hAnsi="Garamond"/>
          <w:bCs/>
        </w:rPr>
        <w:t>“Social Consequences of Serial Incarceration among Young Adult Mexican American Men</w:t>
      </w:r>
      <w:r w:rsidR="00024DA0" w:rsidRPr="0069649E">
        <w:rPr>
          <w:rFonts w:ascii="Garamond" w:hAnsi="Garamond"/>
          <w:bCs/>
        </w:rPr>
        <w:t>” Southwestern S</w:t>
      </w:r>
      <w:r w:rsidRPr="0069649E">
        <w:rPr>
          <w:rFonts w:ascii="Garamond" w:hAnsi="Garamond"/>
          <w:bCs/>
        </w:rPr>
        <w:t>ocial Science Association</w:t>
      </w:r>
      <w:r w:rsidR="002457EB" w:rsidRPr="0069649E">
        <w:rPr>
          <w:rFonts w:ascii="Garamond" w:hAnsi="Garamond"/>
          <w:bCs/>
        </w:rPr>
        <w:t xml:space="preserve"> (SSSA)</w:t>
      </w:r>
      <w:r w:rsidR="00894E69" w:rsidRPr="0069649E">
        <w:rPr>
          <w:rFonts w:ascii="Garamond" w:hAnsi="Garamond"/>
          <w:bCs/>
        </w:rPr>
        <w:t>, April</w:t>
      </w:r>
      <w:r w:rsidRPr="0069649E">
        <w:rPr>
          <w:rFonts w:ascii="Garamond" w:hAnsi="Garamond"/>
          <w:bCs/>
        </w:rPr>
        <w:t xml:space="preserve"> 4- 7, 2012</w:t>
      </w:r>
      <w:r w:rsidR="00894E69" w:rsidRPr="0069649E">
        <w:rPr>
          <w:rFonts w:ascii="Garamond" w:hAnsi="Garamond"/>
          <w:bCs/>
        </w:rPr>
        <w:t>.</w:t>
      </w:r>
      <w:r w:rsidRPr="0069649E">
        <w:rPr>
          <w:rFonts w:ascii="Garamond" w:hAnsi="Garamond"/>
          <w:bCs/>
        </w:rPr>
        <w:t xml:space="preserve"> San Diego, CA. </w:t>
      </w:r>
    </w:p>
    <w:p w14:paraId="5EB20475" w14:textId="77777777" w:rsidR="009A1AF0" w:rsidRPr="0069649E" w:rsidRDefault="009A1AF0" w:rsidP="009A1AF0">
      <w:pPr>
        <w:ind w:left="720" w:hanging="720"/>
        <w:jc w:val="both"/>
        <w:outlineLvl w:val="0"/>
        <w:rPr>
          <w:rFonts w:ascii="Garamond" w:hAnsi="Garamond"/>
          <w:bCs/>
        </w:rPr>
      </w:pPr>
    </w:p>
    <w:p w14:paraId="6E61DB49" w14:textId="2D5C3C81" w:rsidR="009A1AF0" w:rsidRPr="0069649E" w:rsidRDefault="009A1AF0" w:rsidP="009A1AF0">
      <w:pPr>
        <w:ind w:left="720" w:hanging="720"/>
        <w:jc w:val="both"/>
        <w:outlineLvl w:val="0"/>
        <w:rPr>
          <w:rFonts w:ascii="Garamond" w:hAnsi="Garamond"/>
          <w:bCs/>
        </w:rPr>
      </w:pPr>
      <w:r w:rsidRPr="0069649E">
        <w:rPr>
          <w:rFonts w:ascii="Garamond" w:hAnsi="Garamond"/>
          <w:bCs/>
        </w:rPr>
        <w:t>“Developmental Patterns of Crack Use in Mexico City.”  Society for the Study of Social Problems (SSSP), August 16-18, 2012</w:t>
      </w:r>
      <w:r w:rsidR="00894E69" w:rsidRPr="0069649E">
        <w:rPr>
          <w:rFonts w:ascii="Garamond" w:hAnsi="Garamond"/>
          <w:bCs/>
        </w:rPr>
        <w:t>.</w:t>
      </w:r>
      <w:r w:rsidRPr="0069649E">
        <w:rPr>
          <w:rFonts w:ascii="Garamond" w:hAnsi="Garamond"/>
          <w:bCs/>
        </w:rPr>
        <w:t xml:space="preserve"> Denver, CO. </w:t>
      </w:r>
    </w:p>
    <w:p w14:paraId="3B26771B" w14:textId="77777777" w:rsidR="009A1AF0" w:rsidRPr="0069649E" w:rsidRDefault="009A1AF0" w:rsidP="009A1AF0">
      <w:pPr>
        <w:ind w:left="720" w:hanging="720"/>
        <w:jc w:val="both"/>
        <w:outlineLvl w:val="0"/>
        <w:rPr>
          <w:rFonts w:ascii="Garamond" w:hAnsi="Garamond"/>
          <w:bCs/>
        </w:rPr>
      </w:pPr>
    </w:p>
    <w:p w14:paraId="4DB41CC0" w14:textId="5E8FAE08" w:rsidR="009A1AF0" w:rsidRPr="0069649E" w:rsidRDefault="009A1AF0" w:rsidP="009A1AF0">
      <w:pPr>
        <w:ind w:left="720" w:hanging="720"/>
        <w:jc w:val="both"/>
        <w:outlineLvl w:val="0"/>
        <w:rPr>
          <w:rFonts w:ascii="Garamond" w:hAnsi="Garamond"/>
          <w:bCs/>
        </w:rPr>
      </w:pPr>
      <w:r w:rsidRPr="0069649E">
        <w:rPr>
          <w:rFonts w:ascii="Garamond" w:hAnsi="Garamond"/>
          <w:bCs/>
        </w:rPr>
        <w:t>“High Risk Sexual Behaviors among Drug Using Mexican Female Sex Workers.”  Society for the Study of Social Problems (SSSP), August 16-18, 2012</w:t>
      </w:r>
      <w:r w:rsidR="00894E69" w:rsidRPr="0069649E">
        <w:rPr>
          <w:rFonts w:ascii="Garamond" w:hAnsi="Garamond"/>
          <w:bCs/>
        </w:rPr>
        <w:t>.</w:t>
      </w:r>
      <w:r w:rsidRPr="0069649E">
        <w:rPr>
          <w:rFonts w:ascii="Garamond" w:hAnsi="Garamond"/>
          <w:bCs/>
        </w:rPr>
        <w:t xml:space="preserve"> Denver, CO. </w:t>
      </w:r>
    </w:p>
    <w:p w14:paraId="11BFD8B4" w14:textId="77777777" w:rsidR="009A1AF0" w:rsidRPr="0069649E" w:rsidRDefault="009A1AF0" w:rsidP="009A1AF0">
      <w:pPr>
        <w:ind w:left="720" w:hanging="720"/>
        <w:jc w:val="both"/>
        <w:outlineLvl w:val="0"/>
        <w:rPr>
          <w:rFonts w:ascii="Garamond" w:hAnsi="Garamond"/>
          <w:bCs/>
        </w:rPr>
      </w:pPr>
    </w:p>
    <w:p w14:paraId="07E93AE6" w14:textId="295920C4" w:rsidR="009A1AF0" w:rsidRPr="0069649E" w:rsidRDefault="009A1AF0" w:rsidP="009A1AF0">
      <w:pPr>
        <w:ind w:left="720" w:hanging="720"/>
        <w:jc w:val="both"/>
        <w:outlineLvl w:val="0"/>
        <w:rPr>
          <w:rFonts w:ascii="Garamond" w:hAnsi="Garamond"/>
          <w:b/>
          <w:bCs/>
        </w:rPr>
      </w:pPr>
      <w:r w:rsidRPr="0069649E">
        <w:rPr>
          <w:rFonts w:ascii="Garamond" w:hAnsi="Garamond"/>
          <w:bCs/>
        </w:rPr>
        <w:t xml:space="preserve">“Intimate Partner Relationships and Life course Trajectories of Drug Using Mexican American Male Gang Members.” </w:t>
      </w:r>
      <w:r w:rsidRPr="0069649E">
        <w:rPr>
          <w:rFonts w:ascii="Garamond" w:hAnsi="Garamond"/>
          <w:b/>
          <w:bCs/>
        </w:rPr>
        <w:t xml:space="preserve"> </w:t>
      </w:r>
      <w:r w:rsidRPr="0069649E">
        <w:rPr>
          <w:rFonts w:ascii="Garamond" w:hAnsi="Garamond"/>
          <w:bCs/>
        </w:rPr>
        <w:t>American Sociological Association (ASA), August 18-20, 2012</w:t>
      </w:r>
      <w:r w:rsidR="00894E69" w:rsidRPr="0069649E">
        <w:rPr>
          <w:rFonts w:ascii="Garamond" w:hAnsi="Garamond"/>
          <w:bCs/>
        </w:rPr>
        <w:t>.</w:t>
      </w:r>
      <w:r w:rsidRPr="0069649E">
        <w:rPr>
          <w:rFonts w:ascii="Garamond" w:hAnsi="Garamond"/>
          <w:bCs/>
        </w:rPr>
        <w:t xml:space="preserve"> Denver, CO. </w:t>
      </w:r>
    </w:p>
    <w:p w14:paraId="1985444D" w14:textId="77777777" w:rsidR="009A1AF0" w:rsidRPr="0069649E" w:rsidRDefault="009A1AF0" w:rsidP="009A1AF0">
      <w:pPr>
        <w:ind w:left="720" w:hanging="720"/>
        <w:jc w:val="both"/>
        <w:outlineLvl w:val="0"/>
        <w:rPr>
          <w:rFonts w:ascii="Garamond" w:hAnsi="Garamond"/>
          <w:bCs/>
        </w:rPr>
      </w:pPr>
    </w:p>
    <w:p w14:paraId="289A0109" w14:textId="231A2C32" w:rsidR="009A1AF0" w:rsidRPr="0069649E" w:rsidRDefault="009A1AF0" w:rsidP="009A1AF0">
      <w:pPr>
        <w:ind w:left="720" w:hanging="720"/>
        <w:jc w:val="both"/>
        <w:outlineLvl w:val="0"/>
        <w:rPr>
          <w:rFonts w:ascii="Garamond" w:hAnsi="Garamond"/>
          <w:bCs/>
        </w:rPr>
      </w:pPr>
      <w:r w:rsidRPr="0069649E">
        <w:rPr>
          <w:rFonts w:ascii="Garamond" w:hAnsi="Garamond"/>
          <w:bCs/>
        </w:rPr>
        <w:t xml:space="preserve">“The Process of Diffusion: Adoption and Transmission of Crack Use in Mexico City.” </w:t>
      </w:r>
      <w:r w:rsidRPr="0069649E">
        <w:rPr>
          <w:rFonts w:ascii="Garamond" w:hAnsi="Garamond"/>
          <w:b/>
          <w:bCs/>
        </w:rPr>
        <w:t xml:space="preserve"> </w:t>
      </w:r>
      <w:r w:rsidRPr="0069649E">
        <w:rPr>
          <w:rFonts w:ascii="Garamond" w:hAnsi="Garamond"/>
          <w:bCs/>
        </w:rPr>
        <w:t>American Sociological Association (ASA), August 18-20, 2012</w:t>
      </w:r>
      <w:r w:rsidR="00894E69" w:rsidRPr="0069649E">
        <w:rPr>
          <w:rFonts w:ascii="Garamond" w:hAnsi="Garamond"/>
          <w:bCs/>
        </w:rPr>
        <w:t>.</w:t>
      </w:r>
      <w:r w:rsidRPr="0069649E">
        <w:rPr>
          <w:rFonts w:ascii="Garamond" w:hAnsi="Garamond"/>
          <w:bCs/>
        </w:rPr>
        <w:t xml:space="preserve"> Denver, CO. </w:t>
      </w:r>
    </w:p>
    <w:p w14:paraId="37267F8D" w14:textId="77777777" w:rsidR="009A1AF0" w:rsidRPr="0069649E" w:rsidRDefault="009A1AF0" w:rsidP="009A1AF0">
      <w:pPr>
        <w:ind w:left="720" w:hanging="720"/>
        <w:jc w:val="both"/>
        <w:outlineLvl w:val="0"/>
        <w:rPr>
          <w:rFonts w:ascii="Garamond" w:hAnsi="Garamond"/>
          <w:bCs/>
        </w:rPr>
      </w:pPr>
    </w:p>
    <w:p w14:paraId="5AF8106C" w14:textId="56F19D2D" w:rsidR="009A1AF0" w:rsidRPr="0069649E" w:rsidRDefault="009A1AF0" w:rsidP="009A1AF0">
      <w:pPr>
        <w:ind w:left="720" w:hanging="720"/>
        <w:jc w:val="both"/>
        <w:outlineLvl w:val="0"/>
        <w:rPr>
          <w:rFonts w:ascii="Garamond" w:hAnsi="Garamond"/>
          <w:bCs/>
        </w:rPr>
      </w:pPr>
      <w:r w:rsidRPr="0069649E">
        <w:rPr>
          <w:rFonts w:ascii="Garamond" w:hAnsi="Garamond"/>
          <w:bCs/>
        </w:rPr>
        <w:t xml:space="preserve">“The Role of Stress Patterns in Depression, and Suicidal Ideation among Disadvantaged Mexican American Adults.” </w:t>
      </w:r>
      <w:r w:rsidRPr="0069649E">
        <w:rPr>
          <w:rFonts w:ascii="Garamond" w:hAnsi="Garamond"/>
          <w:b/>
          <w:bCs/>
        </w:rPr>
        <w:t xml:space="preserve"> </w:t>
      </w:r>
      <w:r w:rsidRPr="0069649E">
        <w:rPr>
          <w:rFonts w:ascii="Garamond" w:hAnsi="Garamond"/>
          <w:bCs/>
        </w:rPr>
        <w:t>American Sociological Association (ASA), August 18-20, 2012</w:t>
      </w:r>
      <w:r w:rsidR="00894E69" w:rsidRPr="0069649E">
        <w:rPr>
          <w:rFonts w:ascii="Garamond" w:hAnsi="Garamond"/>
          <w:bCs/>
        </w:rPr>
        <w:t>.</w:t>
      </w:r>
      <w:r w:rsidRPr="0069649E">
        <w:rPr>
          <w:rFonts w:ascii="Garamond" w:hAnsi="Garamond"/>
          <w:bCs/>
        </w:rPr>
        <w:t xml:space="preserve"> Denver, CO. </w:t>
      </w:r>
    </w:p>
    <w:p w14:paraId="36337278" w14:textId="77777777" w:rsidR="002F60B8" w:rsidRPr="0069649E" w:rsidRDefault="002F60B8" w:rsidP="009A1AF0">
      <w:pPr>
        <w:ind w:left="720" w:hanging="720"/>
        <w:jc w:val="both"/>
        <w:outlineLvl w:val="0"/>
        <w:rPr>
          <w:rFonts w:ascii="Garamond" w:hAnsi="Garamond"/>
          <w:b/>
          <w:bCs/>
        </w:rPr>
      </w:pPr>
    </w:p>
    <w:p w14:paraId="799AF505" w14:textId="77777777" w:rsidR="009A1AF0" w:rsidRPr="0069649E" w:rsidRDefault="00024DA0" w:rsidP="009A1AF0">
      <w:pPr>
        <w:ind w:left="720" w:hanging="720"/>
        <w:jc w:val="both"/>
        <w:outlineLvl w:val="0"/>
        <w:rPr>
          <w:rFonts w:ascii="Garamond" w:hAnsi="Garamond"/>
          <w:bCs/>
        </w:rPr>
      </w:pPr>
      <w:r w:rsidRPr="0069649E">
        <w:rPr>
          <w:rFonts w:ascii="Garamond" w:hAnsi="Garamond"/>
          <w:bCs/>
        </w:rPr>
        <w:t xml:space="preserve">“Social Work and Social Science Research: A Personal Journey” USC School of Social Work, Invited Presentation to </w:t>
      </w:r>
      <w:r w:rsidR="00BD63C1" w:rsidRPr="0069649E">
        <w:rPr>
          <w:rFonts w:ascii="Garamond" w:hAnsi="Garamond"/>
          <w:bCs/>
        </w:rPr>
        <w:t>Board of Council, October 2011.</w:t>
      </w:r>
    </w:p>
    <w:p w14:paraId="48B6AF56" w14:textId="77777777" w:rsidR="00BD63C1" w:rsidRPr="0069649E" w:rsidRDefault="00BD63C1" w:rsidP="009A1AF0">
      <w:pPr>
        <w:ind w:left="720" w:hanging="720"/>
        <w:jc w:val="both"/>
        <w:outlineLvl w:val="0"/>
        <w:rPr>
          <w:rFonts w:ascii="Garamond" w:hAnsi="Garamond"/>
          <w:bCs/>
        </w:rPr>
      </w:pPr>
    </w:p>
    <w:p w14:paraId="23714D16" w14:textId="008A7141" w:rsidR="00AC70A2" w:rsidRPr="0069649E" w:rsidRDefault="00AC70A2" w:rsidP="00AC70A2">
      <w:pPr>
        <w:ind w:left="720" w:hanging="720"/>
        <w:jc w:val="both"/>
        <w:outlineLvl w:val="0"/>
        <w:rPr>
          <w:rFonts w:ascii="Garamond" w:hAnsi="Garamond"/>
          <w:bCs/>
        </w:rPr>
      </w:pPr>
      <w:r w:rsidRPr="0069649E">
        <w:rPr>
          <w:rFonts w:ascii="Garamond" w:hAnsi="Garamond"/>
          <w:bCs/>
        </w:rPr>
        <w:t>“Social Stressors, Special Vulnerabilities and Violence Victimiza</w:t>
      </w:r>
      <w:r w:rsidR="009A1AF0" w:rsidRPr="0069649E">
        <w:rPr>
          <w:rFonts w:ascii="Garamond" w:hAnsi="Garamond"/>
          <w:bCs/>
        </w:rPr>
        <w:t xml:space="preserve">tion among Latino Immigrant Day </w:t>
      </w:r>
      <w:r w:rsidRPr="0069649E">
        <w:rPr>
          <w:rFonts w:ascii="Garamond" w:hAnsi="Garamond"/>
          <w:bCs/>
        </w:rPr>
        <w:t>Laborers in Post Katrina New Orleans</w:t>
      </w:r>
      <w:r w:rsidR="00F4442E" w:rsidRPr="0069649E">
        <w:rPr>
          <w:rFonts w:ascii="Garamond" w:hAnsi="Garamond"/>
          <w:bCs/>
        </w:rPr>
        <w:t>.” Southwestern S</w:t>
      </w:r>
      <w:r w:rsidRPr="0069649E">
        <w:rPr>
          <w:rFonts w:ascii="Garamond" w:hAnsi="Garamond"/>
          <w:bCs/>
        </w:rPr>
        <w:t>ocial Science Association</w:t>
      </w:r>
      <w:r w:rsidR="00F4442E" w:rsidRPr="0069649E">
        <w:rPr>
          <w:rFonts w:ascii="Garamond" w:hAnsi="Garamond"/>
          <w:bCs/>
        </w:rPr>
        <w:t xml:space="preserve"> (SSSA), March</w:t>
      </w:r>
      <w:r w:rsidRPr="0069649E">
        <w:rPr>
          <w:rFonts w:ascii="Garamond" w:hAnsi="Garamond"/>
          <w:bCs/>
        </w:rPr>
        <w:t xml:space="preserve"> 16 – 19, 2011 Las Vegas, NV. </w:t>
      </w:r>
    </w:p>
    <w:p w14:paraId="4CA70C79" w14:textId="77777777" w:rsidR="00AC70A2" w:rsidRPr="0069649E" w:rsidRDefault="00AC70A2" w:rsidP="00AC70A2">
      <w:pPr>
        <w:ind w:left="720" w:hanging="720"/>
        <w:jc w:val="both"/>
        <w:outlineLvl w:val="0"/>
        <w:rPr>
          <w:rFonts w:ascii="Garamond" w:hAnsi="Garamond"/>
          <w:bCs/>
        </w:rPr>
      </w:pPr>
    </w:p>
    <w:p w14:paraId="3F9662BC" w14:textId="73130951" w:rsidR="00AC70A2" w:rsidRPr="0069649E" w:rsidRDefault="00FA4725" w:rsidP="00AC70A2">
      <w:pPr>
        <w:ind w:left="720" w:hanging="720"/>
        <w:jc w:val="both"/>
        <w:outlineLvl w:val="0"/>
        <w:rPr>
          <w:rFonts w:ascii="Garamond" w:hAnsi="Garamond"/>
          <w:bCs/>
        </w:rPr>
      </w:pPr>
      <w:r w:rsidRPr="0069649E">
        <w:rPr>
          <w:rFonts w:ascii="Garamond" w:hAnsi="Garamond"/>
          <w:bCs/>
        </w:rPr>
        <w:t xml:space="preserve"> “Examining the Etiology of Crack U</w:t>
      </w:r>
      <w:r w:rsidR="00AC70A2" w:rsidRPr="0069649E">
        <w:rPr>
          <w:rFonts w:ascii="Garamond" w:hAnsi="Garamond"/>
          <w:bCs/>
        </w:rPr>
        <w:t xml:space="preserve">se among Latino </w:t>
      </w:r>
      <w:r w:rsidRPr="0069649E">
        <w:rPr>
          <w:rFonts w:ascii="Garamond" w:hAnsi="Garamond"/>
          <w:bCs/>
        </w:rPr>
        <w:t>Immigrant Day L</w:t>
      </w:r>
      <w:r w:rsidR="00AC70A2" w:rsidRPr="0069649E">
        <w:rPr>
          <w:rFonts w:ascii="Garamond" w:hAnsi="Garamond"/>
          <w:bCs/>
        </w:rPr>
        <w:t>aborers in New Orleans." American Public Health Association (APHA), November 6-10, 2010</w:t>
      </w:r>
      <w:r w:rsidR="00894E69" w:rsidRPr="0069649E">
        <w:rPr>
          <w:rFonts w:ascii="Garamond" w:hAnsi="Garamond"/>
          <w:bCs/>
        </w:rPr>
        <w:t>.</w:t>
      </w:r>
      <w:r w:rsidR="00AC70A2" w:rsidRPr="0069649E">
        <w:rPr>
          <w:rFonts w:ascii="Garamond" w:hAnsi="Garamond"/>
          <w:bCs/>
        </w:rPr>
        <w:t xml:space="preserve"> Denver, CO. </w:t>
      </w:r>
    </w:p>
    <w:p w14:paraId="0756ABE7" w14:textId="77777777" w:rsidR="00AC70A2" w:rsidRPr="0069649E" w:rsidRDefault="00AC70A2" w:rsidP="00AC70A2">
      <w:pPr>
        <w:ind w:left="720" w:hanging="720"/>
        <w:jc w:val="both"/>
        <w:outlineLvl w:val="0"/>
        <w:rPr>
          <w:rFonts w:ascii="Garamond" w:hAnsi="Garamond"/>
          <w:bCs/>
        </w:rPr>
      </w:pPr>
    </w:p>
    <w:p w14:paraId="575E1030" w14:textId="5A278E33" w:rsidR="00517102" w:rsidRPr="0069649E" w:rsidRDefault="00517102" w:rsidP="00517102">
      <w:pPr>
        <w:ind w:left="720" w:hanging="720"/>
        <w:jc w:val="both"/>
        <w:outlineLvl w:val="0"/>
        <w:rPr>
          <w:rFonts w:ascii="Garamond" w:hAnsi="Garamond"/>
        </w:rPr>
      </w:pPr>
      <w:r w:rsidRPr="0069649E">
        <w:rPr>
          <w:rFonts w:ascii="Garamond" w:hAnsi="Garamond"/>
          <w:bCs/>
        </w:rPr>
        <w:lastRenderedPageBreak/>
        <w:t>“</w:t>
      </w:r>
      <w:r w:rsidRPr="0069649E">
        <w:rPr>
          <w:rFonts w:ascii="Garamond" w:hAnsi="Garamond"/>
        </w:rPr>
        <w:t xml:space="preserve">Crack Smoking in Ageing Mexican American Injecting Heroin Users.” </w:t>
      </w:r>
      <w:r w:rsidRPr="0069649E">
        <w:rPr>
          <w:rFonts w:ascii="Garamond" w:hAnsi="Garamond"/>
          <w:bCs/>
        </w:rPr>
        <w:t>Study of Social Problems (SSSP), August 13-15, 2010. Atlanta, GA.</w:t>
      </w:r>
    </w:p>
    <w:p w14:paraId="4E9FE41E" w14:textId="77777777" w:rsidR="00517102" w:rsidRPr="0069649E" w:rsidRDefault="00517102" w:rsidP="00517102">
      <w:pPr>
        <w:ind w:left="720" w:hanging="720"/>
        <w:jc w:val="both"/>
        <w:outlineLvl w:val="0"/>
        <w:rPr>
          <w:rFonts w:ascii="Garamond" w:hAnsi="Garamond"/>
          <w:bCs/>
        </w:rPr>
      </w:pPr>
    </w:p>
    <w:p w14:paraId="66FF3534" w14:textId="77777777" w:rsidR="00517102" w:rsidRPr="0069649E" w:rsidRDefault="00517102" w:rsidP="00517102">
      <w:pPr>
        <w:ind w:left="720" w:hanging="720"/>
        <w:jc w:val="both"/>
        <w:rPr>
          <w:rFonts w:ascii="Garamond" w:hAnsi="Garamond"/>
          <w:b/>
        </w:rPr>
      </w:pPr>
      <w:r w:rsidRPr="0069649E">
        <w:rPr>
          <w:rFonts w:ascii="Garamond" w:hAnsi="Garamond"/>
          <w:bCs/>
        </w:rPr>
        <w:t>“</w:t>
      </w:r>
      <w:r w:rsidRPr="0069649E">
        <w:rPr>
          <w:rFonts w:ascii="Garamond" w:hAnsi="Garamond"/>
        </w:rPr>
        <w:t xml:space="preserve">Transitions to Injecting Drug Use Among Mexican American Non-injecting Heroin Users: The Influence of an Injecting Culture.” </w:t>
      </w:r>
      <w:r w:rsidRPr="0069649E">
        <w:rPr>
          <w:rFonts w:ascii="Garamond" w:hAnsi="Garamond"/>
          <w:b/>
        </w:rPr>
        <w:t xml:space="preserve"> </w:t>
      </w:r>
      <w:r w:rsidRPr="0069649E">
        <w:rPr>
          <w:rFonts w:ascii="Garamond" w:hAnsi="Garamond"/>
        </w:rPr>
        <w:t xml:space="preserve">American Sociological Association (ASA), August 14-17, </w:t>
      </w:r>
      <w:r w:rsidRPr="0069649E">
        <w:rPr>
          <w:rFonts w:ascii="Garamond" w:hAnsi="Garamond"/>
          <w:bCs/>
        </w:rPr>
        <w:t xml:space="preserve">2010. </w:t>
      </w:r>
      <w:r w:rsidRPr="0069649E">
        <w:rPr>
          <w:rFonts w:ascii="Garamond" w:hAnsi="Garamond"/>
        </w:rPr>
        <w:t xml:space="preserve">Atlanta, GA. </w:t>
      </w:r>
    </w:p>
    <w:p w14:paraId="67A8F1B7" w14:textId="77777777" w:rsidR="00517102" w:rsidRPr="0069649E" w:rsidRDefault="00517102" w:rsidP="00517102">
      <w:pPr>
        <w:ind w:left="720" w:hanging="720"/>
        <w:contextualSpacing/>
        <w:jc w:val="both"/>
        <w:rPr>
          <w:rFonts w:ascii="Garamond" w:hAnsi="Garamond"/>
        </w:rPr>
      </w:pPr>
    </w:p>
    <w:p w14:paraId="574DF3EA" w14:textId="77777777" w:rsidR="00517102" w:rsidRPr="0069649E" w:rsidRDefault="00517102" w:rsidP="00517102">
      <w:pPr>
        <w:ind w:left="720" w:hanging="720"/>
        <w:contextualSpacing/>
        <w:jc w:val="both"/>
        <w:rPr>
          <w:rFonts w:ascii="Garamond" w:hAnsi="Garamond"/>
        </w:rPr>
      </w:pPr>
      <w:r w:rsidRPr="0069649E">
        <w:rPr>
          <w:rFonts w:ascii="Garamond" w:hAnsi="Garamond"/>
        </w:rPr>
        <w:t xml:space="preserve">“Health Consequences among Aging Mexican American Heroin Users: An </w:t>
      </w:r>
      <w:proofErr w:type="gramStart"/>
      <w:r w:rsidRPr="0069649E">
        <w:rPr>
          <w:rFonts w:ascii="Garamond" w:hAnsi="Garamond"/>
        </w:rPr>
        <w:t>Ethnographic  Analysis</w:t>
      </w:r>
      <w:proofErr w:type="gramEnd"/>
      <w:r w:rsidRPr="0069649E">
        <w:rPr>
          <w:rFonts w:ascii="Garamond" w:hAnsi="Garamond"/>
        </w:rPr>
        <w:t xml:space="preserve">.” American Sociological Association (ASA), August 14-17, </w:t>
      </w:r>
      <w:r w:rsidRPr="0069649E">
        <w:rPr>
          <w:rFonts w:ascii="Garamond" w:hAnsi="Garamond"/>
          <w:bCs/>
        </w:rPr>
        <w:t xml:space="preserve">2010. </w:t>
      </w:r>
      <w:r w:rsidRPr="0069649E">
        <w:rPr>
          <w:rFonts w:ascii="Garamond" w:hAnsi="Garamond"/>
        </w:rPr>
        <w:t>Atlanta, GA.</w:t>
      </w:r>
    </w:p>
    <w:p w14:paraId="64932A34" w14:textId="77777777" w:rsidR="00517102" w:rsidRPr="0069649E" w:rsidRDefault="00517102" w:rsidP="00517102">
      <w:pPr>
        <w:ind w:left="720" w:hanging="720"/>
        <w:jc w:val="both"/>
        <w:rPr>
          <w:rFonts w:ascii="Garamond" w:hAnsi="Garamond"/>
          <w:bCs/>
        </w:rPr>
      </w:pPr>
    </w:p>
    <w:p w14:paraId="7CC6F0B1" w14:textId="77777777" w:rsidR="00517102" w:rsidRPr="0069649E" w:rsidRDefault="00517102" w:rsidP="00517102">
      <w:pPr>
        <w:ind w:left="720" w:hanging="720"/>
        <w:jc w:val="both"/>
        <w:rPr>
          <w:rFonts w:ascii="Garamond" w:hAnsi="Garamond"/>
          <w:b/>
          <w:lang w:val="es-MX"/>
        </w:rPr>
      </w:pPr>
      <w:r w:rsidRPr="0069649E">
        <w:rPr>
          <w:rFonts w:ascii="Garamond" w:hAnsi="Garamond"/>
          <w:bCs/>
        </w:rPr>
        <w:t>“</w:t>
      </w:r>
      <w:r w:rsidRPr="0069649E">
        <w:rPr>
          <w:rFonts w:ascii="Garamond" w:hAnsi="Garamond"/>
        </w:rPr>
        <w:t xml:space="preserve">Post-Disaster Substance Use Patterns among Disadvantaged Hurricane Katrina Evacuees: A Multivariate Risk Factor Analysis.” </w:t>
      </w:r>
      <w:r w:rsidRPr="0069649E">
        <w:rPr>
          <w:rFonts w:ascii="Garamond" w:hAnsi="Garamond"/>
          <w:lang w:val="es-MX"/>
        </w:rPr>
        <w:t xml:space="preserve">American </w:t>
      </w:r>
      <w:proofErr w:type="spellStart"/>
      <w:r w:rsidRPr="0069649E">
        <w:rPr>
          <w:rFonts w:ascii="Garamond" w:hAnsi="Garamond"/>
          <w:lang w:val="es-MX"/>
        </w:rPr>
        <w:t>Sociological</w:t>
      </w:r>
      <w:proofErr w:type="spellEnd"/>
      <w:r w:rsidRPr="0069649E">
        <w:rPr>
          <w:rFonts w:ascii="Garamond" w:hAnsi="Garamond"/>
          <w:lang w:val="es-MX"/>
        </w:rPr>
        <w:t xml:space="preserve"> </w:t>
      </w:r>
      <w:proofErr w:type="spellStart"/>
      <w:r w:rsidRPr="0069649E">
        <w:rPr>
          <w:rFonts w:ascii="Garamond" w:hAnsi="Garamond"/>
          <w:lang w:val="es-MX"/>
        </w:rPr>
        <w:t>Association</w:t>
      </w:r>
      <w:proofErr w:type="spellEnd"/>
      <w:r w:rsidRPr="0069649E">
        <w:rPr>
          <w:rFonts w:ascii="Garamond" w:hAnsi="Garamond"/>
          <w:lang w:val="es-MX"/>
        </w:rPr>
        <w:t xml:space="preserve"> (ASA), </w:t>
      </w:r>
      <w:proofErr w:type="spellStart"/>
      <w:r w:rsidRPr="0069649E">
        <w:rPr>
          <w:rFonts w:ascii="Garamond" w:hAnsi="Garamond"/>
          <w:lang w:val="es-MX"/>
        </w:rPr>
        <w:t>August</w:t>
      </w:r>
      <w:proofErr w:type="spellEnd"/>
      <w:r w:rsidRPr="0069649E">
        <w:rPr>
          <w:rFonts w:ascii="Garamond" w:hAnsi="Garamond"/>
          <w:lang w:val="es-MX"/>
        </w:rPr>
        <w:t xml:space="preserve"> 14-17,</w:t>
      </w:r>
      <w:r w:rsidRPr="0069649E">
        <w:rPr>
          <w:rFonts w:ascii="Garamond" w:hAnsi="Garamond"/>
          <w:bCs/>
          <w:lang w:val="es-MX"/>
        </w:rPr>
        <w:t xml:space="preserve"> 2010.</w:t>
      </w:r>
      <w:r w:rsidRPr="0069649E">
        <w:rPr>
          <w:rFonts w:ascii="Garamond" w:hAnsi="Garamond"/>
          <w:lang w:val="es-MX"/>
        </w:rPr>
        <w:t xml:space="preserve">  Atlanta, GA.</w:t>
      </w:r>
    </w:p>
    <w:p w14:paraId="770CB467" w14:textId="77777777" w:rsidR="00517102" w:rsidRPr="0069649E" w:rsidRDefault="00517102" w:rsidP="00517102">
      <w:pPr>
        <w:ind w:left="720" w:hanging="720"/>
        <w:jc w:val="both"/>
        <w:rPr>
          <w:rFonts w:ascii="Garamond" w:hAnsi="Garamond"/>
          <w:lang w:val="es-MX"/>
        </w:rPr>
      </w:pPr>
    </w:p>
    <w:p w14:paraId="3D71C83B" w14:textId="77777777" w:rsidR="00517102" w:rsidRPr="0069649E" w:rsidRDefault="00517102" w:rsidP="00517102">
      <w:pPr>
        <w:ind w:left="720" w:hanging="720"/>
        <w:contextualSpacing/>
        <w:jc w:val="both"/>
        <w:rPr>
          <w:rFonts w:ascii="Garamond" w:hAnsi="Garamond"/>
          <w:bCs/>
        </w:rPr>
      </w:pPr>
      <w:r w:rsidRPr="0069649E">
        <w:rPr>
          <w:rFonts w:ascii="Garamond" w:hAnsi="Garamond"/>
          <w:bCs/>
          <w:lang w:val="es-ES"/>
        </w:rPr>
        <w:t xml:space="preserve">“La Cooptación y Reclutamiento de Integrantes de Pandillas Juveniles por Bandas de Adultos del Crimen Organizado: El Caso de la Frontera México –EEUU.” El Seminario Permanente de Estudios chicanos y de Fronteras, de la Dirección de Etnología y Antropología Social de Instituto Nacional de Antropología e Historia, </w:t>
      </w:r>
      <w:proofErr w:type="spellStart"/>
      <w:r w:rsidRPr="0069649E">
        <w:rPr>
          <w:rFonts w:ascii="Garamond" w:hAnsi="Garamond"/>
          <w:bCs/>
          <w:lang w:val="es-ES"/>
        </w:rPr>
        <w:t>July</w:t>
      </w:r>
      <w:proofErr w:type="spellEnd"/>
      <w:r w:rsidRPr="0069649E">
        <w:rPr>
          <w:rFonts w:ascii="Garamond" w:hAnsi="Garamond"/>
          <w:bCs/>
          <w:lang w:val="es-ES"/>
        </w:rPr>
        <w:t xml:space="preserve"> 27, 2010. </w:t>
      </w:r>
      <w:r w:rsidRPr="0069649E">
        <w:rPr>
          <w:rFonts w:ascii="Garamond" w:hAnsi="Garamond"/>
          <w:bCs/>
        </w:rPr>
        <w:t>Mexico City, D.F.</w:t>
      </w:r>
    </w:p>
    <w:p w14:paraId="511B602A" w14:textId="77777777" w:rsidR="00517102" w:rsidRPr="0069649E" w:rsidRDefault="00517102" w:rsidP="00517102">
      <w:pPr>
        <w:ind w:left="720" w:hanging="720"/>
        <w:contextualSpacing/>
        <w:jc w:val="both"/>
        <w:rPr>
          <w:rFonts w:ascii="Garamond" w:hAnsi="Garamond"/>
          <w:bCs/>
        </w:rPr>
      </w:pPr>
    </w:p>
    <w:p w14:paraId="22451835" w14:textId="77777777" w:rsidR="00517102" w:rsidRPr="0069649E" w:rsidRDefault="00517102" w:rsidP="00517102">
      <w:pPr>
        <w:ind w:left="720" w:hanging="720"/>
        <w:contextualSpacing/>
        <w:jc w:val="both"/>
        <w:rPr>
          <w:rFonts w:ascii="Garamond" w:hAnsi="Garamond"/>
          <w:bCs/>
        </w:rPr>
      </w:pPr>
      <w:r w:rsidRPr="0069649E">
        <w:rPr>
          <w:rFonts w:ascii="Garamond" w:hAnsi="Garamond"/>
          <w:bCs/>
        </w:rPr>
        <w:t xml:space="preserve">"Family Context in the Life Course of </w:t>
      </w:r>
      <w:proofErr w:type="spellStart"/>
      <w:r w:rsidRPr="0069649E">
        <w:rPr>
          <w:rFonts w:ascii="Garamond" w:hAnsi="Garamond"/>
          <w:bCs/>
          <w:i/>
        </w:rPr>
        <w:t>tecatos</w:t>
      </w:r>
      <w:proofErr w:type="spellEnd"/>
      <w:r w:rsidRPr="0069649E">
        <w:rPr>
          <w:rFonts w:ascii="Garamond" w:hAnsi="Garamond"/>
          <w:bCs/>
        </w:rPr>
        <w:t xml:space="preserve">: An ethnographic analysis of aging Mexican American heroin users." </w:t>
      </w:r>
      <w:r w:rsidRPr="0069649E">
        <w:rPr>
          <w:rFonts w:ascii="Garamond" w:hAnsi="Garamond"/>
        </w:rPr>
        <w:t>Southwestern Social Science Association (SSSA), March 31-April 3,</w:t>
      </w:r>
      <w:r w:rsidRPr="0069649E">
        <w:rPr>
          <w:rFonts w:ascii="Garamond" w:hAnsi="Garamond"/>
          <w:bCs/>
        </w:rPr>
        <w:t xml:space="preserve"> 2010. </w:t>
      </w:r>
      <w:r w:rsidRPr="0069649E">
        <w:rPr>
          <w:rFonts w:ascii="Garamond" w:hAnsi="Garamond"/>
        </w:rPr>
        <w:t xml:space="preserve">Houston, TX. </w:t>
      </w:r>
    </w:p>
    <w:p w14:paraId="4FBE60C6" w14:textId="77777777" w:rsidR="00517102" w:rsidRPr="0069649E" w:rsidRDefault="00517102" w:rsidP="00517102">
      <w:pPr>
        <w:ind w:left="720" w:hanging="720"/>
        <w:contextualSpacing/>
        <w:jc w:val="both"/>
        <w:rPr>
          <w:rFonts w:ascii="Garamond" w:hAnsi="Garamond"/>
          <w:bCs/>
        </w:rPr>
      </w:pPr>
    </w:p>
    <w:p w14:paraId="55937C9F" w14:textId="77777777" w:rsidR="00FD4241" w:rsidRPr="0069649E" w:rsidRDefault="00517102" w:rsidP="00517102">
      <w:pPr>
        <w:ind w:left="720" w:hanging="720"/>
        <w:contextualSpacing/>
        <w:jc w:val="both"/>
        <w:rPr>
          <w:rFonts w:ascii="Garamond" w:hAnsi="Garamond"/>
          <w:bCs/>
        </w:rPr>
      </w:pPr>
      <w:r w:rsidRPr="0069649E">
        <w:rPr>
          <w:rFonts w:ascii="Garamond" w:hAnsi="Garamond"/>
          <w:bCs/>
        </w:rPr>
        <w:t xml:space="preserve"> </w:t>
      </w:r>
      <w:r w:rsidR="00FD4241" w:rsidRPr="0069649E">
        <w:rPr>
          <w:rFonts w:ascii="Garamond" w:hAnsi="Garamond"/>
          <w:bCs/>
        </w:rPr>
        <w:t xml:space="preserve">“Black on Brown Violence: Victimization of Latino Immigrant Day Laborers in Post-Katrina New Orleans.” </w:t>
      </w:r>
      <w:r w:rsidR="00FD4241" w:rsidRPr="0069649E">
        <w:rPr>
          <w:rFonts w:ascii="Garamond" w:hAnsi="Garamond"/>
        </w:rPr>
        <w:t xml:space="preserve">Southwestern Social Science Association (SSSA), March 31-April 3, </w:t>
      </w:r>
      <w:r w:rsidR="00FD4241" w:rsidRPr="0069649E">
        <w:rPr>
          <w:rFonts w:ascii="Garamond" w:hAnsi="Garamond"/>
          <w:bCs/>
        </w:rPr>
        <w:t xml:space="preserve">2010. </w:t>
      </w:r>
      <w:r w:rsidR="00FD4241" w:rsidRPr="0069649E">
        <w:rPr>
          <w:rFonts w:ascii="Garamond" w:hAnsi="Garamond"/>
        </w:rPr>
        <w:t xml:space="preserve">Houston, TX. </w:t>
      </w:r>
    </w:p>
    <w:p w14:paraId="1620C0CC" w14:textId="77777777" w:rsidR="00FD4241" w:rsidRPr="0069649E" w:rsidRDefault="00FD4241" w:rsidP="00517102">
      <w:pPr>
        <w:ind w:left="720" w:hanging="720"/>
        <w:contextualSpacing/>
        <w:jc w:val="both"/>
        <w:rPr>
          <w:rFonts w:ascii="Garamond" w:hAnsi="Garamond"/>
        </w:rPr>
      </w:pPr>
    </w:p>
    <w:p w14:paraId="01910E35" w14:textId="77777777" w:rsidR="00FD4241" w:rsidRPr="0069649E" w:rsidRDefault="00FD4241" w:rsidP="00517102">
      <w:pPr>
        <w:ind w:left="720" w:hanging="720"/>
        <w:jc w:val="both"/>
        <w:rPr>
          <w:rFonts w:ascii="Garamond" w:hAnsi="Garamond"/>
          <w:lang w:val="es-ES"/>
        </w:rPr>
      </w:pPr>
      <w:r w:rsidRPr="0069649E">
        <w:rPr>
          <w:rFonts w:ascii="Garamond" w:hAnsi="Garamond"/>
          <w:bCs/>
        </w:rPr>
        <w:t>“</w:t>
      </w:r>
      <w:r w:rsidRPr="0069649E">
        <w:rPr>
          <w:rFonts w:ascii="Garamond" w:hAnsi="Garamond"/>
        </w:rPr>
        <w:t xml:space="preserve">Examining the etiology of crack use among Latino immigrant day laborers in New Orleans." </w:t>
      </w:r>
      <w:r w:rsidRPr="0069649E">
        <w:rPr>
          <w:rFonts w:ascii="Garamond" w:hAnsi="Garamond"/>
          <w:lang w:val="es-MX"/>
        </w:rPr>
        <w:t xml:space="preserve">American </w:t>
      </w:r>
      <w:proofErr w:type="spellStart"/>
      <w:r w:rsidRPr="0069649E">
        <w:rPr>
          <w:rFonts w:ascii="Garamond" w:hAnsi="Garamond"/>
          <w:lang w:val="es-MX"/>
        </w:rPr>
        <w:t>Public</w:t>
      </w:r>
      <w:proofErr w:type="spellEnd"/>
      <w:r w:rsidRPr="0069649E">
        <w:rPr>
          <w:rFonts w:ascii="Garamond" w:hAnsi="Garamond"/>
          <w:lang w:val="es-MX"/>
        </w:rPr>
        <w:t xml:space="preserve"> </w:t>
      </w:r>
      <w:proofErr w:type="spellStart"/>
      <w:r w:rsidRPr="0069649E">
        <w:rPr>
          <w:rFonts w:ascii="Garamond" w:hAnsi="Garamond"/>
          <w:lang w:val="es-MX"/>
        </w:rPr>
        <w:t>Health</w:t>
      </w:r>
      <w:proofErr w:type="spellEnd"/>
      <w:r w:rsidRPr="0069649E">
        <w:rPr>
          <w:rFonts w:ascii="Garamond" w:hAnsi="Garamond"/>
          <w:lang w:val="es-MX"/>
        </w:rPr>
        <w:t xml:space="preserve"> </w:t>
      </w:r>
      <w:proofErr w:type="spellStart"/>
      <w:r w:rsidRPr="0069649E">
        <w:rPr>
          <w:rFonts w:ascii="Garamond" w:hAnsi="Garamond"/>
          <w:lang w:val="es-MX"/>
        </w:rPr>
        <w:t>Association</w:t>
      </w:r>
      <w:proofErr w:type="spellEnd"/>
      <w:r w:rsidRPr="0069649E">
        <w:rPr>
          <w:rFonts w:ascii="Garamond" w:hAnsi="Garamond"/>
          <w:lang w:val="es-MX"/>
        </w:rPr>
        <w:t xml:space="preserve"> (APHA), </w:t>
      </w:r>
      <w:proofErr w:type="spellStart"/>
      <w:r w:rsidRPr="0069649E">
        <w:rPr>
          <w:rFonts w:ascii="Garamond" w:hAnsi="Garamond"/>
          <w:lang w:val="es-MX"/>
        </w:rPr>
        <w:t>November</w:t>
      </w:r>
      <w:proofErr w:type="spellEnd"/>
      <w:r w:rsidRPr="0069649E">
        <w:rPr>
          <w:rFonts w:ascii="Garamond" w:hAnsi="Garamond"/>
          <w:lang w:val="es-MX"/>
        </w:rPr>
        <w:t xml:space="preserve"> 6-10,</w:t>
      </w:r>
      <w:r w:rsidR="00281374" w:rsidRPr="0069649E">
        <w:rPr>
          <w:rFonts w:ascii="Garamond" w:hAnsi="Garamond"/>
          <w:lang w:val="es-MX"/>
        </w:rPr>
        <w:t xml:space="preserve"> 2010.</w:t>
      </w:r>
      <w:r w:rsidRPr="0069649E">
        <w:rPr>
          <w:rFonts w:ascii="Garamond" w:hAnsi="Garamond"/>
          <w:lang w:val="es-MX"/>
        </w:rPr>
        <w:tab/>
      </w:r>
      <w:r w:rsidR="00281374" w:rsidRPr="0069649E">
        <w:rPr>
          <w:rFonts w:ascii="Garamond" w:hAnsi="Garamond"/>
          <w:lang w:val="es-ES"/>
        </w:rPr>
        <w:t>Denver, CO.</w:t>
      </w:r>
    </w:p>
    <w:p w14:paraId="34DAAE4B" w14:textId="77777777" w:rsidR="00FD4241" w:rsidRPr="0069649E" w:rsidRDefault="00FD4241" w:rsidP="00FD4241">
      <w:pPr>
        <w:autoSpaceDE w:val="0"/>
        <w:autoSpaceDN w:val="0"/>
        <w:adjustRightInd w:val="0"/>
        <w:ind w:left="720" w:hanging="720"/>
        <w:jc w:val="both"/>
        <w:rPr>
          <w:rFonts w:ascii="Garamond" w:hAnsi="Garamond" w:cs="Arial"/>
          <w:lang w:val="es-ES"/>
        </w:rPr>
      </w:pPr>
    </w:p>
    <w:p w14:paraId="445D3F13" w14:textId="77777777" w:rsidR="005565FC" w:rsidRPr="0069649E" w:rsidRDefault="005565FC" w:rsidP="005565FC">
      <w:pPr>
        <w:ind w:left="720" w:hanging="720"/>
        <w:jc w:val="both"/>
        <w:rPr>
          <w:rFonts w:ascii="Garamond" w:hAnsi="Garamond"/>
          <w:lang w:val="es-CO"/>
        </w:rPr>
      </w:pPr>
      <w:r w:rsidRPr="0069649E">
        <w:rPr>
          <w:rFonts w:ascii="Garamond" w:hAnsi="Garamond"/>
          <w:lang w:val="es-MX"/>
        </w:rPr>
        <w:t xml:space="preserve">“Jornaleros Inmigrantes Hispanos en Nueva Orleans: Nuevos Patrones de Asentamiento y Destinaciones.” </w:t>
      </w:r>
      <w:r w:rsidRPr="0069649E">
        <w:rPr>
          <w:rFonts w:ascii="Garamond" w:hAnsi="Garamond"/>
          <w:lang w:val="es-CO"/>
        </w:rPr>
        <w:t xml:space="preserve">XII Congreso Internacional Sobre </w:t>
      </w:r>
      <w:r w:rsidR="00517102" w:rsidRPr="0069649E">
        <w:rPr>
          <w:rFonts w:ascii="Garamond" w:hAnsi="Garamond"/>
          <w:lang w:val="es-CO"/>
        </w:rPr>
        <w:t>Integración</w:t>
      </w:r>
      <w:r w:rsidRPr="0069649E">
        <w:rPr>
          <w:rFonts w:ascii="Garamond" w:hAnsi="Garamond"/>
          <w:lang w:val="es-CO"/>
        </w:rPr>
        <w:t xml:space="preserve"> Regional, Fronteras Y </w:t>
      </w:r>
      <w:r w:rsidR="00517102" w:rsidRPr="0069649E">
        <w:rPr>
          <w:rFonts w:ascii="Garamond" w:hAnsi="Garamond"/>
          <w:lang w:val="es-CO"/>
        </w:rPr>
        <w:t>Globalización</w:t>
      </w:r>
      <w:r w:rsidRPr="0069649E">
        <w:rPr>
          <w:rFonts w:ascii="Garamond" w:hAnsi="Garamond"/>
          <w:lang w:val="es-CO"/>
        </w:rPr>
        <w:t xml:space="preserve"> en el Continente Americano</w:t>
      </w:r>
      <w:r w:rsidRPr="0069649E">
        <w:rPr>
          <w:rFonts w:ascii="Garamond" w:hAnsi="Garamond"/>
          <w:lang w:val="es-MX"/>
        </w:rPr>
        <w:t xml:space="preserve">, </w:t>
      </w:r>
      <w:r w:rsidRPr="0069649E">
        <w:rPr>
          <w:rStyle w:val="apple-style-span"/>
          <w:rFonts w:ascii="Garamond" w:hAnsi="Garamond" w:cs="Arial"/>
          <w:lang w:val="es-MX"/>
        </w:rPr>
        <w:t xml:space="preserve">Universidad de los Andes, </w:t>
      </w:r>
      <w:r w:rsidRPr="0069649E">
        <w:rPr>
          <w:rFonts w:ascii="Garamond" w:hAnsi="Garamond"/>
          <w:lang w:val="es-MX"/>
        </w:rPr>
        <w:t xml:space="preserve">San </w:t>
      </w:r>
      <w:proofErr w:type="spellStart"/>
      <w:r w:rsidRPr="0069649E">
        <w:rPr>
          <w:rFonts w:ascii="Garamond" w:hAnsi="Garamond"/>
          <w:lang w:val="es-MX"/>
        </w:rPr>
        <w:t>Cristobal</w:t>
      </w:r>
      <w:proofErr w:type="spellEnd"/>
      <w:r w:rsidRPr="0069649E">
        <w:rPr>
          <w:rFonts w:ascii="Garamond" w:hAnsi="Garamond"/>
          <w:lang w:val="es-MX"/>
        </w:rPr>
        <w:t xml:space="preserve">, </w:t>
      </w:r>
      <w:proofErr w:type="spellStart"/>
      <w:r w:rsidRPr="0069649E">
        <w:rPr>
          <w:rFonts w:ascii="Garamond" w:hAnsi="Garamond"/>
          <w:lang w:val="es-MX"/>
        </w:rPr>
        <w:t>Venezula</w:t>
      </w:r>
      <w:proofErr w:type="spellEnd"/>
      <w:r w:rsidRPr="0069649E">
        <w:rPr>
          <w:rFonts w:ascii="Garamond" w:hAnsi="Garamond"/>
          <w:lang w:val="es-MX"/>
        </w:rPr>
        <w:t xml:space="preserve">, S.A. </w:t>
      </w:r>
      <w:proofErr w:type="spellStart"/>
      <w:r w:rsidRPr="0069649E">
        <w:rPr>
          <w:rFonts w:ascii="Garamond" w:hAnsi="Garamond"/>
          <w:lang w:val="es-MX"/>
        </w:rPr>
        <w:t>November</w:t>
      </w:r>
      <w:proofErr w:type="spellEnd"/>
      <w:r w:rsidRPr="0069649E">
        <w:rPr>
          <w:rFonts w:ascii="Garamond" w:hAnsi="Garamond"/>
          <w:lang w:val="es-MX"/>
        </w:rPr>
        <w:t xml:space="preserve"> </w:t>
      </w:r>
      <w:r w:rsidRPr="0069649E">
        <w:rPr>
          <w:rFonts w:ascii="Garamond" w:hAnsi="Garamond"/>
          <w:lang w:val="es-CO"/>
        </w:rPr>
        <w:t>26 - 28, 2009</w:t>
      </w:r>
      <w:r w:rsidR="00517102" w:rsidRPr="0069649E">
        <w:rPr>
          <w:rFonts w:ascii="Garamond" w:hAnsi="Garamond"/>
          <w:lang w:val="es-CO"/>
        </w:rPr>
        <w:t>.</w:t>
      </w:r>
      <w:r w:rsidRPr="0069649E">
        <w:rPr>
          <w:rFonts w:ascii="Garamond" w:hAnsi="Garamond"/>
          <w:lang w:val="es-CO"/>
        </w:rPr>
        <w:t xml:space="preserve"> </w:t>
      </w:r>
    </w:p>
    <w:p w14:paraId="48499A59" w14:textId="77777777" w:rsidR="005565FC" w:rsidRPr="0069649E" w:rsidRDefault="005565FC" w:rsidP="00C74E7A">
      <w:pPr>
        <w:autoSpaceDE w:val="0"/>
        <w:autoSpaceDN w:val="0"/>
        <w:adjustRightInd w:val="0"/>
        <w:ind w:left="720" w:hanging="720"/>
        <w:jc w:val="both"/>
        <w:rPr>
          <w:rFonts w:ascii="Garamond" w:hAnsi="Garamond"/>
          <w:lang w:val="es-CO"/>
        </w:rPr>
      </w:pPr>
    </w:p>
    <w:p w14:paraId="4AB333C7" w14:textId="52EB7632" w:rsidR="00CB19BF" w:rsidRPr="0069649E" w:rsidRDefault="00F27E44" w:rsidP="00C74E7A">
      <w:pPr>
        <w:autoSpaceDE w:val="0"/>
        <w:autoSpaceDN w:val="0"/>
        <w:adjustRightInd w:val="0"/>
        <w:ind w:left="720" w:hanging="720"/>
        <w:jc w:val="both"/>
        <w:rPr>
          <w:rFonts w:ascii="Garamond" w:hAnsi="Garamond"/>
        </w:rPr>
      </w:pPr>
      <w:r w:rsidRPr="0069649E">
        <w:rPr>
          <w:rFonts w:ascii="Garamond" w:hAnsi="Garamond"/>
        </w:rPr>
        <w:t xml:space="preserve">“Social and Health Implications of Long Term Drug Use </w:t>
      </w:r>
      <w:r w:rsidR="005D27E7" w:rsidRPr="0069649E">
        <w:rPr>
          <w:rFonts w:ascii="Garamond" w:hAnsi="Garamond"/>
        </w:rPr>
        <w:t>a</w:t>
      </w:r>
      <w:r w:rsidRPr="0069649E">
        <w:rPr>
          <w:rFonts w:ascii="Garamond" w:hAnsi="Garamond"/>
        </w:rPr>
        <w:t xml:space="preserve">mong Older Mexican Americans (Project </w:t>
      </w:r>
      <w:proofErr w:type="spellStart"/>
      <w:r w:rsidRPr="0069649E">
        <w:rPr>
          <w:rFonts w:ascii="Garamond" w:hAnsi="Garamond"/>
        </w:rPr>
        <w:t>Chiva</w:t>
      </w:r>
      <w:proofErr w:type="spellEnd"/>
      <w:r w:rsidRPr="0069649E">
        <w:rPr>
          <w:rFonts w:ascii="Garamond" w:hAnsi="Garamond"/>
        </w:rPr>
        <w:t>)</w:t>
      </w:r>
      <w:r w:rsidR="00FA4725" w:rsidRPr="0069649E">
        <w:rPr>
          <w:rFonts w:ascii="Garamond" w:hAnsi="Garamond"/>
        </w:rPr>
        <w:t>.</w:t>
      </w:r>
      <w:r w:rsidR="00CB19BF" w:rsidRPr="0069649E">
        <w:rPr>
          <w:rFonts w:ascii="Garamond" w:hAnsi="Garamond"/>
        </w:rPr>
        <w:t>” Latino Behavioral Health Institute 15th</w:t>
      </w:r>
      <w:r w:rsidR="00CB19BF" w:rsidRPr="0069649E">
        <w:rPr>
          <w:rFonts w:ascii="Garamond" w:hAnsi="Garamond"/>
          <w:vertAlign w:val="superscript"/>
        </w:rPr>
        <w:t xml:space="preserve"> </w:t>
      </w:r>
      <w:r w:rsidR="00CB19BF" w:rsidRPr="0069649E">
        <w:rPr>
          <w:rFonts w:ascii="Garamond" w:hAnsi="Garamond"/>
        </w:rPr>
        <w:t>Annual Conference, Los Angeles, CA.  September 23-25, 2009.</w:t>
      </w:r>
    </w:p>
    <w:p w14:paraId="57D64543" w14:textId="77777777" w:rsidR="005565FC" w:rsidRPr="0069649E" w:rsidRDefault="005565FC" w:rsidP="00C74E7A">
      <w:pPr>
        <w:autoSpaceDE w:val="0"/>
        <w:autoSpaceDN w:val="0"/>
        <w:adjustRightInd w:val="0"/>
        <w:ind w:left="720" w:hanging="720"/>
        <w:jc w:val="both"/>
        <w:rPr>
          <w:rFonts w:ascii="Garamond" w:hAnsi="Garamond"/>
        </w:rPr>
      </w:pPr>
    </w:p>
    <w:p w14:paraId="522C11BA" w14:textId="77777777" w:rsidR="007661FC" w:rsidRPr="0069649E" w:rsidRDefault="007661FC" w:rsidP="00C74E7A">
      <w:pPr>
        <w:autoSpaceDE w:val="0"/>
        <w:autoSpaceDN w:val="0"/>
        <w:adjustRightInd w:val="0"/>
        <w:ind w:left="720" w:hanging="720"/>
        <w:jc w:val="both"/>
        <w:rPr>
          <w:rFonts w:ascii="Garamond" w:hAnsi="Garamond"/>
        </w:rPr>
      </w:pPr>
      <w:r w:rsidRPr="0069649E">
        <w:rPr>
          <w:rFonts w:ascii="Garamond" w:hAnsi="Garamond"/>
        </w:rPr>
        <w:t xml:space="preserve">“Health Consequences of Latino Immigrant Day Laborers in New Orleans: New Patterns </w:t>
      </w:r>
      <w:r w:rsidR="004D7EC2" w:rsidRPr="0069649E">
        <w:rPr>
          <w:rFonts w:ascii="Garamond" w:hAnsi="Garamond"/>
        </w:rPr>
        <w:t>of Settlement and Destination.”</w:t>
      </w:r>
      <w:r w:rsidR="00CB19BF" w:rsidRPr="0069649E">
        <w:rPr>
          <w:rFonts w:ascii="Garamond" w:hAnsi="Garamond"/>
        </w:rPr>
        <w:t xml:space="preserve"> </w:t>
      </w:r>
      <w:r w:rsidRPr="0069649E">
        <w:rPr>
          <w:rFonts w:ascii="Garamond" w:hAnsi="Garamond"/>
        </w:rPr>
        <w:t>Social Science Research on Immigration: The Role of Transnational Migration, Communities and Policy, Arizona State University; School of Justice</w:t>
      </w:r>
      <w:r w:rsidR="00CB19BF" w:rsidRPr="0069649E">
        <w:rPr>
          <w:rFonts w:ascii="Garamond" w:hAnsi="Garamond"/>
        </w:rPr>
        <w:t xml:space="preserve"> and Social Inquiry. Tempe, AZ</w:t>
      </w:r>
      <w:r w:rsidR="00C74E7A" w:rsidRPr="0069649E">
        <w:rPr>
          <w:rFonts w:ascii="Garamond" w:hAnsi="Garamond"/>
        </w:rPr>
        <w:t>.</w:t>
      </w:r>
      <w:r w:rsidR="00CB19BF" w:rsidRPr="0069649E">
        <w:rPr>
          <w:rFonts w:ascii="Garamond" w:hAnsi="Garamond"/>
        </w:rPr>
        <w:t xml:space="preserve">  </w:t>
      </w:r>
      <w:r w:rsidRPr="0069649E">
        <w:rPr>
          <w:rFonts w:ascii="Garamond" w:hAnsi="Garamond"/>
        </w:rPr>
        <w:t>Sep</w:t>
      </w:r>
      <w:r w:rsidR="00F27E44" w:rsidRPr="0069649E">
        <w:rPr>
          <w:rFonts w:ascii="Garamond" w:hAnsi="Garamond"/>
        </w:rPr>
        <w:t xml:space="preserve">tember 10 – 11, 2009. </w:t>
      </w:r>
    </w:p>
    <w:p w14:paraId="7FB0E61B" w14:textId="77777777" w:rsidR="007661FC" w:rsidRPr="0069649E" w:rsidRDefault="007661FC" w:rsidP="00C74E7A">
      <w:pPr>
        <w:autoSpaceDE w:val="0"/>
        <w:autoSpaceDN w:val="0"/>
        <w:adjustRightInd w:val="0"/>
        <w:ind w:left="720" w:hanging="720"/>
        <w:jc w:val="both"/>
        <w:rPr>
          <w:rFonts w:ascii="Garamond" w:hAnsi="Garamond"/>
        </w:rPr>
      </w:pPr>
    </w:p>
    <w:p w14:paraId="40789C56" w14:textId="5BA2C8FB" w:rsidR="007661FC" w:rsidRPr="0069649E" w:rsidRDefault="00737D96" w:rsidP="00C74E7A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bCs/>
          <w:i/>
          <w:iCs/>
        </w:rPr>
        <w:t xml:space="preserve"> </w:t>
      </w:r>
      <w:r w:rsidR="007661FC" w:rsidRPr="0069649E">
        <w:rPr>
          <w:rFonts w:ascii="Garamond" w:hAnsi="Garamond" w:cs="Arial"/>
          <w:bCs/>
          <w:i/>
          <w:iCs/>
        </w:rPr>
        <w:t>“</w:t>
      </w:r>
      <w:proofErr w:type="spellStart"/>
      <w:r w:rsidR="007661FC" w:rsidRPr="0069649E">
        <w:rPr>
          <w:rFonts w:ascii="Garamond" w:hAnsi="Garamond" w:cs="Arial"/>
          <w:bCs/>
          <w:i/>
          <w:iCs/>
        </w:rPr>
        <w:t>Fumando</w:t>
      </w:r>
      <w:proofErr w:type="spellEnd"/>
      <w:r w:rsidR="007661FC" w:rsidRPr="0069649E">
        <w:rPr>
          <w:rFonts w:ascii="Garamond" w:hAnsi="Garamond" w:cs="Arial"/>
          <w:bCs/>
          <w:i/>
          <w:iCs/>
        </w:rPr>
        <w:t xml:space="preserve"> La </w:t>
      </w:r>
      <w:proofErr w:type="spellStart"/>
      <w:r w:rsidR="007661FC" w:rsidRPr="0069649E">
        <w:rPr>
          <w:rFonts w:ascii="Garamond" w:hAnsi="Garamond" w:cs="Arial"/>
          <w:bCs/>
          <w:i/>
          <w:iCs/>
        </w:rPr>
        <w:t>Piedra</w:t>
      </w:r>
      <w:proofErr w:type="spellEnd"/>
      <w:r w:rsidR="007661FC" w:rsidRPr="0069649E">
        <w:rPr>
          <w:rFonts w:ascii="Garamond" w:hAnsi="Garamond" w:cs="Arial"/>
          <w:bCs/>
          <w:i/>
          <w:iCs/>
        </w:rPr>
        <w:t>:</w:t>
      </w:r>
      <w:r w:rsidR="007661FC" w:rsidRPr="0069649E">
        <w:rPr>
          <w:rFonts w:ascii="Garamond" w:hAnsi="Garamond" w:cs="Arial"/>
          <w:bCs/>
        </w:rPr>
        <w:t xml:space="preserve"> Patterns of Crack Use among Latino Immigrant Day Laborers in New Orleans</w:t>
      </w:r>
      <w:r w:rsidR="005D27E7" w:rsidRPr="0069649E">
        <w:rPr>
          <w:rFonts w:ascii="Garamond" w:hAnsi="Garamond" w:cs="Arial"/>
          <w:bCs/>
        </w:rPr>
        <w:t>.</w:t>
      </w:r>
      <w:r w:rsidR="007661FC" w:rsidRPr="0069649E">
        <w:rPr>
          <w:rFonts w:ascii="Garamond" w:hAnsi="Garamond" w:cs="Arial"/>
          <w:bCs/>
        </w:rPr>
        <w:t xml:space="preserve">” </w:t>
      </w:r>
      <w:r w:rsidR="007661FC" w:rsidRPr="0069649E">
        <w:rPr>
          <w:rFonts w:ascii="Garamond" w:hAnsi="Garamond" w:cs="Arial"/>
        </w:rPr>
        <w:t>Society for the Study of Social Problems Annual Meeting, San Francisco</w:t>
      </w:r>
      <w:r w:rsidR="00C74E7A" w:rsidRPr="0069649E">
        <w:rPr>
          <w:rFonts w:ascii="Garamond" w:hAnsi="Garamond" w:cs="Arial"/>
        </w:rPr>
        <w:t xml:space="preserve">, CA. </w:t>
      </w:r>
      <w:r w:rsidR="00CB19BF" w:rsidRPr="0069649E">
        <w:rPr>
          <w:rFonts w:ascii="Garamond" w:hAnsi="Garamond" w:cs="Arial"/>
        </w:rPr>
        <w:t xml:space="preserve"> </w:t>
      </w:r>
      <w:r w:rsidR="007661FC" w:rsidRPr="0069649E">
        <w:rPr>
          <w:rFonts w:ascii="Garamond" w:hAnsi="Garamond" w:cs="Arial"/>
          <w:bCs/>
        </w:rPr>
        <w:t xml:space="preserve">August 7 – 9, </w:t>
      </w:r>
      <w:r w:rsidR="007661FC" w:rsidRPr="0069649E">
        <w:rPr>
          <w:rFonts w:ascii="Garamond" w:hAnsi="Garamond" w:cs="Arial"/>
          <w:bCs/>
          <w:iCs/>
        </w:rPr>
        <w:t>2009</w:t>
      </w:r>
      <w:r w:rsidR="00272012" w:rsidRPr="0069649E">
        <w:rPr>
          <w:rFonts w:ascii="Garamond" w:hAnsi="Garamond" w:cs="Arial"/>
        </w:rPr>
        <w:t xml:space="preserve">. </w:t>
      </w:r>
    </w:p>
    <w:p w14:paraId="6E1252E6" w14:textId="77777777" w:rsidR="007661FC" w:rsidRPr="0069649E" w:rsidRDefault="007661FC" w:rsidP="00C74E7A">
      <w:pPr>
        <w:tabs>
          <w:tab w:val="left" w:pos="6735"/>
        </w:tabs>
        <w:ind w:left="720" w:hanging="720"/>
        <w:rPr>
          <w:rFonts w:ascii="Garamond" w:hAnsi="Garamond" w:cs="Arial"/>
        </w:rPr>
      </w:pPr>
    </w:p>
    <w:p w14:paraId="50034295" w14:textId="77777777" w:rsidR="007661FC" w:rsidRPr="0069649E" w:rsidRDefault="007661FC" w:rsidP="00C74E7A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/>
        </w:rPr>
        <w:lastRenderedPageBreak/>
        <w:t xml:space="preserve">“Transitions to Injecting Drug Use among Mexican American </w:t>
      </w:r>
      <w:proofErr w:type="spellStart"/>
      <w:r w:rsidRPr="0069649E">
        <w:rPr>
          <w:rFonts w:ascii="Garamond" w:hAnsi="Garamond"/>
        </w:rPr>
        <w:t>Noninjecting</w:t>
      </w:r>
      <w:proofErr w:type="spellEnd"/>
      <w:r w:rsidRPr="0069649E">
        <w:rPr>
          <w:rFonts w:ascii="Garamond" w:hAnsi="Garamond"/>
        </w:rPr>
        <w:t xml:space="preserve"> Heroin Users”. </w:t>
      </w:r>
      <w:r w:rsidRPr="0069649E">
        <w:rPr>
          <w:rFonts w:ascii="Garamond" w:hAnsi="Garamond" w:cs="Arial"/>
        </w:rPr>
        <w:t>American Sociological Association, San Francisco</w:t>
      </w:r>
      <w:r w:rsidR="00C74E7A" w:rsidRPr="0069649E">
        <w:rPr>
          <w:rFonts w:ascii="Garamond" w:hAnsi="Garamond" w:cs="Arial"/>
        </w:rPr>
        <w:t>, CA</w:t>
      </w:r>
      <w:r w:rsidRPr="0069649E">
        <w:rPr>
          <w:rFonts w:ascii="Garamond" w:hAnsi="Garamond" w:cs="Arial"/>
        </w:rPr>
        <w:t xml:space="preserve">. August 9 – 11, </w:t>
      </w:r>
      <w:r w:rsidRPr="0069649E">
        <w:rPr>
          <w:rFonts w:ascii="Garamond" w:hAnsi="Garamond"/>
        </w:rPr>
        <w:t>2009</w:t>
      </w:r>
      <w:r w:rsidR="00F27E44" w:rsidRPr="0069649E">
        <w:rPr>
          <w:rFonts w:ascii="Garamond" w:hAnsi="Garamond" w:cs="Arial"/>
        </w:rPr>
        <w:t xml:space="preserve">. </w:t>
      </w:r>
    </w:p>
    <w:p w14:paraId="281E1FE1" w14:textId="77777777" w:rsidR="007661FC" w:rsidRPr="0069649E" w:rsidRDefault="007661FC" w:rsidP="00C74E7A">
      <w:pPr>
        <w:autoSpaceDE w:val="0"/>
        <w:autoSpaceDN w:val="0"/>
        <w:adjustRightInd w:val="0"/>
        <w:ind w:left="720" w:hanging="720"/>
        <w:jc w:val="both"/>
        <w:rPr>
          <w:rFonts w:ascii="Garamond" w:hAnsi="Garamond" w:cs="Arial"/>
        </w:rPr>
      </w:pPr>
    </w:p>
    <w:p w14:paraId="26B9B4BC" w14:textId="77777777" w:rsidR="002A1B18" w:rsidRPr="0069649E" w:rsidRDefault="002A1B18" w:rsidP="002A1B18">
      <w:pPr>
        <w:ind w:left="720" w:hanging="720"/>
        <w:jc w:val="both"/>
        <w:rPr>
          <w:rFonts w:ascii="Garamond" w:hAnsi="Garamond"/>
        </w:rPr>
      </w:pPr>
      <w:r w:rsidRPr="0069649E">
        <w:rPr>
          <w:rFonts w:ascii="Garamond" w:hAnsi="Garamond"/>
        </w:rPr>
        <w:t>“</w:t>
      </w:r>
      <w:r w:rsidR="00F27E44" w:rsidRPr="0069649E">
        <w:rPr>
          <w:rFonts w:ascii="Garamond" w:hAnsi="Garamond"/>
        </w:rPr>
        <w:t>Gang Youth, Risk Behaviors and Negative Health Outcomes</w:t>
      </w:r>
      <w:r w:rsidRPr="0069649E">
        <w:rPr>
          <w:rFonts w:ascii="Garamond" w:hAnsi="Garamond"/>
        </w:rPr>
        <w:t xml:space="preserve">” </w:t>
      </w:r>
      <w:r w:rsidR="00272012" w:rsidRPr="0069649E">
        <w:rPr>
          <w:rFonts w:ascii="Garamond" w:hAnsi="Garamond"/>
        </w:rPr>
        <w:t>Symposium on Crime, HIV and Health: Intersections of Criminal Justice and Public Health Concerns</w:t>
      </w:r>
      <w:r w:rsidRPr="0069649E">
        <w:rPr>
          <w:rFonts w:ascii="Garamond" w:hAnsi="Garamond"/>
        </w:rPr>
        <w:t xml:space="preserve">, </w:t>
      </w:r>
      <w:r w:rsidRPr="0069649E">
        <w:rPr>
          <w:rFonts w:ascii="Garamond" w:hAnsi="Garamond" w:cs="Arial"/>
        </w:rPr>
        <w:t xml:space="preserve">American Sociological Association, San Francisco, CA. August 7, </w:t>
      </w:r>
      <w:r w:rsidRPr="0069649E">
        <w:rPr>
          <w:rFonts w:ascii="Garamond" w:hAnsi="Garamond"/>
        </w:rPr>
        <w:t>2009</w:t>
      </w:r>
      <w:r w:rsidR="00F27E44" w:rsidRPr="0069649E">
        <w:rPr>
          <w:rFonts w:ascii="Garamond" w:hAnsi="Garamond" w:cs="Arial"/>
        </w:rPr>
        <w:t xml:space="preserve">. </w:t>
      </w:r>
    </w:p>
    <w:p w14:paraId="3D575A67" w14:textId="77777777" w:rsidR="002A1B18" w:rsidRPr="0069649E" w:rsidRDefault="002A1B18" w:rsidP="002A1B18">
      <w:pPr>
        <w:autoSpaceDE w:val="0"/>
        <w:autoSpaceDN w:val="0"/>
        <w:adjustRightInd w:val="0"/>
        <w:ind w:left="720" w:hanging="720"/>
        <w:jc w:val="both"/>
        <w:rPr>
          <w:rFonts w:ascii="Garamond" w:hAnsi="Garamond" w:cs="Arial"/>
        </w:rPr>
      </w:pPr>
    </w:p>
    <w:p w14:paraId="5B33ED8B" w14:textId="77777777" w:rsidR="00F27E44" w:rsidRPr="0069649E" w:rsidRDefault="00F27E44" w:rsidP="002A1B18">
      <w:pPr>
        <w:autoSpaceDE w:val="0"/>
        <w:autoSpaceDN w:val="0"/>
        <w:adjustRightInd w:val="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</w:t>
      </w:r>
      <w:r w:rsidRPr="0069649E">
        <w:rPr>
          <w:rFonts w:ascii="Garamond" w:hAnsi="Garamond" w:cs="Arial"/>
          <w:bCs/>
        </w:rPr>
        <w:t xml:space="preserve">Brief Strategic Family Therapy: A Family Based Treatment Model for Beyond Risk Youth and their Families.”  </w:t>
      </w:r>
      <w:r w:rsidRPr="0069649E">
        <w:rPr>
          <w:rFonts w:ascii="Garamond" w:hAnsi="Garamond" w:cs="Arial"/>
        </w:rPr>
        <w:t>International Conference on Social Work &amp; Counseling Practice, Hong Kong, China.  June, 2009.</w:t>
      </w:r>
    </w:p>
    <w:p w14:paraId="722CDC50" w14:textId="77777777" w:rsidR="00F27E44" w:rsidRPr="0069649E" w:rsidRDefault="00F27E44" w:rsidP="002A1B18">
      <w:pPr>
        <w:autoSpaceDE w:val="0"/>
        <w:autoSpaceDN w:val="0"/>
        <w:adjustRightInd w:val="0"/>
        <w:ind w:left="720" w:hanging="720"/>
        <w:jc w:val="both"/>
        <w:rPr>
          <w:rFonts w:ascii="Garamond" w:hAnsi="Garamond" w:cs="Arial"/>
        </w:rPr>
      </w:pPr>
    </w:p>
    <w:p w14:paraId="3E0CDBB4" w14:textId="77777777" w:rsidR="004D7EC2" w:rsidRPr="0069649E" w:rsidRDefault="004D7EC2" w:rsidP="002A1B18">
      <w:pPr>
        <w:autoSpaceDE w:val="0"/>
        <w:autoSpaceDN w:val="0"/>
        <w:adjustRightInd w:val="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bCs/>
        </w:rPr>
        <w:t xml:space="preserve">“Disparities in Substance Abuse: Contextual and Cultural Influences among U.S. Hispanics.”  </w:t>
      </w:r>
      <w:r w:rsidRPr="0069649E">
        <w:rPr>
          <w:rFonts w:ascii="Garamond" w:hAnsi="Garamond" w:cs="Arial"/>
        </w:rPr>
        <w:t>Texas Conference on Health Disparities, Fort Worth, TX.  May 28-29, 2009.</w:t>
      </w:r>
    </w:p>
    <w:p w14:paraId="0E555EF0" w14:textId="77777777" w:rsidR="004D7EC2" w:rsidRPr="0069649E" w:rsidRDefault="004D7EC2" w:rsidP="002A1B18">
      <w:pPr>
        <w:autoSpaceDE w:val="0"/>
        <w:autoSpaceDN w:val="0"/>
        <w:adjustRightInd w:val="0"/>
        <w:ind w:left="720" w:hanging="720"/>
        <w:jc w:val="both"/>
        <w:rPr>
          <w:rFonts w:ascii="Garamond" w:hAnsi="Garamond" w:cs="Arial"/>
        </w:rPr>
      </w:pPr>
    </w:p>
    <w:p w14:paraId="7C27C8CB" w14:textId="13165CBB" w:rsidR="00F27E44" w:rsidRPr="0069649E" w:rsidRDefault="00F27E44" w:rsidP="00F27E44">
      <w:pPr>
        <w:autoSpaceDE w:val="0"/>
        <w:autoSpaceDN w:val="0"/>
        <w:adjustRightInd w:val="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Beyond Risk Gang Affiliated Female Mexican Americans.”  </w:t>
      </w:r>
      <w:r w:rsidRPr="0069649E">
        <w:rPr>
          <w:rFonts w:ascii="Garamond" w:hAnsi="Garamond" w:cs="Arial"/>
          <w:bCs/>
        </w:rPr>
        <w:t xml:space="preserve">TERROS 5th Annual Cesar Chavez Behavioral Health Conference, </w:t>
      </w:r>
      <w:r w:rsidR="002F60B8" w:rsidRPr="0069649E">
        <w:rPr>
          <w:rFonts w:ascii="Garamond" w:hAnsi="Garamond" w:cs="Arial"/>
          <w:bCs/>
        </w:rPr>
        <w:t>Phoenix</w:t>
      </w:r>
      <w:r w:rsidRPr="0069649E">
        <w:rPr>
          <w:rFonts w:ascii="Garamond" w:hAnsi="Garamond" w:cs="Arial"/>
          <w:bCs/>
        </w:rPr>
        <w:t xml:space="preserve">, </w:t>
      </w:r>
      <w:r w:rsidR="002F60B8" w:rsidRPr="0069649E">
        <w:rPr>
          <w:rFonts w:ascii="Garamond" w:hAnsi="Garamond" w:cs="Arial"/>
          <w:bCs/>
        </w:rPr>
        <w:t>AZ March</w:t>
      </w:r>
      <w:r w:rsidRPr="0069649E">
        <w:rPr>
          <w:rFonts w:ascii="Garamond" w:hAnsi="Garamond" w:cs="Arial"/>
          <w:bCs/>
        </w:rPr>
        <w:t>, 2009.</w:t>
      </w:r>
    </w:p>
    <w:p w14:paraId="1D4F0903" w14:textId="77777777" w:rsidR="00F27E44" w:rsidRPr="0069649E" w:rsidRDefault="00F27E44" w:rsidP="002A1B18">
      <w:pPr>
        <w:autoSpaceDE w:val="0"/>
        <w:autoSpaceDN w:val="0"/>
        <w:adjustRightInd w:val="0"/>
        <w:ind w:left="720" w:hanging="720"/>
        <w:jc w:val="both"/>
        <w:rPr>
          <w:rFonts w:ascii="Garamond" w:hAnsi="Garamond" w:cs="Arial"/>
        </w:rPr>
      </w:pPr>
    </w:p>
    <w:p w14:paraId="7C1975E7" w14:textId="77777777" w:rsidR="007661FC" w:rsidRPr="0069649E" w:rsidRDefault="007661FC" w:rsidP="00C74E7A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Your</w:t>
      </w:r>
      <w:r w:rsidR="00272012" w:rsidRPr="0069649E">
        <w:rPr>
          <w:rFonts w:ascii="Garamond" w:hAnsi="Garamond" w:cs="Arial"/>
        </w:rPr>
        <w:t xml:space="preserve"> Name Carries Weight": Katrina Evacuee's A</w:t>
      </w:r>
      <w:r w:rsidRPr="0069649E">
        <w:rPr>
          <w:rFonts w:ascii="Garamond" w:hAnsi="Garamond" w:cs="Arial"/>
        </w:rPr>
        <w:t>djustment to Houston'</w:t>
      </w:r>
      <w:r w:rsidR="00272012" w:rsidRPr="0069649E">
        <w:rPr>
          <w:rFonts w:ascii="Garamond" w:hAnsi="Garamond" w:cs="Arial"/>
        </w:rPr>
        <w:t>s Criminal N</w:t>
      </w:r>
      <w:r w:rsidRPr="0069649E">
        <w:rPr>
          <w:rFonts w:ascii="Garamond" w:hAnsi="Garamond" w:cs="Arial"/>
        </w:rPr>
        <w:t>etworks”, American Society of Criminology, St. Louis, MO</w:t>
      </w:r>
      <w:r w:rsidR="00C74E7A" w:rsidRPr="0069649E">
        <w:rPr>
          <w:rFonts w:ascii="Garamond" w:hAnsi="Garamond" w:cs="Arial"/>
        </w:rPr>
        <w:t xml:space="preserve">. </w:t>
      </w:r>
      <w:r w:rsidRPr="0069649E">
        <w:rPr>
          <w:rFonts w:ascii="Garamond" w:hAnsi="Garamond" w:cs="Arial"/>
        </w:rPr>
        <w:t xml:space="preserve"> N</w:t>
      </w:r>
      <w:r w:rsidR="00F27E44" w:rsidRPr="0069649E">
        <w:rPr>
          <w:rFonts w:ascii="Garamond" w:hAnsi="Garamond" w:cs="Arial"/>
        </w:rPr>
        <w:t xml:space="preserve">ovember 12 -15, 2008. </w:t>
      </w:r>
    </w:p>
    <w:p w14:paraId="77CD197F" w14:textId="77777777" w:rsidR="007661FC" w:rsidRPr="0069649E" w:rsidRDefault="007661FC" w:rsidP="00C74E7A">
      <w:pPr>
        <w:autoSpaceDE w:val="0"/>
        <w:autoSpaceDN w:val="0"/>
        <w:adjustRightInd w:val="0"/>
        <w:ind w:left="720" w:hanging="720"/>
        <w:jc w:val="both"/>
        <w:rPr>
          <w:rFonts w:ascii="Garamond" w:hAnsi="Garamond"/>
        </w:rPr>
      </w:pPr>
    </w:p>
    <w:p w14:paraId="125823A3" w14:textId="77777777" w:rsidR="007661FC" w:rsidRPr="0069649E" w:rsidRDefault="007661FC" w:rsidP="00C74E7A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Your Name Carries Weight”: The Impact of Hurricane Katrina on Drug Use Behaviors among Evacuees in Houston” International Conference on Urban Health, Vancouver, BC, Octo</w:t>
      </w:r>
      <w:r w:rsidR="00F27E44" w:rsidRPr="0069649E">
        <w:rPr>
          <w:rFonts w:ascii="Garamond" w:hAnsi="Garamond" w:cs="Arial"/>
        </w:rPr>
        <w:t xml:space="preserve">ber 29-31, 2008. </w:t>
      </w:r>
    </w:p>
    <w:p w14:paraId="5A5BD97D" w14:textId="77777777" w:rsidR="007661FC" w:rsidRPr="0069649E" w:rsidRDefault="007661FC" w:rsidP="00C74E7A">
      <w:pPr>
        <w:autoSpaceDE w:val="0"/>
        <w:autoSpaceDN w:val="0"/>
        <w:adjustRightInd w:val="0"/>
        <w:ind w:left="720" w:hanging="720"/>
        <w:jc w:val="both"/>
        <w:rPr>
          <w:rFonts w:ascii="Garamond" w:hAnsi="Garamond" w:cs="Arial"/>
        </w:rPr>
      </w:pPr>
    </w:p>
    <w:p w14:paraId="10B36FDF" w14:textId="77777777" w:rsidR="004A1E2B" w:rsidRPr="0069649E" w:rsidRDefault="004A1E2B" w:rsidP="00C74E7A">
      <w:pPr>
        <w:autoSpaceDE w:val="0"/>
        <w:autoSpaceDN w:val="0"/>
        <w:adjustRightInd w:val="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Substance Use and Other Health Consequences </w:t>
      </w:r>
      <w:proofErr w:type="gramStart"/>
      <w:r w:rsidRPr="0069649E">
        <w:rPr>
          <w:rFonts w:ascii="Garamond" w:hAnsi="Garamond" w:cs="Arial"/>
        </w:rPr>
        <w:t>Among</w:t>
      </w:r>
      <w:proofErr w:type="gramEnd"/>
      <w:r w:rsidRPr="0069649E">
        <w:rPr>
          <w:rFonts w:ascii="Garamond" w:hAnsi="Garamond" w:cs="Arial"/>
        </w:rPr>
        <w:t xml:space="preserve"> Katrina Evacuees in Houston</w:t>
      </w:r>
      <w:r w:rsidR="00C74E7A" w:rsidRPr="0069649E">
        <w:rPr>
          <w:rFonts w:ascii="Garamond" w:hAnsi="Garamond" w:cs="Arial"/>
        </w:rPr>
        <w:t>” National</w:t>
      </w:r>
      <w:r w:rsidRPr="0069649E">
        <w:rPr>
          <w:rFonts w:ascii="Garamond" w:hAnsi="Garamond" w:cs="Arial"/>
        </w:rPr>
        <w:t xml:space="preserve"> Institutes of Health, National Institute on Drug Abuse Workshop, </w:t>
      </w:r>
      <w:r w:rsidR="00C74E7A" w:rsidRPr="0069649E">
        <w:rPr>
          <w:rFonts w:ascii="Garamond" w:hAnsi="Garamond" w:cs="Arial"/>
        </w:rPr>
        <w:t xml:space="preserve">October </w:t>
      </w:r>
      <w:r w:rsidRPr="0069649E">
        <w:rPr>
          <w:rFonts w:ascii="Garamond" w:hAnsi="Garamond" w:cs="Arial"/>
        </w:rPr>
        <w:t>29, 2008</w:t>
      </w:r>
    </w:p>
    <w:p w14:paraId="4ED78139" w14:textId="77777777" w:rsidR="004A1E2B" w:rsidRPr="0069649E" w:rsidRDefault="004A1E2B" w:rsidP="00C74E7A">
      <w:pPr>
        <w:autoSpaceDE w:val="0"/>
        <w:autoSpaceDN w:val="0"/>
        <w:adjustRightInd w:val="0"/>
        <w:ind w:left="720" w:hanging="720"/>
        <w:jc w:val="both"/>
        <w:rPr>
          <w:rFonts w:ascii="Garamond" w:hAnsi="Garamond" w:cs="Arial"/>
        </w:rPr>
      </w:pPr>
    </w:p>
    <w:p w14:paraId="3C853EED" w14:textId="77777777" w:rsidR="004A1E2B" w:rsidRPr="0069649E" w:rsidRDefault="004A1E2B" w:rsidP="00C74E7A">
      <w:pPr>
        <w:autoSpaceDE w:val="0"/>
        <w:autoSpaceDN w:val="0"/>
        <w:adjustRightInd w:val="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Latinos and Drugs:  Consequences of Federal Policies.” National Hispanic Science Network on Drug Abuse (NHSN), National Conference, </w:t>
      </w:r>
      <w:r w:rsidR="004D7EC2" w:rsidRPr="0069649E">
        <w:rPr>
          <w:rFonts w:ascii="Garamond" w:hAnsi="Garamond" w:cs="Arial"/>
        </w:rPr>
        <w:t xml:space="preserve">Washington, </w:t>
      </w:r>
      <w:proofErr w:type="gramStart"/>
      <w:r w:rsidR="004D7EC2" w:rsidRPr="0069649E">
        <w:rPr>
          <w:rFonts w:ascii="Garamond" w:hAnsi="Garamond" w:cs="Arial"/>
        </w:rPr>
        <w:t>DC.,</w:t>
      </w:r>
      <w:proofErr w:type="gramEnd"/>
      <w:r w:rsidR="004D7EC2" w:rsidRPr="0069649E">
        <w:rPr>
          <w:rFonts w:ascii="Garamond" w:hAnsi="Garamond" w:cs="Arial"/>
        </w:rPr>
        <w:t xml:space="preserve"> </w:t>
      </w:r>
      <w:r w:rsidR="00C74E7A" w:rsidRPr="0069649E">
        <w:rPr>
          <w:rFonts w:ascii="Garamond" w:hAnsi="Garamond" w:cs="Arial"/>
        </w:rPr>
        <w:t xml:space="preserve">October </w:t>
      </w:r>
      <w:r w:rsidRPr="0069649E">
        <w:rPr>
          <w:rFonts w:ascii="Garamond" w:hAnsi="Garamond" w:cs="Arial"/>
        </w:rPr>
        <w:t>1-3, 2008</w:t>
      </w:r>
    </w:p>
    <w:p w14:paraId="5ECBCE0E" w14:textId="77777777" w:rsidR="004A1E2B" w:rsidRPr="0069649E" w:rsidRDefault="004A1E2B" w:rsidP="00C74E7A">
      <w:pPr>
        <w:autoSpaceDE w:val="0"/>
        <w:autoSpaceDN w:val="0"/>
        <w:adjustRightInd w:val="0"/>
        <w:ind w:left="720" w:hanging="720"/>
        <w:jc w:val="both"/>
        <w:rPr>
          <w:rFonts w:ascii="Garamond" w:hAnsi="Garamond" w:cs="Arial"/>
        </w:rPr>
      </w:pPr>
    </w:p>
    <w:p w14:paraId="4BACE59F" w14:textId="77777777" w:rsidR="00EB5332" w:rsidRPr="0069649E" w:rsidRDefault="00EB5332" w:rsidP="00C74E7A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bCs/>
        </w:rPr>
        <w:t xml:space="preserve">“A Family Based Intervention for Gang Affiliated Adolescent Drug Users” </w:t>
      </w:r>
      <w:r w:rsidRPr="0069649E">
        <w:rPr>
          <w:rFonts w:ascii="Garamond" w:hAnsi="Garamond" w:cs="Arial"/>
        </w:rPr>
        <w:t>American Sociological Association, Boston, MA</w:t>
      </w:r>
      <w:r w:rsidR="004D7EC2" w:rsidRPr="0069649E">
        <w:rPr>
          <w:rFonts w:ascii="Garamond" w:hAnsi="Garamond" w:cs="Arial"/>
        </w:rPr>
        <w:t xml:space="preserve">, August 1-4, 2008. </w:t>
      </w:r>
    </w:p>
    <w:p w14:paraId="42F1EC3D" w14:textId="77777777" w:rsidR="00EB5332" w:rsidRPr="0069649E" w:rsidRDefault="00EB5332" w:rsidP="00C74E7A">
      <w:pPr>
        <w:ind w:left="720" w:hanging="720"/>
        <w:jc w:val="both"/>
        <w:rPr>
          <w:rFonts w:ascii="Garamond" w:hAnsi="Garamond" w:cs="Arial"/>
        </w:rPr>
      </w:pPr>
    </w:p>
    <w:p w14:paraId="5600B414" w14:textId="77777777" w:rsidR="00EB5332" w:rsidRPr="0069649E" w:rsidRDefault="00EB5332" w:rsidP="00C74E7A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High Risk Drug Use by Hispanic Immigrants in New Orleans” Society for the Study of Social Problems Annual Meeting, Boston, MA, July</w:t>
      </w:r>
      <w:r w:rsidR="004D7EC2" w:rsidRPr="0069649E">
        <w:rPr>
          <w:rFonts w:ascii="Garamond" w:hAnsi="Garamond" w:cs="Arial"/>
        </w:rPr>
        <w:t xml:space="preserve"> 31 – August 2, 2008. </w:t>
      </w:r>
    </w:p>
    <w:p w14:paraId="74094DE3" w14:textId="77777777" w:rsidR="00EB5332" w:rsidRPr="0069649E" w:rsidRDefault="00EB5332" w:rsidP="00C74E7A">
      <w:pPr>
        <w:autoSpaceDE w:val="0"/>
        <w:autoSpaceDN w:val="0"/>
        <w:adjustRightInd w:val="0"/>
        <w:ind w:left="720" w:hanging="720"/>
        <w:jc w:val="both"/>
        <w:rPr>
          <w:rFonts w:ascii="Garamond" w:hAnsi="Garamond" w:cs="Arial"/>
        </w:rPr>
      </w:pPr>
    </w:p>
    <w:p w14:paraId="23FDE983" w14:textId="77777777" w:rsidR="00B31EE9" w:rsidRPr="0069649E" w:rsidRDefault="00CD592D" w:rsidP="00C74E7A">
      <w:pPr>
        <w:autoSpaceDE w:val="0"/>
        <w:autoSpaceDN w:val="0"/>
        <w:adjustRightInd w:val="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Drug Markets and Mexican Immigrant and Mexican Americans in</w:t>
      </w:r>
      <w:r w:rsidR="00156B36" w:rsidRPr="0069649E">
        <w:rPr>
          <w:rFonts w:ascii="Garamond" w:hAnsi="Garamond" w:cs="Arial"/>
        </w:rPr>
        <w:t xml:space="preserve"> </w:t>
      </w:r>
      <w:r w:rsidRPr="0069649E">
        <w:rPr>
          <w:rFonts w:ascii="Garamond" w:hAnsi="Garamond" w:cs="Arial"/>
        </w:rPr>
        <w:t>South Texas,” Society for the Study of Social Problems Annual Meeting, Boston, MA. July 31 – August 2, 2008.</w:t>
      </w:r>
    </w:p>
    <w:p w14:paraId="5EF41DBB" w14:textId="77777777" w:rsidR="00CC06CF" w:rsidRPr="0069649E" w:rsidRDefault="00CC06CF" w:rsidP="00C74E7A">
      <w:pPr>
        <w:ind w:left="720" w:hanging="720"/>
        <w:jc w:val="both"/>
        <w:rPr>
          <w:rFonts w:ascii="Garamond" w:hAnsi="Garamond" w:cs="Arial"/>
        </w:rPr>
      </w:pPr>
    </w:p>
    <w:p w14:paraId="5625724A" w14:textId="77777777" w:rsidR="00F44A59" w:rsidRPr="0069649E" w:rsidRDefault="004A1E2B" w:rsidP="00C74E7A">
      <w:pPr>
        <w:ind w:left="720" w:hanging="720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The Relationship of Ecological Containment and Heroin Practices.” Ohio State University, Racial Democracy, Crime and Justice Network (</w:t>
      </w:r>
      <w:r w:rsidRPr="0069649E">
        <w:rPr>
          <w:rStyle w:val="Emphasis"/>
          <w:rFonts w:ascii="Garamond" w:hAnsi="Garamond" w:cs="Arial"/>
        </w:rPr>
        <w:t>RDCJN</w:t>
      </w:r>
      <w:r w:rsidRPr="0069649E">
        <w:rPr>
          <w:rFonts w:ascii="Garamond" w:hAnsi="Garamond" w:cs="Arial"/>
        </w:rPr>
        <w:t>) Summer Workshop, July 24-25, 2008</w:t>
      </w:r>
    </w:p>
    <w:p w14:paraId="759E552D" w14:textId="77777777" w:rsidR="00F44A59" w:rsidRPr="0069649E" w:rsidRDefault="00F44A59" w:rsidP="00C74E7A">
      <w:pPr>
        <w:ind w:left="720" w:hanging="720"/>
        <w:jc w:val="both"/>
        <w:rPr>
          <w:rFonts w:ascii="Garamond" w:hAnsi="Garamond" w:cs="Arial"/>
        </w:rPr>
      </w:pPr>
    </w:p>
    <w:p w14:paraId="56368673" w14:textId="77777777" w:rsidR="00F44A59" w:rsidRPr="0069649E" w:rsidRDefault="004A1E2B" w:rsidP="00C74E7A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Merging Qualitative and Quantitative Methods.”  National Hispanic Science Network on Drug Abuse (NHSN), Summer Research Training Institute, June 10-16, 2008</w:t>
      </w:r>
    </w:p>
    <w:p w14:paraId="04D0C139" w14:textId="77777777" w:rsidR="00F44A59" w:rsidRPr="0069649E" w:rsidRDefault="00F44A59" w:rsidP="00C74E7A">
      <w:pPr>
        <w:ind w:left="720" w:hanging="720"/>
        <w:jc w:val="both"/>
        <w:rPr>
          <w:rFonts w:ascii="Garamond" w:hAnsi="Garamond" w:cs="Arial"/>
        </w:rPr>
      </w:pPr>
    </w:p>
    <w:p w14:paraId="57915A35" w14:textId="77777777" w:rsidR="00B31EE9" w:rsidRPr="0069649E" w:rsidRDefault="00B31EE9" w:rsidP="00C74E7A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UH NIDA Research Development Diversity Programs” N</w:t>
      </w:r>
      <w:r w:rsidR="00CB19BF" w:rsidRPr="0069649E">
        <w:rPr>
          <w:rFonts w:ascii="Garamond" w:hAnsi="Garamond" w:cs="Arial"/>
        </w:rPr>
        <w:t>ational Institute on Drug Abuse</w:t>
      </w:r>
      <w:r w:rsidRPr="0069649E">
        <w:rPr>
          <w:rFonts w:ascii="Garamond" w:hAnsi="Garamond" w:cs="Arial"/>
        </w:rPr>
        <w:t xml:space="preserve"> Research Development Diversity Program Meeting, Silver Spring, MD. May 19 – 20, 2008. </w:t>
      </w:r>
    </w:p>
    <w:p w14:paraId="7E3E8D6C" w14:textId="77777777" w:rsidR="00B31EE9" w:rsidRPr="0069649E" w:rsidRDefault="00B31EE9" w:rsidP="00C74E7A">
      <w:pPr>
        <w:ind w:left="720" w:hanging="720"/>
        <w:jc w:val="both"/>
        <w:rPr>
          <w:rFonts w:ascii="Garamond" w:hAnsi="Garamond" w:cs="Arial"/>
        </w:rPr>
      </w:pPr>
    </w:p>
    <w:p w14:paraId="40C47733" w14:textId="77777777" w:rsidR="00F44A59" w:rsidRPr="0069649E" w:rsidRDefault="00CD655C" w:rsidP="00C74E7A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lastRenderedPageBreak/>
        <w:t>“</w:t>
      </w:r>
      <w:r w:rsidR="006A6560" w:rsidRPr="0069649E">
        <w:rPr>
          <w:rFonts w:ascii="Garamond" w:hAnsi="Garamond" w:cs="Arial"/>
          <w:bCs/>
        </w:rPr>
        <w:t>Contextual and Cultural Influences of Opiate Abuse among U.S. Hispanics</w:t>
      </w:r>
      <w:r w:rsidR="004A1E2B" w:rsidRPr="0069649E">
        <w:rPr>
          <w:rFonts w:ascii="Garamond" w:hAnsi="Garamond" w:cs="Arial"/>
        </w:rPr>
        <w:t xml:space="preserve">.”  National Association of Chicana/Chicano Studies (NACCS), </w:t>
      </w:r>
      <w:proofErr w:type="spellStart"/>
      <w:r w:rsidR="004A1E2B" w:rsidRPr="0069649E">
        <w:rPr>
          <w:rFonts w:ascii="Garamond" w:hAnsi="Garamond" w:cs="Arial"/>
        </w:rPr>
        <w:t>Tejas</w:t>
      </w:r>
      <w:proofErr w:type="spellEnd"/>
      <w:r w:rsidR="004A1E2B" w:rsidRPr="0069649E">
        <w:rPr>
          <w:rFonts w:ascii="Garamond" w:hAnsi="Garamond" w:cs="Arial"/>
        </w:rPr>
        <w:t xml:space="preserve"> </w:t>
      </w:r>
      <w:r w:rsidR="004D7EC2" w:rsidRPr="0069649E">
        <w:rPr>
          <w:rFonts w:ascii="Garamond" w:hAnsi="Garamond" w:cs="Arial"/>
        </w:rPr>
        <w:t>Regional Conference</w:t>
      </w:r>
      <w:r w:rsidR="004A1E2B" w:rsidRPr="0069649E">
        <w:rPr>
          <w:rFonts w:ascii="Garamond" w:hAnsi="Garamond" w:cs="Arial"/>
        </w:rPr>
        <w:t xml:space="preserve">, </w:t>
      </w:r>
      <w:r w:rsidR="006A6560" w:rsidRPr="0069649E">
        <w:rPr>
          <w:rFonts w:ascii="Garamond" w:hAnsi="Garamond" w:cs="Arial"/>
        </w:rPr>
        <w:t xml:space="preserve">McAllen, TX.  </w:t>
      </w:r>
      <w:r w:rsidR="004A1E2B" w:rsidRPr="0069649E">
        <w:rPr>
          <w:rFonts w:ascii="Garamond" w:hAnsi="Garamond" w:cs="Arial"/>
        </w:rPr>
        <w:t>Feb. 29-Mar. 1, 2008</w:t>
      </w:r>
      <w:r w:rsidR="006A6560" w:rsidRPr="0069649E">
        <w:rPr>
          <w:rFonts w:ascii="Garamond" w:hAnsi="Garamond" w:cs="Arial"/>
        </w:rPr>
        <w:t>.</w:t>
      </w:r>
    </w:p>
    <w:p w14:paraId="4C1DA8E2" w14:textId="77777777" w:rsidR="00F44A59" w:rsidRPr="0069649E" w:rsidRDefault="00F44A59" w:rsidP="00C74E7A">
      <w:pPr>
        <w:ind w:left="720" w:hanging="720"/>
        <w:jc w:val="both"/>
        <w:rPr>
          <w:rFonts w:ascii="Garamond" w:hAnsi="Garamond" w:cs="Arial"/>
        </w:rPr>
      </w:pPr>
    </w:p>
    <w:p w14:paraId="28E4B946" w14:textId="77777777" w:rsidR="00F44A59" w:rsidRPr="0069649E" w:rsidRDefault="00F44A59" w:rsidP="00C74E7A">
      <w:pPr>
        <w:ind w:left="720" w:hanging="720"/>
        <w:jc w:val="both"/>
        <w:rPr>
          <w:rFonts w:ascii="Garamond" w:hAnsi="Garamond" w:cs="Arial"/>
        </w:rPr>
      </w:pPr>
      <w:bookmarkStart w:id="4" w:name="OLE_LINK2"/>
      <w:bookmarkStart w:id="5" w:name="OLE_LINK3"/>
      <w:r w:rsidRPr="0069649E">
        <w:rPr>
          <w:rFonts w:ascii="Garamond" w:hAnsi="Garamond" w:cs="Arial"/>
          <w:bCs/>
        </w:rPr>
        <w:t>“Substance Use Patterns among Hurricane Katrina Evacuees Living in High Crime Neighborhoods in Houston.” American Society of Criminology, Atlanta, GA</w:t>
      </w:r>
      <w:r w:rsidR="00C74E7A" w:rsidRPr="0069649E">
        <w:rPr>
          <w:rFonts w:ascii="Garamond" w:hAnsi="Garamond" w:cs="Arial"/>
          <w:bCs/>
        </w:rPr>
        <w:t xml:space="preserve">. </w:t>
      </w:r>
      <w:r w:rsidRPr="0069649E">
        <w:rPr>
          <w:rFonts w:ascii="Garamond" w:hAnsi="Garamond" w:cs="Arial"/>
          <w:bCs/>
        </w:rPr>
        <w:t xml:space="preserve"> No</w:t>
      </w:r>
      <w:r w:rsidR="004D7EC2" w:rsidRPr="0069649E">
        <w:rPr>
          <w:rFonts w:ascii="Garamond" w:hAnsi="Garamond" w:cs="Arial"/>
          <w:bCs/>
        </w:rPr>
        <w:t xml:space="preserve">vember 14 – 17. 2007. </w:t>
      </w:r>
    </w:p>
    <w:bookmarkEnd w:id="4"/>
    <w:bookmarkEnd w:id="5"/>
    <w:p w14:paraId="69A47DBB" w14:textId="77777777" w:rsidR="00F44A59" w:rsidRPr="0069649E" w:rsidRDefault="00F44A59" w:rsidP="00C74E7A">
      <w:pPr>
        <w:ind w:left="720" w:hanging="720"/>
        <w:jc w:val="both"/>
        <w:rPr>
          <w:rFonts w:ascii="Garamond" w:hAnsi="Garamond" w:cs="Arial"/>
        </w:rPr>
      </w:pPr>
    </w:p>
    <w:p w14:paraId="66785DD3" w14:textId="77777777" w:rsidR="004A1E2B" w:rsidRPr="0069649E" w:rsidRDefault="004A1E2B" w:rsidP="00C74E7A">
      <w:pPr>
        <w:ind w:left="720" w:hanging="720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Drug Policy Reform: A Health Perspective</w:t>
      </w:r>
      <w:r w:rsidR="002A1B18" w:rsidRPr="0069649E">
        <w:rPr>
          <w:rFonts w:ascii="Garamond" w:hAnsi="Garamond" w:cs="Arial"/>
        </w:rPr>
        <w:t xml:space="preserve">.” </w:t>
      </w:r>
      <w:proofErr w:type="spellStart"/>
      <w:r w:rsidR="002A1B18" w:rsidRPr="0069649E">
        <w:rPr>
          <w:rFonts w:ascii="Garamond" w:hAnsi="Garamond" w:cs="Arial"/>
          <w:lang w:val="es-ES"/>
        </w:rPr>
        <w:t>National</w:t>
      </w:r>
      <w:proofErr w:type="spellEnd"/>
      <w:r w:rsidRPr="0069649E">
        <w:rPr>
          <w:rFonts w:ascii="Garamond" w:hAnsi="Garamond" w:cs="Arial"/>
          <w:lang w:val="es-ES"/>
        </w:rPr>
        <w:t xml:space="preserve"> Latino </w:t>
      </w:r>
      <w:proofErr w:type="spellStart"/>
      <w:r w:rsidRPr="0069649E">
        <w:rPr>
          <w:rFonts w:ascii="Garamond" w:hAnsi="Garamond" w:cs="Arial"/>
          <w:lang w:val="es-ES"/>
        </w:rPr>
        <w:t>Congresso</w:t>
      </w:r>
      <w:proofErr w:type="spellEnd"/>
      <w:r w:rsidRPr="0069649E">
        <w:rPr>
          <w:rFonts w:ascii="Garamond" w:hAnsi="Garamond" w:cs="Arial"/>
          <w:lang w:val="es-ES"/>
        </w:rPr>
        <w:t xml:space="preserve">, Los </w:t>
      </w:r>
      <w:proofErr w:type="spellStart"/>
      <w:r w:rsidRPr="0069649E">
        <w:rPr>
          <w:rFonts w:ascii="Garamond" w:hAnsi="Garamond" w:cs="Arial"/>
          <w:lang w:val="es-ES"/>
        </w:rPr>
        <w:t>Angeles</w:t>
      </w:r>
      <w:proofErr w:type="spellEnd"/>
      <w:r w:rsidRPr="0069649E">
        <w:rPr>
          <w:rFonts w:ascii="Garamond" w:hAnsi="Garamond" w:cs="Arial"/>
          <w:lang w:val="es-ES"/>
        </w:rPr>
        <w:t>, CA</w:t>
      </w:r>
      <w:r w:rsidR="00C74E7A" w:rsidRPr="0069649E">
        <w:rPr>
          <w:rFonts w:ascii="Garamond" w:hAnsi="Garamond" w:cs="Arial"/>
          <w:lang w:val="es-ES"/>
        </w:rPr>
        <w:t xml:space="preserve">. </w:t>
      </w:r>
      <w:r w:rsidRPr="0069649E">
        <w:rPr>
          <w:rFonts w:ascii="Garamond" w:hAnsi="Garamond" w:cs="Arial"/>
          <w:lang w:val="es-ES"/>
        </w:rPr>
        <w:t xml:space="preserve"> </w:t>
      </w:r>
      <w:r w:rsidRPr="0069649E">
        <w:rPr>
          <w:rFonts w:ascii="Garamond" w:hAnsi="Garamond" w:cs="Arial"/>
        </w:rPr>
        <w:t>Oct</w:t>
      </w:r>
      <w:r w:rsidR="00C74E7A" w:rsidRPr="0069649E">
        <w:rPr>
          <w:rFonts w:ascii="Garamond" w:hAnsi="Garamond" w:cs="Arial"/>
        </w:rPr>
        <w:t>ober</w:t>
      </w:r>
      <w:r w:rsidRPr="0069649E">
        <w:rPr>
          <w:rFonts w:ascii="Garamond" w:hAnsi="Garamond" w:cs="Arial"/>
        </w:rPr>
        <w:t xml:space="preserve"> 7,</w:t>
      </w:r>
      <w:r w:rsidR="004D7EC2" w:rsidRPr="0069649E">
        <w:rPr>
          <w:rFonts w:ascii="Garamond" w:hAnsi="Garamond" w:cs="Arial"/>
        </w:rPr>
        <w:t xml:space="preserve"> </w:t>
      </w:r>
      <w:r w:rsidRPr="0069649E">
        <w:rPr>
          <w:rFonts w:ascii="Garamond" w:hAnsi="Garamond" w:cs="Arial"/>
        </w:rPr>
        <w:t>2007</w:t>
      </w:r>
      <w:r w:rsidR="004D7EC2" w:rsidRPr="0069649E">
        <w:rPr>
          <w:rFonts w:ascii="Garamond" w:hAnsi="Garamond" w:cs="Arial"/>
        </w:rPr>
        <w:t>.</w:t>
      </w:r>
    </w:p>
    <w:p w14:paraId="32B46143" w14:textId="77777777" w:rsidR="004A1E2B" w:rsidRPr="0069649E" w:rsidRDefault="004A1E2B" w:rsidP="00C74E7A">
      <w:pPr>
        <w:ind w:left="720" w:hanging="720"/>
        <w:jc w:val="both"/>
        <w:rPr>
          <w:rFonts w:ascii="Garamond" w:hAnsi="Garamond" w:cs="Arial"/>
        </w:rPr>
      </w:pPr>
    </w:p>
    <w:p w14:paraId="4D04199C" w14:textId="77777777" w:rsidR="004D7EC2" w:rsidRPr="0069649E" w:rsidRDefault="004D7EC2" w:rsidP="00C74E7A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Family Focused Treatment for Beyond Risk Gang Affiliated Mexican American Adolescents.”  Latino Behavioral Health Institute 13th Annual Meeting, Los Angeles, CA.  October 2-4, </w:t>
      </w:r>
      <w:r w:rsidRPr="0069649E">
        <w:rPr>
          <w:rFonts w:ascii="Garamond" w:hAnsi="Garamond" w:cs="Arial"/>
          <w:bCs/>
        </w:rPr>
        <w:t>2007.</w:t>
      </w:r>
    </w:p>
    <w:p w14:paraId="31576072" w14:textId="77777777" w:rsidR="004D7EC2" w:rsidRPr="0069649E" w:rsidRDefault="004D7EC2" w:rsidP="00C74E7A">
      <w:pPr>
        <w:ind w:left="720" w:hanging="720"/>
        <w:jc w:val="both"/>
        <w:rPr>
          <w:rFonts w:ascii="Garamond" w:hAnsi="Garamond" w:cs="Arial"/>
        </w:rPr>
      </w:pPr>
    </w:p>
    <w:p w14:paraId="001BC90A" w14:textId="77777777" w:rsidR="00CC06CF" w:rsidRPr="0069649E" w:rsidRDefault="00CC06CF" w:rsidP="00C74E7A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Substance Use and Other Health Consequences among Hurricane Katrina Evacuees in Houston,” Society for the Study of Social Problems</w:t>
      </w:r>
      <w:r w:rsidR="004D7EC2" w:rsidRPr="0069649E">
        <w:rPr>
          <w:rFonts w:ascii="Garamond" w:hAnsi="Garamond" w:cs="Arial"/>
        </w:rPr>
        <w:t xml:space="preserve"> Annual Meeting, New York, NY</w:t>
      </w:r>
      <w:r w:rsidRPr="0069649E">
        <w:rPr>
          <w:rFonts w:ascii="Garamond" w:hAnsi="Garamond" w:cs="Arial"/>
        </w:rPr>
        <w:t>, August 10 –12, 2007.</w:t>
      </w:r>
    </w:p>
    <w:p w14:paraId="44FC2D05" w14:textId="77777777" w:rsidR="00CC06CF" w:rsidRPr="0069649E" w:rsidRDefault="00CC06CF" w:rsidP="00C74E7A">
      <w:pPr>
        <w:ind w:left="720" w:hanging="720"/>
        <w:jc w:val="both"/>
        <w:rPr>
          <w:rFonts w:ascii="Garamond" w:hAnsi="Garamond" w:cs="Arial"/>
        </w:rPr>
      </w:pPr>
    </w:p>
    <w:p w14:paraId="1957EEFD" w14:textId="77777777" w:rsidR="004A1E2B" w:rsidRPr="0069649E" w:rsidRDefault="004A1E2B" w:rsidP="00C74E7A">
      <w:pPr>
        <w:ind w:left="720" w:hanging="720"/>
        <w:rPr>
          <w:rFonts w:ascii="Garamond" w:hAnsi="Garamond" w:cs="Arial"/>
        </w:rPr>
      </w:pPr>
      <w:r w:rsidRPr="0069649E">
        <w:rPr>
          <w:rFonts w:ascii="Garamond" w:hAnsi="Garamond" w:cs="Arial"/>
          <w:bCs/>
        </w:rPr>
        <w:t xml:space="preserve">“Family Focused Treatment for Beyond Risk Gang Affiliated Mexican American Adolescents.”  </w:t>
      </w:r>
      <w:r w:rsidRPr="0069649E">
        <w:rPr>
          <w:rFonts w:ascii="Garamond" w:hAnsi="Garamond" w:cs="Arial"/>
        </w:rPr>
        <w:t>Latino Social Work 2007, Chicago, IL</w:t>
      </w:r>
      <w:r w:rsidR="00272012" w:rsidRPr="0069649E">
        <w:rPr>
          <w:rFonts w:ascii="Garamond" w:hAnsi="Garamond" w:cs="Arial"/>
        </w:rPr>
        <w:t>.</w:t>
      </w:r>
      <w:r w:rsidRPr="0069649E">
        <w:rPr>
          <w:rFonts w:ascii="Garamond" w:hAnsi="Garamond" w:cs="Arial"/>
        </w:rPr>
        <w:t xml:space="preserve"> June 15, 2007</w:t>
      </w:r>
    </w:p>
    <w:p w14:paraId="5D781D6D" w14:textId="77777777" w:rsidR="004A1E2B" w:rsidRPr="0069649E" w:rsidRDefault="004A1E2B" w:rsidP="00C74E7A">
      <w:pPr>
        <w:ind w:left="720" w:hanging="720"/>
        <w:jc w:val="both"/>
        <w:rPr>
          <w:rFonts w:ascii="Garamond" w:hAnsi="Garamond" w:cs="Arial"/>
        </w:rPr>
      </w:pPr>
    </w:p>
    <w:p w14:paraId="640DBD4E" w14:textId="77777777" w:rsidR="004A1E2B" w:rsidRPr="0069649E" w:rsidRDefault="004A1E2B" w:rsidP="00C74E7A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Barriers and Assets in Providing Drug Prevention and Treatment Services among a Diverse U.S. Latino Population</w:t>
      </w:r>
      <w:proofErr w:type="gramStart"/>
      <w:r w:rsidRPr="0069649E">
        <w:rPr>
          <w:rFonts w:ascii="Garamond" w:hAnsi="Garamond" w:cs="Arial"/>
        </w:rPr>
        <w:t>”  The</w:t>
      </w:r>
      <w:proofErr w:type="gramEnd"/>
      <w:r w:rsidRPr="0069649E">
        <w:rPr>
          <w:rFonts w:ascii="Garamond" w:hAnsi="Garamond" w:cs="Arial"/>
        </w:rPr>
        <w:t xml:space="preserve"> Addiction Technology Transfer Cent</w:t>
      </w:r>
      <w:r w:rsidR="00272012" w:rsidRPr="0069649E">
        <w:rPr>
          <w:rFonts w:ascii="Garamond" w:hAnsi="Garamond" w:cs="Arial"/>
        </w:rPr>
        <w:t>er</w:t>
      </w:r>
      <w:r w:rsidRPr="0069649E">
        <w:rPr>
          <w:rFonts w:ascii="Garamond" w:hAnsi="Garamond" w:cs="Arial"/>
        </w:rPr>
        <w:t xml:space="preserve"> Network, San Juan, Puerto Rico</w:t>
      </w:r>
      <w:r w:rsidR="00272012" w:rsidRPr="0069649E">
        <w:rPr>
          <w:rFonts w:ascii="Garamond" w:hAnsi="Garamond" w:cs="Arial"/>
        </w:rPr>
        <w:t>.</w:t>
      </w:r>
      <w:r w:rsidRPr="0069649E">
        <w:rPr>
          <w:rFonts w:ascii="Garamond" w:hAnsi="Garamond" w:cs="Arial"/>
        </w:rPr>
        <w:t xml:space="preserve">  April 10, 2007</w:t>
      </w:r>
    </w:p>
    <w:p w14:paraId="7E2449F3" w14:textId="77777777" w:rsidR="004A1E2B" w:rsidRPr="0069649E" w:rsidRDefault="004A1E2B" w:rsidP="00C74E7A">
      <w:pPr>
        <w:ind w:left="720" w:hanging="720"/>
        <w:jc w:val="both"/>
        <w:rPr>
          <w:rFonts w:ascii="Garamond" w:hAnsi="Garamond" w:cs="Arial"/>
        </w:rPr>
      </w:pPr>
    </w:p>
    <w:p w14:paraId="5135EFB4" w14:textId="77777777" w:rsidR="004A1E2B" w:rsidRPr="0069649E" w:rsidRDefault="004A1E2B" w:rsidP="00C74E7A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bCs/>
        </w:rPr>
        <w:t xml:space="preserve">“Family Focused Treatment for Beyond Risk Gang Affiliated Mexican American Adolescents.” </w:t>
      </w:r>
      <w:r w:rsidRPr="0069649E">
        <w:rPr>
          <w:rFonts w:ascii="Garamond" w:hAnsi="Garamond" w:cs="Arial"/>
        </w:rPr>
        <w:t>TERROS 2</w:t>
      </w:r>
      <w:r w:rsidRPr="0069649E">
        <w:rPr>
          <w:rFonts w:ascii="Garamond" w:hAnsi="Garamond" w:cs="Arial"/>
          <w:vertAlign w:val="superscript"/>
        </w:rPr>
        <w:t>nd</w:t>
      </w:r>
      <w:r w:rsidRPr="0069649E">
        <w:rPr>
          <w:rFonts w:ascii="Garamond" w:hAnsi="Garamond" w:cs="Arial"/>
        </w:rPr>
        <w:t xml:space="preserve"> Annual Cesar Chavez Behavioral Health Conference, Phoenix AZ</w:t>
      </w:r>
      <w:r w:rsidR="00272012" w:rsidRPr="0069649E">
        <w:rPr>
          <w:rFonts w:ascii="Garamond" w:hAnsi="Garamond" w:cs="Arial"/>
        </w:rPr>
        <w:t xml:space="preserve">. </w:t>
      </w:r>
      <w:r w:rsidRPr="0069649E">
        <w:rPr>
          <w:rFonts w:ascii="Garamond" w:hAnsi="Garamond" w:cs="Arial"/>
        </w:rPr>
        <w:t xml:space="preserve"> March 30, 2007</w:t>
      </w:r>
    </w:p>
    <w:p w14:paraId="1D39B31F" w14:textId="77777777" w:rsidR="004A1E2B" w:rsidRPr="0069649E" w:rsidRDefault="004A1E2B" w:rsidP="00892BAE">
      <w:pPr>
        <w:ind w:left="720" w:hanging="720"/>
        <w:jc w:val="both"/>
        <w:rPr>
          <w:rFonts w:ascii="Garamond" w:hAnsi="Garamond" w:cs="Arial"/>
        </w:rPr>
      </w:pPr>
    </w:p>
    <w:p w14:paraId="499960DC" w14:textId="77777777" w:rsidR="00CC06CF" w:rsidRPr="0069649E" w:rsidRDefault="00CC06CF" w:rsidP="00892BAE">
      <w:pPr>
        <w:tabs>
          <w:tab w:val="num" w:pos="2160"/>
        </w:tabs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Disasters and Substance Abuse.”  National Institutes of Health, National Institute on Drug Abuse, Division of Epidemiology, Services and Prevention Research, Bethesda, Maryland. December 7 – 8, 2006. </w:t>
      </w:r>
    </w:p>
    <w:p w14:paraId="1C25C565" w14:textId="77777777" w:rsidR="009B4676" w:rsidRPr="0069649E" w:rsidRDefault="009B4676" w:rsidP="00892BAE">
      <w:pPr>
        <w:tabs>
          <w:tab w:val="num" w:pos="2160"/>
        </w:tabs>
        <w:ind w:left="720" w:hanging="720"/>
        <w:jc w:val="both"/>
        <w:rPr>
          <w:rFonts w:ascii="Garamond" w:hAnsi="Garamond" w:cs="Arial"/>
        </w:rPr>
      </w:pPr>
    </w:p>
    <w:p w14:paraId="701275A0" w14:textId="77777777" w:rsidR="009B4676" w:rsidRPr="0069649E" w:rsidRDefault="00EB5332" w:rsidP="00892BAE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</w:t>
      </w:r>
      <w:r w:rsidR="009B4676" w:rsidRPr="0069649E">
        <w:rPr>
          <w:rFonts w:ascii="Garamond" w:hAnsi="Garamond" w:cs="Arial"/>
        </w:rPr>
        <w:t>The Influence of Family and Non-family Risk Network on Drug Use among Mexican American Non Injecting Heroin Users</w:t>
      </w:r>
      <w:r w:rsidRPr="0069649E">
        <w:rPr>
          <w:rFonts w:ascii="Garamond" w:hAnsi="Garamond" w:cs="Arial"/>
        </w:rPr>
        <w:t>”</w:t>
      </w:r>
      <w:r w:rsidR="009B4676" w:rsidRPr="0069649E">
        <w:rPr>
          <w:rFonts w:ascii="Garamond" w:hAnsi="Garamond" w:cs="Arial"/>
        </w:rPr>
        <w:t xml:space="preserve"> American Society of Criminology, Los Angeles</w:t>
      </w:r>
      <w:r w:rsidR="00272012" w:rsidRPr="0069649E">
        <w:rPr>
          <w:rFonts w:ascii="Garamond" w:hAnsi="Garamond" w:cs="Arial"/>
        </w:rPr>
        <w:t xml:space="preserve">, CA. </w:t>
      </w:r>
      <w:r w:rsidR="008D4BCE" w:rsidRPr="0069649E">
        <w:rPr>
          <w:rFonts w:ascii="Garamond" w:hAnsi="Garamond" w:cs="Arial"/>
        </w:rPr>
        <w:t>November 1-4,</w:t>
      </w:r>
      <w:r w:rsidR="009B4676" w:rsidRPr="0069649E">
        <w:rPr>
          <w:rFonts w:ascii="Garamond" w:hAnsi="Garamond" w:cs="Arial"/>
        </w:rPr>
        <w:t xml:space="preserve"> 2006</w:t>
      </w:r>
      <w:r w:rsidR="008D4BCE" w:rsidRPr="0069649E">
        <w:rPr>
          <w:rFonts w:ascii="Garamond" w:hAnsi="Garamond" w:cs="Arial"/>
        </w:rPr>
        <w:t>.</w:t>
      </w:r>
    </w:p>
    <w:p w14:paraId="0F377556" w14:textId="77777777" w:rsidR="009B4676" w:rsidRPr="0069649E" w:rsidRDefault="009B4676" w:rsidP="00892BAE">
      <w:pPr>
        <w:jc w:val="both"/>
        <w:rPr>
          <w:rFonts w:ascii="Garamond" w:hAnsi="Garamond" w:cs="Arial"/>
        </w:rPr>
      </w:pPr>
    </w:p>
    <w:p w14:paraId="5D9D219B" w14:textId="77777777" w:rsidR="009B4676" w:rsidRPr="0069649E" w:rsidRDefault="009B4676" w:rsidP="00892BAE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U.S. Hispanic Street Gangs:  Dialogue on Science and Addiction.” Latino Behavioral Health Institute </w:t>
      </w:r>
      <w:r w:rsidR="00EB5332" w:rsidRPr="0069649E">
        <w:rPr>
          <w:rFonts w:ascii="Garamond" w:hAnsi="Garamond" w:cs="Arial"/>
        </w:rPr>
        <w:t xml:space="preserve">Annual Meeting, </w:t>
      </w:r>
      <w:r w:rsidRPr="0069649E">
        <w:rPr>
          <w:rFonts w:ascii="Garamond" w:hAnsi="Garamond" w:cs="Arial"/>
        </w:rPr>
        <w:t xml:space="preserve">Los Angeles, CA, September </w:t>
      </w:r>
      <w:r w:rsidR="00875614" w:rsidRPr="0069649E">
        <w:rPr>
          <w:rFonts w:ascii="Garamond" w:hAnsi="Garamond" w:cs="Arial"/>
        </w:rPr>
        <w:t>19 – 21</w:t>
      </w:r>
      <w:r w:rsidR="00CB19BF" w:rsidRPr="0069649E">
        <w:rPr>
          <w:rFonts w:ascii="Garamond" w:hAnsi="Garamond" w:cs="Arial"/>
        </w:rPr>
        <w:t>, 2006</w:t>
      </w:r>
      <w:r w:rsidRPr="0069649E">
        <w:rPr>
          <w:rFonts w:ascii="Garamond" w:hAnsi="Garamond" w:cs="Arial"/>
        </w:rPr>
        <w:t xml:space="preserve">. </w:t>
      </w:r>
    </w:p>
    <w:p w14:paraId="701F2E71" w14:textId="77777777" w:rsidR="009B4676" w:rsidRPr="0069649E" w:rsidRDefault="009B4676" w:rsidP="00892BAE">
      <w:pPr>
        <w:ind w:left="720" w:hanging="720"/>
        <w:jc w:val="both"/>
        <w:rPr>
          <w:rFonts w:ascii="Garamond" w:hAnsi="Garamond" w:cs="Arial"/>
        </w:rPr>
      </w:pPr>
    </w:p>
    <w:p w14:paraId="77459DE8" w14:textId="77777777" w:rsidR="009B4676" w:rsidRPr="0069649E" w:rsidRDefault="009B4676" w:rsidP="00892BAE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bCs/>
        </w:rPr>
        <w:t xml:space="preserve">“Contextual and Cultural Influences of Substance Use among U.S. Hispanics.” </w:t>
      </w:r>
      <w:r w:rsidRPr="0069649E">
        <w:rPr>
          <w:rFonts w:ascii="Garamond" w:hAnsi="Garamond" w:cs="Arial"/>
        </w:rPr>
        <w:t xml:space="preserve">Alcohol Research Group. Emeryville, CA, September </w:t>
      </w:r>
      <w:r w:rsidR="00875614" w:rsidRPr="0069649E">
        <w:rPr>
          <w:rFonts w:ascii="Garamond" w:hAnsi="Garamond" w:cs="Arial"/>
        </w:rPr>
        <w:t xml:space="preserve">28-29, </w:t>
      </w:r>
      <w:r w:rsidRPr="0069649E">
        <w:rPr>
          <w:rFonts w:ascii="Garamond" w:hAnsi="Garamond" w:cs="Arial"/>
        </w:rPr>
        <w:t>2006.</w:t>
      </w:r>
    </w:p>
    <w:p w14:paraId="44C7CD09" w14:textId="77777777" w:rsidR="009B4676" w:rsidRPr="0069649E" w:rsidRDefault="009B4676" w:rsidP="00892BAE">
      <w:pPr>
        <w:ind w:left="720" w:hanging="720"/>
        <w:jc w:val="both"/>
        <w:rPr>
          <w:rFonts w:ascii="Garamond" w:hAnsi="Garamond" w:cs="Arial"/>
        </w:rPr>
      </w:pPr>
    </w:p>
    <w:p w14:paraId="4011A092" w14:textId="77777777" w:rsidR="009B4676" w:rsidRPr="0069649E" w:rsidRDefault="009B4676" w:rsidP="00892BAE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Substance Use and Other Health Consequences among Katrina Evacuees in Houston.” American Psychological Association, New Orleans, LA, August </w:t>
      </w:r>
      <w:r w:rsidR="008D4BCE" w:rsidRPr="0069649E">
        <w:rPr>
          <w:rFonts w:ascii="Garamond" w:hAnsi="Garamond" w:cs="Arial"/>
        </w:rPr>
        <w:t xml:space="preserve">10, </w:t>
      </w:r>
      <w:r w:rsidRPr="0069649E">
        <w:rPr>
          <w:rFonts w:ascii="Garamond" w:hAnsi="Garamond" w:cs="Arial"/>
        </w:rPr>
        <w:t>2006.</w:t>
      </w:r>
    </w:p>
    <w:p w14:paraId="7F49D3C2" w14:textId="77777777" w:rsidR="009B4676" w:rsidRPr="0069649E" w:rsidRDefault="009B4676" w:rsidP="00892BAE">
      <w:pPr>
        <w:ind w:left="720" w:hanging="720"/>
        <w:jc w:val="both"/>
        <w:rPr>
          <w:rFonts w:ascii="Garamond" w:hAnsi="Garamond" w:cs="Arial"/>
        </w:rPr>
      </w:pPr>
    </w:p>
    <w:p w14:paraId="4E4DA7B2" w14:textId="77777777" w:rsidR="00CC06CF" w:rsidRPr="0069649E" w:rsidRDefault="00CC06CF" w:rsidP="00892BAE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The Influence of Personal/Behavioral Susceptibility and Community Norms: Understanding Qualitatively the Risk of Transitioning to Injecting Among Mexican American NIUs” American Sociological Association, Montreal, </w:t>
      </w:r>
      <w:r w:rsidR="009B4676" w:rsidRPr="0069649E">
        <w:rPr>
          <w:rFonts w:ascii="Garamond" w:hAnsi="Garamond" w:cs="Arial"/>
          <w:bCs/>
        </w:rPr>
        <w:t>Quebec</w:t>
      </w:r>
      <w:r w:rsidR="009B4676" w:rsidRPr="0069649E">
        <w:rPr>
          <w:rFonts w:ascii="Garamond" w:hAnsi="Garamond" w:cs="Arial"/>
        </w:rPr>
        <w:t xml:space="preserve"> </w:t>
      </w:r>
      <w:r w:rsidRPr="0069649E">
        <w:rPr>
          <w:rFonts w:ascii="Garamond" w:hAnsi="Garamond" w:cs="Arial"/>
        </w:rPr>
        <w:t>CA. August 11-14, 2006.</w:t>
      </w:r>
    </w:p>
    <w:p w14:paraId="14273900" w14:textId="77777777" w:rsidR="009B4676" w:rsidRPr="0069649E" w:rsidRDefault="009B4676" w:rsidP="00892BAE">
      <w:pPr>
        <w:ind w:left="720" w:hanging="720"/>
        <w:jc w:val="both"/>
        <w:rPr>
          <w:rFonts w:ascii="Garamond" w:hAnsi="Garamond" w:cs="Arial"/>
        </w:rPr>
      </w:pPr>
    </w:p>
    <w:p w14:paraId="3FC2669A" w14:textId="77777777" w:rsidR="009B4676" w:rsidRPr="0069649E" w:rsidRDefault="009B4676" w:rsidP="00892BAE">
      <w:pPr>
        <w:ind w:left="720" w:hanging="720"/>
        <w:jc w:val="both"/>
        <w:rPr>
          <w:rFonts w:ascii="Garamond" w:hAnsi="Garamond" w:cs="Arial"/>
          <w:bCs/>
        </w:rPr>
      </w:pPr>
      <w:r w:rsidRPr="0069649E">
        <w:rPr>
          <w:rFonts w:ascii="Garamond" w:hAnsi="Garamond" w:cs="Arial"/>
          <w:bCs/>
        </w:rPr>
        <w:t xml:space="preserve">“Risk Networks of Mexican-American Non-Injecting Heroin Users: Implications for Drug Use Practices and Other Risk Behaviors.” American Sociological Association, Montreal, Quebec, CA. </w:t>
      </w:r>
      <w:r w:rsidRPr="0069649E">
        <w:rPr>
          <w:rFonts w:ascii="Garamond" w:hAnsi="Garamond" w:cs="Arial"/>
        </w:rPr>
        <w:t xml:space="preserve">August 11-14, </w:t>
      </w:r>
      <w:r w:rsidRPr="0069649E">
        <w:rPr>
          <w:rFonts w:ascii="Garamond" w:hAnsi="Garamond" w:cs="Arial"/>
          <w:bCs/>
        </w:rPr>
        <w:t>2006.</w:t>
      </w:r>
    </w:p>
    <w:p w14:paraId="1FE7053A" w14:textId="77777777" w:rsidR="00CC06CF" w:rsidRPr="0069649E" w:rsidRDefault="00CC06CF" w:rsidP="00892BAE">
      <w:pPr>
        <w:ind w:left="720" w:hanging="720"/>
        <w:jc w:val="both"/>
        <w:rPr>
          <w:rFonts w:ascii="Garamond" w:hAnsi="Garamond" w:cs="Arial"/>
        </w:rPr>
      </w:pPr>
    </w:p>
    <w:p w14:paraId="7CC04F65" w14:textId="77777777" w:rsidR="00CC06CF" w:rsidRPr="0069649E" w:rsidRDefault="00CC06CF" w:rsidP="00892BAE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Ethnographic Strategies in the Tracking and Retention of a Community Based Sample of Mexican American Heroin Sniffers</w:t>
      </w:r>
      <w:proofErr w:type="gramStart"/>
      <w:r w:rsidRPr="0069649E">
        <w:rPr>
          <w:rFonts w:ascii="Garamond" w:hAnsi="Garamond" w:cs="Arial"/>
        </w:rPr>
        <w:t>”  Society</w:t>
      </w:r>
      <w:proofErr w:type="gramEnd"/>
      <w:r w:rsidRPr="0069649E">
        <w:rPr>
          <w:rFonts w:ascii="Garamond" w:hAnsi="Garamond" w:cs="Arial"/>
        </w:rPr>
        <w:t xml:space="preserve"> for the Study of Social Problems Annual Meeting, Montreal, </w:t>
      </w:r>
      <w:r w:rsidR="009B4676" w:rsidRPr="0069649E">
        <w:rPr>
          <w:rFonts w:ascii="Garamond" w:hAnsi="Garamond" w:cs="Arial"/>
          <w:bCs/>
        </w:rPr>
        <w:t xml:space="preserve">Quebec, </w:t>
      </w:r>
      <w:r w:rsidRPr="0069649E">
        <w:rPr>
          <w:rFonts w:ascii="Garamond" w:hAnsi="Garamond" w:cs="Arial"/>
        </w:rPr>
        <w:t>CA. August 10 –12, 2006.</w:t>
      </w:r>
    </w:p>
    <w:p w14:paraId="78B2C0E9" w14:textId="77777777" w:rsidR="009B4676" w:rsidRPr="0069649E" w:rsidRDefault="009B4676" w:rsidP="00892BAE">
      <w:pPr>
        <w:ind w:left="720" w:hanging="720"/>
        <w:jc w:val="both"/>
        <w:rPr>
          <w:rFonts w:ascii="Garamond" w:hAnsi="Garamond" w:cs="Arial"/>
        </w:rPr>
      </w:pPr>
    </w:p>
    <w:p w14:paraId="7C9FA825" w14:textId="77777777" w:rsidR="009B4676" w:rsidRPr="0069649E" w:rsidRDefault="009B4676" w:rsidP="00892BAE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The Social and Cultural Context of Mexican American Youth Gangs in San Antonio.”</w:t>
      </w:r>
      <w:r w:rsidR="00156B36" w:rsidRPr="0069649E">
        <w:rPr>
          <w:rFonts w:ascii="Garamond" w:hAnsi="Garamond" w:cs="Arial"/>
        </w:rPr>
        <w:t xml:space="preserve"> </w:t>
      </w:r>
      <w:r w:rsidRPr="0069649E">
        <w:rPr>
          <w:rFonts w:ascii="Garamond" w:hAnsi="Garamond" w:cs="Arial"/>
        </w:rPr>
        <w:t xml:space="preserve">Racial Democracy, Crime and Justice Group Workshop - Ohio State University, Columbus, OH. July </w:t>
      </w:r>
      <w:r w:rsidR="00875614" w:rsidRPr="0069649E">
        <w:rPr>
          <w:rFonts w:ascii="Garamond" w:hAnsi="Garamond" w:cs="Arial"/>
        </w:rPr>
        <w:t xml:space="preserve">14-16, </w:t>
      </w:r>
      <w:r w:rsidRPr="0069649E">
        <w:rPr>
          <w:rFonts w:ascii="Garamond" w:hAnsi="Garamond" w:cs="Arial"/>
        </w:rPr>
        <w:t>2006</w:t>
      </w:r>
      <w:r w:rsidR="00A92846" w:rsidRPr="0069649E">
        <w:rPr>
          <w:rFonts w:ascii="Garamond" w:hAnsi="Garamond" w:cs="Arial"/>
        </w:rPr>
        <w:t>.</w:t>
      </w:r>
    </w:p>
    <w:p w14:paraId="14029D3D" w14:textId="77777777" w:rsidR="00CC06CF" w:rsidRPr="0069649E" w:rsidRDefault="00CC06CF" w:rsidP="00892BAE">
      <w:pPr>
        <w:ind w:left="720" w:hanging="720"/>
        <w:jc w:val="both"/>
        <w:rPr>
          <w:rFonts w:ascii="Garamond" w:hAnsi="Garamond" w:cs="Arial"/>
        </w:rPr>
      </w:pPr>
    </w:p>
    <w:p w14:paraId="4356E222" w14:textId="77777777" w:rsidR="00CC06CF" w:rsidRPr="0069649E" w:rsidRDefault="00CC06CF" w:rsidP="00892BAE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</w:t>
      </w:r>
      <w:r w:rsidR="00A92846" w:rsidRPr="0069649E">
        <w:rPr>
          <w:rFonts w:ascii="Garamond" w:hAnsi="Garamond" w:cs="Arial"/>
        </w:rPr>
        <w:t>Family Migration Research among US Hispanics</w:t>
      </w:r>
      <w:r w:rsidRPr="0069649E">
        <w:rPr>
          <w:rFonts w:ascii="Garamond" w:hAnsi="Garamond" w:cs="Arial"/>
        </w:rPr>
        <w:t xml:space="preserve">.”  </w:t>
      </w:r>
      <w:proofErr w:type="spellStart"/>
      <w:r w:rsidRPr="0069649E">
        <w:rPr>
          <w:rFonts w:ascii="Garamond" w:hAnsi="Garamond" w:cs="Arial"/>
        </w:rPr>
        <w:t>Internationales</w:t>
      </w:r>
      <w:proofErr w:type="spellEnd"/>
      <w:r w:rsidRPr="0069649E">
        <w:rPr>
          <w:rFonts w:ascii="Garamond" w:hAnsi="Garamond" w:cs="Arial"/>
        </w:rPr>
        <w:t xml:space="preserve"> </w:t>
      </w:r>
      <w:proofErr w:type="spellStart"/>
      <w:r w:rsidRPr="0069649E">
        <w:rPr>
          <w:rFonts w:ascii="Garamond" w:hAnsi="Garamond" w:cs="Arial"/>
        </w:rPr>
        <w:t>romotionsprogramm</w:t>
      </w:r>
      <w:proofErr w:type="spellEnd"/>
      <w:r w:rsidRPr="0069649E">
        <w:rPr>
          <w:rFonts w:ascii="Garamond" w:hAnsi="Garamond" w:cs="Arial"/>
        </w:rPr>
        <w:t xml:space="preserve"> </w:t>
      </w:r>
      <w:proofErr w:type="spellStart"/>
      <w:r w:rsidRPr="0069649E">
        <w:rPr>
          <w:rFonts w:ascii="Garamond" w:hAnsi="Garamond" w:cs="Arial"/>
        </w:rPr>
        <w:t>Gesellschaftswissenschaften</w:t>
      </w:r>
      <w:proofErr w:type="spellEnd"/>
      <w:r w:rsidRPr="0069649E">
        <w:rPr>
          <w:rFonts w:ascii="Garamond" w:hAnsi="Garamond" w:cs="Arial"/>
        </w:rPr>
        <w:t>, Johann Wolfgang Goethe-</w:t>
      </w:r>
      <w:proofErr w:type="spellStart"/>
      <w:r w:rsidRPr="0069649E">
        <w:rPr>
          <w:rFonts w:ascii="Garamond" w:hAnsi="Garamond" w:cs="Arial"/>
        </w:rPr>
        <w:t>Universitat</w:t>
      </w:r>
      <w:proofErr w:type="spellEnd"/>
      <w:r w:rsidRPr="0069649E">
        <w:rPr>
          <w:rFonts w:ascii="Garamond" w:hAnsi="Garamond" w:cs="Arial"/>
        </w:rPr>
        <w:t xml:space="preserve"> Frankfurt am Main, May 8 – 12, 2006.</w:t>
      </w:r>
    </w:p>
    <w:p w14:paraId="772E1C4C" w14:textId="77777777" w:rsidR="00A92846" w:rsidRPr="0069649E" w:rsidRDefault="00A92846" w:rsidP="00892BAE">
      <w:pPr>
        <w:jc w:val="both"/>
        <w:rPr>
          <w:rFonts w:ascii="Garamond" w:hAnsi="Garamond" w:cs="Arial"/>
          <w:bCs/>
        </w:rPr>
      </w:pPr>
    </w:p>
    <w:p w14:paraId="3F0089AB" w14:textId="77777777" w:rsidR="00A92846" w:rsidRPr="0069649E" w:rsidRDefault="00A92846" w:rsidP="00892BAE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bCs/>
        </w:rPr>
        <w:t>“Brief Strategic Family Therapy:  Drug Using-Gang Affiliated Adolescents and Families.”</w:t>
      </w:r>
      <w:r w:rsidR="00156B36" w:rsidRPr="0069649E">
        <w:rPr>
          <w:rFonts w:ascii="Garamond" w:hAnsi="Garamond" w:cs="Arial"/>
          <w:bCs/>
        </w:rPr>
        <w:t xml:space="preserve"> </w:t>
      </w:r>
      <w:r w:rsidRPr="0069649E">
        <w:rPr>
          <w:rFonts w:ascii="Garamond" w:hAnsi="Garamond" w:cs="Arial"/>
        </w:rPr>
        <w:t>TERROS 2</w:t>
      </w:r>
      <w:r w:rsidRPr="0069649E">
        <w:rPr>
          <w:rFonts w:ascii="Garamond" w:hAnsi="Garamond" w:cs="Arial"/>
          <w:vertAlign w:val="superscript"/>
        </w:rPr>
        <w:t>nd</w:t>
      </w:r>
      <w:r w:rsidRPr="0069649E">
        <w:rPr>
          <w:rFonts w:ascii="Garamond" w:hAnsi="Garamond" w:cs="Arial"/>
        </w:rPr>
        <w:t xml:space="preserve"> Annual Cesar Chavez Behavioral Health Conference, Phoenix AZ,</w:t>
      </w:r>
      <w:r w:rsidR="00156B36" w:rsidRPr="0069649E">
        <w:rPr>
          <w:rFonts w:ascii="Garamond" w:hAnsi="Garamond" w:cs="Arial"/>
        </w:rPr>
        <w:t xml:space="preserve"> </w:t>
      </w:r>
      <w:r w:rsidRPr="0069649E">
        <w:rPr>
          <w:rFonts w:ascii="Garamond" w:hAnsi="Garamond" w:cs="Arial"/>
        </w:rPr>
        <w:t>March</w:t>
      </w:r>
      <w:r w:rsidR="008D4BCE" w:rsidRPr="0069649E">
        <w:rPr>
          <w:rFonts w:ascii="Garamond" w:hAnsi="Garamond" w:cs="Arial"/>
        </w:rPr>
        <w:t xml:space="preserve"> 30,</w:t>
      </w:r>
      <w:r w:rsidRPr="0069649E">
        <w:rPr>
          <w:rFonts w:ascii="Garamond" w:hAnsi="Garamond" w:cs="Arial"/>
        </w:rPr>
        <w:t xml:space="preserve"> 2006.</w:t>
      </w:r>
    </w:p>
    <w:p w14:paraId="12AE3AEB" w14:textId="77777777" w:rsidR="00A92846" w:rsidRPr="0069649E" w:rsidRDefault="00A92846" w:rsidP="00892BAE">
      <w:pPr>
        <w:jc w:val="both"/>
        <w:rPr>
          <w:rFonts w:ascii="Garamond" w:hAnsi="Garamond" w:cs="Arial"/>
          <w:bCs/>
        </w:rPr>
      </w:pPr>
    </w:p>
    <w:p w14:paraId="4116FC06" w14:textId="77777777" w:rsidR="00A92846" w:rsidRPr="0069649E" w:rsidRDefault="00A92846" w:rsidP="00892BAE">
      <w:pPr>
        <w:jc w:val="both"/>
        <w:rPr>
          <w:rFonts w:ascii="Garamond" w:hAnsi="Garamond" w:cs="Arial"/>
          <w:bCs/>
        </w:rPr>
      </w:pPr>
      <w:r w:rsidRPr="0069649E">
        <w:rPr>
          <w:rFonts w:ascii="Garamond" w:hAnsi="Garamond" w:cs="Arial"/>
          <w:bCs/>
        </w:rPr>
        <w:t>“Brief Strategic Family Therapy:  Drug Using-Gang Affiliated Adolescents and Families.”</w:t>
      </w:r>
      <w:r w:rsidRPr="0069649E">
        <w:rPr>
          <w:rFonts w:ascii="Garamond" w:hAnsi="Garamond" w:cs="Arial"/>
          <w:bCs/>
        </w:rPr>
        <w:tab/>
        <w:t xml:space="preserve">Montgomery College, February </w:t>
      </w:r>
      <w:r w:rsidR="008D4BCE" w:rsidRPr="0069649E">
        <w:rPr>
          <w:rFonts w:ascii="Garamond" w:hAnsi="Garamond" w:cs="Arial"/>
          <w:bCs/>
        </w:rPr>
        <w:t xml:space="preserve">10, </w:t>
      </w:r>
      <w:r w:rsidRPr="0069649E">
        <w:rPr>
          <w:rFonts w:ascii="Garamond" w:hAnsi="Garamond" w:cs="Arial"/>
          <w:bCs/>
        </w:rPr>
        <w:t>2006.</w:t>
      </w:r>
    </w:p>
    <w:p w14:paraId="29CF43EE" w14:textId="77777777" w:rsidR="00A92846" w:rsidRPr="0069649E" w:rsidRDefault="00A92846" w:rsidP="00892BAE">
      <w:pPr>
        <w:ind w:left="720" w:hanging="720"/>
        <w:jc w:val="both"/>
        <w:rPr>
          <w:rFonts w:ascii="Garamond" w:hAnsi="Garamond" w:cs="Arial"/>
        </w:rPr>
      </w:pPr>
    </w:p>
    <w:p w14:paraId="0F6DBB75" w14:textId="77777777" w:rsidR="00833BF7" w:rsidRPr="0069649E" w:rsidRDefault="00833BF7" w:rsidP="00892BAE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“HCV Risk Factors </w:t>
      </w:r>
      <w:proofErr w:type="gramStart"/>
      <w:r w:rsidRPr="0069649E">
        <w:rPr>
          <w:rFonts w:ascii="Garamond" w:hAnsi="Garamond" w:cs="Arial"/>
        </w:rPr>
        <w:t>Among</w:t>
      </w:r>
      <w:proofErr w:type="gramEnd"/>
      <w:r w:rsidRPr="0069649E">
        <w:rPr>
          <w:rFonts w:ascii="Garamond" w:hAnsi="Garamond" w:cs="Arial"/>
        </w:rPr>
        <w:t xml:space="preserve"> Mexican American Non-Injecting Heroin Using Networks.”  Society for the Study of Social Problems Annual Meeting, Philadelphia, PA. August 12 –14, 2005.</w:t>
      </w:r>
    </w:p>
    <w:p w14:paraId="7FBD419B" w14:textId="77777777" w:rsidR="00833BF7" w:rsidRPr="0069649E" w:rsidRDefault="00833BF7" w:rsidP="00892BAE">
      <w:pPr>
        <w:ind w:left="720" w:hanging="720"/>
        <w:jc w:val="both"/>
        <w:rPr>
          <w:rFonts w:ascii="Garamond" w:hAnsi="Garamond" w:cs="Arial"/>
        </w:rPr>
      </w:pPr>
    </w:p>
    <w:p w14:paraId="1A8AC9CD" w14:textId="77777777" w:rsidR="00833BF7" w:rsidRPr="0069649E" w:rsidRDefault="00833BF7" w:rsidP="00892BAE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Informal Social Control Processes on Adolescent Delinquent Behavior among Two Types of Mexican American Gangs.” American Society of Criminology, Toronto, CA. November 16-19, 2005.</w:t>
      </w:r>
    </w:p>
    <w:p w14:paraId="596C85ED" w14:textId="77777777" w:rsidR="00833BF7" w:rsidRPr="0069649E" w:rsidRDefault="00833BF7" w:rsidP="00892BAE">
      <w:pPr>
        <w:ind w:left="720" w:hanging="720"/>
        <w:jc w:val="both"/>
        <w:rPr>
          <w:rFonts w:ascii="Garamond" w:hAnsi="Garamond" w:cs="Arial"/>
        </w:rPr>
      </w:pPr>
    </w:p>
    <w:p w14:paraId="335AC7BD" w14:textId="77777777" w:rsidR="00833BF7" w:rsidRPr="0069649E" w:rsidRDefault="00833BF7" w:rsidP="00892BAE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Brief Strategic Family therapy: Drug Using Gang Affiliated Adolescents and Their Families.” National Association of Social Workers – Texas Chapter, Galveston, TX. November 10-12, 2005.</w:t>
      </w:r>
    </w:p>
    <w:p w14:paraId="3CAD740E" w14:textId="77777777" w:rsidR="00833BF7" w:rsidRPr="0069649E" w:rsidRDefault="00833BF7" w:rsidP="00892BAE">
      <w:pPr>
        <w:jc w:val="both"/>
        <w:rPr>
          <w:rFonts w:ascii="Garamond" w:hAnsi="Garamond" w:cs="Arial"/>
        </w:rPr>
      </w:pPr>
    </w:p>
    <w:p w14:paraId="654A011E" w14:textId="77777777" w:rsidR="009C69E5" w:rsidRPr="0069649E" w:rsidRDefault="00833BF7" w:rsidP="00892BAE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 </w:t>
      </w:r>
      <w:r w:rsidR="009C69E5" w:rsidRPr="0069649E">
        <w:rPr>
          <w:rFonts w:ascii="Garamond" w:hAnsi="Garamond" w:cs="Arial"/>
        </w:rPr>
        <w:t>“Potential Risk Factors Associated with the Transition to Injecting among Mexican American Non-Injecting Heroin Users: A Comparison of Never and Former Injectors.”  Society for the Study of Social Problems Annual Meeting, San Francisco, CA, August 13 –15, 2004.</w:t>
      </w:r>
    </w:p>
    <w:p w14:paraId="6319D967" w14:textId="77777777" w:rsidR="009C69E5" w:rsidRPr="0069649E" w:rsidRDefault="009C69E5" w:rsidP="00892BAE">
      <w:pPr>
        <w:ind w:left="720" w:hanging="720"/>
        <w:jc w:val="both"/>
        <w:rPr>
          <w:rFonts w:ascii="Garamond" w:hAnsi="Garamond" w:cs="Arial"/>
        </w:rPr>
      </w:pPr>
    </w:p>
    <w:p w14:paraId="71B627C5" w14:textId="77777777" w:rsidR="009C69E5" w:rsidRPr="0069649E" w:rsidRDefault="009C69E5" w:rsidP="00892BAE">
      <w:pPr>
        <w:ind w:left="720" w:hanging="720"/>
        <w:jc w:val="both"/>
        <w:rPr>
          <w:rFonts w:ascii="Garamond" w:hAnsi="Garamond" w:cs="Arial"/>
          <w:szCs w:val="22"/>
        </w:rPr>
      </w:pPr>
      <w:r w:rsidRPr="0069649E">
        <w:rPr>
          <w:rFonts w:ascii="Garamond" w:hAnsi="Garamond" w:cs="Arial"/>
        </w:rPr>
        <w:t>“Context of Marijuana Use among Mexican American Polydrug Users”</w:t>
      </w:r>
      <w:r w:rsidR="00156B36" w:rsidRPr="0069649E">
        <w:rPr>
          <w:rFonts w:ascii="Garamond" w:hAnsi="Garamond" w:cs="Arial"/>
        </w:rPr>
        <w:t xml:space="preserve">. </w:t>
      </w:r>
      <w:r w:rsidRPr="0069649E">
        <w:rPr>
          <w:rFonts w:ascii="Garamond" w:hAnsi="Garamond" w:cs="Arial"/>
          <w:szCs w:val="22"/>
        </w:rPr>
        <w:t>American Sociological Association</w:t>
      </w:r>
      <w:proofErr w:type="gramStart"/>
      <w:r w:rsidR="00C74E7A" w:rsidRPr="0069649E">
        <w:rPr>
          <w:rFonts w:ascii="Garamond" w:hAnsi="Garamond" w:cs="Arial"/>
          <w:szCs w:val="22"/>
        </w:rPr>
        <w:t xml:space="preserve">, </w:t>
      </w:r>
      <w:r w:rsidRPr="0069649E">
        <w:rPr>
          <w:rFonts w:ascii="Garamond" w:hAnsi="Garamond" w:cs="Arial"/>
          <w:szCs w:val="22"/>
        </w:rPr>
        <w:t xml:space="preserve"> </w:t>
      </w:r>
      <w:r w:rsidRPr="0069649E">
        <w:rPr>
          <w:rFonts w:ascii="Garamond" w:hAnsi="Garamond" w:cs="Arial"/>
        </w:rPr>
        <w:t>San</w:t>
      </w:r>
      <w:proofErr w:type="gramEnd"/>
      <w:r w:rsidRPr="0069649E">
        <w:rPr>
          <w:rFonts w:ascii="Garamond" w:hAnsi="Garamond" w:cs="Arial"/>
        </w:rPr>
        <w:t xml:space="preserve"> Francisco, CA, August 14 -17, 2004</w:t>
      </w:r>
      <w:r w:rsidRPr="0069649E">
        <w:rPr>
          <w:rFonts w:ascii="Garamond" w:hAnsi="Garamond" w:cs="Arial"/>
          <w:szCs w:val="22"/>
        </w:rPr>
        <w:t>.</w:t>
      </w:r>
    </w:p>
    <w:p w14:paraId="7420AB39" w14:textId="77777777" w:rsidR="00875614" w:rsidRPr="0069649E" w:rsidRDefault="00875614" w:rsidP="00892BAE">
      <w:pPr>
        <w:ind w:left="720" w:hanging="720"/>
        <w:jc w:val="both"/>
        <w:rPr>
          <w:rFonts w:ascii="Garamond" w:hAnsi="Garamond" w:cs="Arial"/>
          <w:szCs w:val="22"/>
        </w:rPr>
      </w:pPr>
    </w:p>
    <w:p w14:paraId="245590E3" w14:textId="77777777" w:rsidR="009C69E5" w:rsidRPr="0069649E" w:rsidRDefault="009C69E5" w:rsidP="00892BAE">
      <w:pPr>
        <w:autoSpaceDE w:val="0"/>
        <w:autoSpaceDN w:val="0"/>
        <w:adjustRightInd w:val="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“Changing Heroin Market Dynamics: The Impact on Patterns of Non-injecting Use in South Texas</w:t>
      </w:r>
      <w:r w:rsidR="00C74E7A" w:rsidRPr="0069649E">
        <w:rPr>
          <w:rFonts w:ascii="Garamond" w:hAnsi="Garamond" w:cs="Arial"/>
        </w:rPr>
        <w:t xml:space="preserve">.” Drug Abuse: A Workshop on </w:t>
      </w:r>
      <w:r w:rsidRPr="0069649E">
        <w:rPr>
          <w:rFonts w:ascii="Garamond" w:hAnsi="Garamond" w:cs="Arial"/>
        </w:rPr>
        <w:t xml:space="preserve">Behavioral and Economic Research, National Institute on Drug Abuse. Bethesda, Maryland, October 18-20, 2004.  </w:t>
      </w:r>
    </w:p>
    <w:p w14:paraId="01A40C97" w14:textId="77777777" w:rsidR="009C69E5" w:rsidRPr="0069649E" w:rsidRDefault="009C69E5" w:rsidP="00892BAE">
      <w:pPr>
        <w:ind w:left="720" w:hanging="720"/>
        <w:jc w:val="both"/>
        <w:rPr>
          <w:rFonts w:ascii="Garamond" w:hAnsi="Garamond" w:cs="Arial"/>
        </w:rPr>
      </w:pPr>
    </w:p>
    <w:p w14:paraId="0D83B235" w14:textId="77777777" w:rsidR="009C69E5" w:rsidRPr="0069649E" w:rsidRDefault="009C69E5" w:rsidP="00892BAE">
      <w:pPr>
        <w:ind w:left="720" w:hanging="720"/>
        <w:jc w:val="both"/>
        <w:rPr>
          <w:rFonts w:ascii="Garamond" w:hAnsi="Garamond" w:cs="Arial"/>
          <w:szCs w:val="18"/>
        </w:rPr>
      </w:pPr>
      <w:r w:rsidRPr="0069649E">
        <w:rPr>
          <w:rFonts w:ascii="Garamond" w:hAnsi="Garamond" w:cs="Arial"/>
        </w:rPr>
        <w:t xml:space="preserve">“Public Health Issues </w:t>
      </w:r>
      <w:proofErr w:type="gramStart"/>
      <w:r w:rsidRPr="0069649E">
        <w:rPr>
          <w:rFonts w:ascii="Garamond" w:hAnsi="Garamond" w:cs="Arial"/>
        </w:rPr>
        <w:t>Among</w:t>
      </w:r>
      <w:proofErr w:type="gramEnd"/>
      <w:r w:rsidRPr="0069649E">
        <w:rPr>
          <w:rFonts w:ascii="Garamond" w:hAnsi="Garamond" w:cs="Arial"/>
        </w:rPr>
        <w:t xml:space="preserve"> Mexican </w:t>
      </w:r>
      <w:proofErr w:type="spellStart"/>
      <w:r w:rsidRPr="0069649E">
        <w:rPr>
          <w:rFonts w:ascii="Garamond" w:hAnsi="Garamond" w:cs="Arial"/>
          <w:i/>
          <w:iCs/>
        </w:rPr>
        <w:t>Sexoservidoras</w:t>
      </w:r>
      <w:proofErr w:type="spellEnd"/>
      <w:r w:rsidRPr="0069649E">
        <w:rPr>
          <w:rFonts w:ascii="Garamond" w:hAnsi="Garamond" w:cs="Arial"/>
        </w:rPr>
        <w:t xml:space="preserve"> (Sex Workers) On The U.S. – Mexico Border.” </w:t>
      </w:r>
      <w:r w:rsidRPr="0069649E">
        <w:rPr>
          <w:rFonts w:ascii="Garamond" w:hAnsi="Garamond" w:cs="Arial"/>
          <w:szCs w:val="18"/>
        </w:rPr>
        <w:t xml:space="preserve">Third International Conference on Urban Health. Boston, October 20-22, </w:t>
      </w:r>
      <w:r w:rsidRPr="0069649E">
        <w:rPr>
          <w:rFonts w:ascii="Garamond" w:hAnsi="Garamond" w:cs="Arial"/>
        </w:rPr>
        <w:t>2004</w:t>
      </w:r>
      <w:r w:rsidRPr="0069649E">
        <w:rPr>
          <w:rFonts w:ascii="Garamond" w:hAnsi="Garamond" w:cs="Arial"/>
          <w:szCs w:val="18"/>
        </w:rPr>
        <w:t>.</w:t>
      </w:r>
    </w:p>
    <w:p w14:paraId="10585B52" w14:textId="77777777" w:rsidR="00892BAE" w:rsidRPr="0069649E" w:rsidRDefault="00892BAE" w:rsidP="00892BAE">
      <w:pPr>
        <w:ind w:left="720" w:hanging="720"/>
        <w:jc w:val="both"/>
        <w:rPr>
          <w:rFonts w:ascii="Garamond" w:eastAsia="Arial Unicode MS" w:hAnsi="Garamond" w:cs="Arial"/>
        </w:rPr>
      </w:pPr>
    </w:p>
    <w:p w14:paraId="28B42362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lastRenderedPageBreak/>
        <w:t>“The Changing Drug Market:  The Impact on Patterns of Heroin Use" The American Society of Criminology, November 19, 2003, Denver, CO.</w:t>
      </w:r>
    </w:p>
    <w:p w14:paraId="21BE267B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Violence in Urban Areas" International Society of Urban Health, October 17, 2003, New York, NY.</w:t>
      </w:r>
    </w:p>
    <w:p w14:paraId="16D6FD89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Social Capital, Substance Use and Stress" Third National Conference, Stress and Addiction:  From Molecule to Neighborhood.  National Hispanic Science Network, October 2-4, 2003, Miami Beach, FL.</w:t>
      </w:r>
    </w:p>
    <w:p w14:paraId="50C93F7B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The Situational Process of Intimate Partner Violence" The American Sociological Association, August 18, 2003, Atlanta, GA.</w:t>
      </w:r>
    </w:p>
    <w:p w14:paraId="5395378C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Snorting Brown:  The New Cohort of Chicano Heroin Users in South Texas" The American Sociological Association, August 17, 2003, Atlanta, GA.</w:t>
      </w:r>
    </w:p>
    <w:p w14:paraId="1E80E08F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Contemporary View of U.S. Mexican Immigrants" Wisconsin Migrant Workers/Employers Conference, June 18, 2003, Oconomowoc, WI.</w:t>
      </w:r>
    </w:p>
    <w:p w14:paraId="51339A9A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"Social Capital and Intimate Partner Violence in a Mexican American Female Special Population" Social Capital/Meeting, April 23, 2003, </w:t>
      </w:r>
      <w:proofErr w:type="spellStart"/>
      <w:r w:rsidRPr="0069649E">
        <w:rPr>
          <w:rFonts w:ascii="Garamond" w:hAnsi="Garamond" w:cs="Arial"/>
        </w:rPr>
        <w:t>Vergaderkamer</w:t>
      </w:r>
      <w:proofErr w:type="spellEnd"/>
      <w:r w:rsidRPr="0069649E">
        <w:rPr>
          <w:rFonts w:ascii="Garamond" w:hAnsi="Garamond" w:cs="Arial"/>
        </w:rPr>
        <w:t xml:space="preserve"> </w:t>
      </w:r>
      <w:proofErr w:type="spellStart"/>
      <w:r w:rsidRPr="0069649E">
        <w:rPr>
          <w:rFonts w:ascii="Garamond" w:hAnsi="Garamond" w:cs="Arial"/>
        </w:rPr>
        <w:t>sociale</w:t>
      </w:r>
      <w:proofErr w:type="spellEnd"/>
      <w:r w:rsidRPr="0069649E">
        <w:rPr>
          <w:rFonts w:ascii="Garamond" w:hAnsi="Garamond" w:cs="Arial"/>
        </w:rPr>
        <w:t xml:space="preserve"> </w:t>
      </w:r>
      <w:proofErr w:type="spellStart"/>
      <w:r w:rsidRPr="0069649E">
        <w:rPr>
          <w:rFonts w:ascii="Garamond" w:hAnsi="Garamond" w:cs="Arial"/>
        </w:rPr>
        <w:t>psychiatrie</w:t>
      </w:r>
      <w:proofErr w:type="spellEnd"/>
      <w:r w:rsidRPr="0069649E">
        <w:rPr>
          <w:rFonts w:ascii="Garamond" w:hAnsi="Garamond" w:cs="Arial"/>
        </w:rPr>
        <w:t>, Maastricht, The Netherlands.</w:t>
      </w:r>
    </w:p>
    <w:p w14:paraId="43BED8D1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The Organic Intellectual and the "Ethnic Popular": Towards an Alternative Model of Mexican American Community Arts Organizations" International Sociological Association and European Sociological Association, April 14, 2003, Paris, France.</w:t>
      </w:r>
    </w:p>
    <w:p w14:paraId="0B909FB9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Variations in the Social Networks of Mexican American Non-Injecting Heroin Users" International Social Network Conference, February 16, 2003, Cancun, Mexico.</w:t>
      </w:r>
    </w:p>
    <w:p w14:paraId="464C2EDC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Source Countries and the Drug Wars" Drug Policy Alliance, September 28, 2002, Los Angeles, CA.</w:t>
      </w:r>
    </w:p>
    <w:p w14:paraId="73AE7FAA" w14:textId="171F4F8E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"Drug Treatment for Gang Affiliated Adolescents" Latino Behavioral Health Institute, September 25, 2002, Los </w:t>
      </w:r>
      <w:r w:rsidR="005A1F1E" w:rsidRPr="0069649E">
        <w:rPr>
          <w:rFonts w:ascii="Garamond" w:hAnsi="Garamond" w:cs="Arial"/>
        </w:rPr>
        <w:t>Angeles</w:t>
      </w:r>
      <w:r w:rsidRPr="0069649E">
        <w:rPr>
          <w:rFonts w:ascii="Garamond" w:hAnsi="Garamond" w:cs="Arial"/>
        </w:rPr>
        <w:t>, CA.</w:t>
      </w:r>
    </w:p>
    <w:p w14:paraId="0864A37C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Who Are the Latinos?" Covering the New Latino Community, March 2, 2002, Kansas City, MO.</w:t>
      </w:r>
    </w:p>
    <w:p w14:paraId="17E06FF1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  <w:lang w:val="es-MX"/>
        </w:rPr>
      </w:pPr>
      <w:r w:rsidRPr="0069649E">
        <w:rPr>
          <w:rFonts w:ascii="Garamond" w:hAnsi="Garamond" w:cs="Arial"/>
          <w:lang w:val="es-MX"/>
        </w:rPr>
        <w:t>"Inyección De Drogas Y Conducta Sexual De Alto Riesgo</w:t>
      </w:r>
      <w:proofErr w:type="gramStart"/>
      <w:r w:rsidRPr="0069649E">
        <w:rPr>
          <w:rFonts w:ascii="Garamond" w:hAnsi="Garamond" w:cs="Arial"/>
          <w:lang w:val="es-MX"/>
        </w:rPr>
        <w:t>:  La</w:t>
      </w:r>
      <w:proofErr w:type="gramEnd"/>
      <w:r w:rsidRPr="0069649E">
        <w:rPr>
          <w:rFonts w:ascii="Garamond" w:hAnsi="Garamond" w:cs="Arial"/>
          <w:lang w:val="es-MX"/>
        </w:rPr>
        <w:t xml:space="preserve"> Frontera México/Estados Unidos Ciudad Juárez, Chihuahua" 8º.  </w:t>
      </w:r>
      <w:proofErr w:type="spellStart"/>
      <w:r w:rsidRPr="0069649E">
        <w:rPr>
          <w:rFonts w:ascii="Garamond" w:hAnsi="Garamond" w:cs="Arial"/>
          <w:lang w:val="es-MX"/>
        </w:rPr>
        <w:t>Congressso</w:t>
      </w:r>
      <w:proofErr w:type="spellEnd"/>
      <w:r w:rsidRPr="0069649E">
        <w:rPr>
          <w:rFonts w:ascii="Garamond" w:hAnsi="Garamond" w:cs="Arial"/>
          <w:lang w:val="es-MX"/>
        </w:rPr>
        <w:t xml:space="preserve"> Nacional Sobre VIH/SIDA e Infecciones De Transmisión Sexual "Conocimiento y compromiso para la acción", (</w:t>
      </w:r>
      <w:proofErr w:type="spellStart"/>
      <w:r w:rsidRPr="0069649E">
        <w:rPr>
          <w:rFonts w:ascii="Garamond" w:hAnsi="Garamond" w:cs="Arial"/>
          <w:lang w:val="es-MX"/>
        </w:rPr>
        <w:t>with</w:t>
      </w:r>
      <w:proofErr w:type="spellEnd"/>
      <w:r w:rsidRPr="0069649E">
        <w:rPr>
          <w:rFonts w:ascii="Garamond" w:hAnsi="Garamond" w:cs="Arial"/>
          <w:lang w:val="es-MX"/>
        </w:rPr>
        <w:t xml:space="preserve"> Cepeda, A.) </w:t>
      </w:r>
      <w:proofErr w:type="spellStart"/>
      <w:r w:rsidRPr="0069649E">
        <w:rPr>
          <w:rFonts w:ascii="Garamond" w:hAnsi="Garamond" w:cs="Arial"/>
          <w:lang w:val="es-MX"/>
        </w:rPr>
        <w:t>December</w:t>
      </w:r>
      <w:proofErr w:type="spellEnd"/>
      <w:r w:rsidRPr="0069649E">
        <w:rPr>
          <w:rFonts w:ascii="Garamond" w:hAnsi="Garamond" w:cs="Arial"/>
          <w:lang w:val="es-MX"/>
        </w:rPr>
        <w:t xml:space="preserve"> 4-6, 2002, Boca del Río, Veracruz, México.</w:t>
      </w:r>
    </w:p>
    <w:p w14:paraId="18332441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  <w:lang w:val="es-MX"/>
        </w:rPr>
      </w:pPr>
      <w:r w:rsidRPr="0069649E">
        <w:rPr>
          <w:rFonts w:ascii="Garamond" w:hAnsi="Garamond" w:cs="Arial"/>
          <w:lang w:val="es-MX"/>
        </w:rPr>
        <w:t>"</w:t>
      </w:r>
      <w:proofErr w:type="spellStart"/>
      <w:r w:rsidRPr="0069649E">
        <w:rPr>
          <w:rFonts w:ascii="Garamond" w:hAnsi="Garamond" w:cs="Arial"/>
          <w:lang w:val="es-MX"/>
        </w:rPr>
        <w:t>Border</w:t>
      </w:r>
      <w:proofErr w:type="spellEnd"/>
      <w:r w:rsidRPr="0069649E">
        <w:rPr>
          <w:rFonts w:ascii="Garamond" w:hAnsi="Garamond" w:cs="Arial"/>
          <w:lang w:val="es-MX"/>
        </w:rPr>
        <w:t xml:space="preserve"> </w:t>
      </w:r>
      <w:proofErr w:type="spellStart"/>
      <w:r w:rsidRPr="0069649E">
        <w:rPr>
          <w:rFonts w:ascii="Garamond" w:hAnsi="Garamond" w:cs="Arial"/>
          <w:lang w:val="es-MX"/>
        </w:rPr>
        <w:t>Gangs</w:t>
      </w:r>
      <w:proofErr w:type="spellEnd"/>
      <w:r w:rsidRPr="0069649E">
        <w:rPr>
          <w:rFonts w:ascii="Garamond" w:hAnsi="Garamond" w:cs="Arial"/>
          <w:lang w:val="es-MX"/>
        </w:rPr>
        <w:t>" U.S.-</w:t>
      </w:r>
      <w:proofErr w:type="spellStart"/>
      <w:r w:rsidRPr="0069649E">
        <w:rPr>
          <w:rFonts w:ascii="Garamond" w:hAnsi="Garamond" w:cs="Arial"/>
          <w:lang w:val="es-MX"/>
        </w:rPr>
        <w:t>Mexico</w:t>
      </w:r>
      <w:proofErr w:type="spellEnd"/>
      <w:r w:rsidRPr="0069649E">
        <w:rPr>
          <w:rFonts w:ascii="Garamond" w:hAnsi="Garamond" w:cs="Arial"/>
          <w:lang w:val="es-MX"/>
        </w:rPr>
        <w:t xml:space="preserve"> Bi-</w:t>
      </w:r>
      <w:proofErr w:type="spellStart"/>
      <w:r w:rsidRPr="0069649E">
        <w:rPr>
          <w:rFonts w:ascii="Garamond" w:hAnsi="Garamond" w:cs="Arial"/>
          <w:lang w:val="es-MX"/>
        </w:rPr>
        <w:t>National</w:t>
      </w:r>
      <w:proofErr w:type="spellEnd"/>
      <w:r w:rsidRPr="0069649E">
        <w:rPr>
          <w:rFonts w:ascii="Garamond" w:hAnsi="Garamond" w:cs="Arial"/>
          <w:lang w:val="es-MX"/>
        </w:rPr>
        <w:t xml:space="preserve"> </w:t>
      </w:r>
      <w:proofErr w:type="spellStart"/>
      <w:r w:rsidRPr="0069649E">
        <w:rPr>
          <w:rFonts w:ascii="Garamond" w:hAnsi="Garamond" w:cs="Arial"/>
          <w:lang w:val="es-MX"/>
        </w:rPr>
        <w:t>Research</w:t>
      </w:r>
      <w:proofErr w:type="spellEnd"/>
      <w:r w:rsidRPr="0069649E">
        <w:rPr>
          <w:rFonts w:ascii="Garamond" w:hAnsi="Garamond" w:cs="Arial"/>
          <w:lang w:val="es-MX"/>
        </w:rPr>
        <w:t xml:space="preserve"> </w:t>
      </w:r>
      <w:proofErr w:type="spellStart"/>
      <w:r w:rsidRPr="0069649E">
        <w:rPr>
          <w:rFonts w:ascii="Garamond" w:hAnsi="Garamond" w:cs="Arial"/>
          <w:lang w:val="es-MX"/>
        </w:rPr>
        <w:t>Symposium</w:t>
      </w:r>
      <w:proofErr w:type="spellEnd"/>
      <w:r w:rsidRPr="0069649E">
        <w:rPr>
          <w:rFonts w:ascii="Garamond" w:hAnsi="Garamond" w:cs="Arial"/>
          <w:lang w:val="es-MX"/>
        </w:rPr>
        <w:t xml:space="preserve">, </w:t>
      </w:r>
      <w:proofErr w:type="spellStart"/>
      <w:r w:rsidRPr="0069649E">
        <w:rPr>
          <w:rFonts w:ascii="Garamond" w:hAnsi="Garamond" w:cs="Arial"/>
          <w:lang w:val="es-MX"/>
        </w:rPr>
        <w:t>November</w:t>
      </w:r>
      <w:proofErr w:type="spellEnd"/>
      <w:r w:rsidRPr="0069649E">
        <w:rPr>
          <w:rFonts w:ascii="Garamond" w:hAnsi="Garamond" w:cs="Arial"/>
          <w:lang w:val="es-MX"/>
        </w:rPr>
        <w:t xml:space="preserve"> 07, 2001, </w:t>
      </w:r>
      <w:proofErr w:type="spellStart"/>
      <w:r w:rsidRPr="0069649E">
        <w:rPr>
          <w:rFonts w:ascii="Garamond" w:hAnsi="Garamond" w:cs="Arial"/>
          <w:lang w:val="es-MX"/>
        </w:rPr>
        <w:t>Mexico</w:t>
      </w:r>
      <w:proofErr w:type="spellEnd"/>
      <w:r w:rsidRPr="0069649E">
        <w:rPr>
          <w:rFonts w:ascii="Garamond" w:hAnsi="Garamond" w:cs="Arial"/>
          <w:lang w:val="es-MX"/>
        </w:rPr>
        <w:t xml:space="preserve"> D.F., </w:t>
      </w:r>
      <w:proofErr w:type="spellStart"/>
      <w:r w:rsidRPr="0069649E">
        <w:rPr>
          <w:rFonts w:ascii="Garamond" w:hAnsi="Garamond" w:cs="Arial"/>
          <w:lang w:val="es-MX"/>
        </w:rPr>
        <w:t>Mexico</w:t>
      </w:r>
      <w:proofErr w:type="spellEnd"/>
      <w:r w:rsidRPr="0069649E">
        <w:rPr>
          <w:rFonts w:ascii="Garamond" w:hAnsi="Garamond" w:cs="Arial"/>
          <w:lang w:val="es-MX"/>
        </w:rPr>
        <w:t>.</w:t>
      </w:r>
    </w:p>
    <w:p w14:paraId="7D0291D3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The Impact of Globalization on Youth on the U.S. Mexico Border" Race and Globalization, November 1, 2001, Columbia University, New York, NY.</w:t>
      </w:r>
    </w:p>
    <w:p w14:paraId="66A13F0A" w14:textId="6FD1EE9B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The Context of Mexican Sex Work Along the U.S. - Mexico Border" The Society for the Study of Social Problems, 51</w:t>
      </w:r>
      <w:r w:rsidRPr="0069649E">
        <w:rPr>
          <w:rFonts w:ascii="Garamond" w:hAnsi="Garamond" w:cs="Arial"/>
          <w:vertAlign w:val="superscript"/>
        </w:rPr>
        <w:t>st</w:t>
      </w:r>
      <w:r w:rsidRPr="0069649E">
        <w:rPr>
          <w:rFonts w:ascii="Garamond" w:hAnsi="Garamond" w:cs="Arial"/>
        </w:rPr>
        <w:t xml:space="preserve"> A</w:t>
      </w:r>
      <w:r w:rsidR="00E03D2D" w:rsidRPr="0069649E">
        <w:rPr>
          <w:rFonts w:ascii="Garamond" w:hAnsi="Garamond" w:cs="Arial"/>
        </w:rPr>
        <w:t>nnual Meeting, August 2001, Ana</w:t>
      </w:r>
      <w:r w:rsidRPr="0069649E">
        <w:rPr>
          <w:rFonts w:ascii="Garamond" w:hAnsi="Garamond" w:cs="Arial"/>
        </w:rPr>
        <w:t>heim, CA.</w:t>
      </w:r>
    </w:p>
    <w:p w14:paraId="52FC5858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lastRenderedPageBreak/>
        <w:t>"Injecting Drugs and High Risk Sexual Behavior on the U.S. Mexican Border" International Conference for Prevention and Treatment of Substance Abuse, August 24, 2001, Juarez, Mexico.</w:t>
      </w:r>
    </w:p>
    <w:p w14:paraId="35D60F85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Family Influence on Mexican American Girls Affiliated with Gangs" The American Sociological Association, August 20, 2001, Anaheim, CA.</w:t>
      </w:r>
    </w:p>
    <w:p w14:paraId="701E3C34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Drug Treatment for Gang Affiliated Hispanic Adolescents in South Texas" The American Sociological Association, August 17, 2001, Anaheim, CA.</w:t>
      </w:r>
    </w:p>
    <w:p w14:paraId="52F87D64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The War on Drugs" Southwest Voter Registration Education Project, Latino Academy, August 10, 2001, McAllen, TX.</w:t>
      </w:r>
    </w:p>
    <w:p w14:paraId="21EF51C0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Serving Gang Affiliated Youth" National Hispanic/Latino Prevention Conference, August 7, 2001, San Diego, CA.</w:t>
      </w:r>
    </w:p>
    <w:p w14:paraId="75200638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U.S. Drug Policies and Latino Communities" Drug Policies for the New Millennium, May 31, 2001, Albuquerque, NM.</w:t>
      </w:r>
    </w:p>
    <w:p w14:paraId="689B7985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Injecting Drug Use and High Risk Sexual Behavior Along the U.S. Mexico Border:  Sex Workers in Nuevo Laredo, Tamaulipas" U.S./Mexico Border Health Association, May 29, 2001, Las Cruces, NM.</w:t>
      </w:r>
    </w:p>
    <w:p w14:paraId="2F91C1CD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Drugs and Gangs" Globalizing the Streets:  Cross-Cultural Perspectives on Youth, Social Control and Empowerment in the New Millennium, May 3, 2001, New York, NY.</w:t>
      </w:r>
    </w:p>
    <w:p w14:paraId="05C4B130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High Risk Behavior among Gang Affiliated Females" National Hispano/Latino Community Prevention Network entitle "El Puente to the Millennium:  Health and Healing in Hispanic/Latino Communities", October 20-22, 2000, Albuquerque, NM.</w:t>
      </w:r>
    </w:p>
    <w:p w14:paraId="65CE3E80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Childhood Trauma among Violent Mexican-American Male Gang Members" American Sociological Association, October 15, 2000, Chicago, IL.</w:t>
      </w:r>
    </w:p>
    <w:p w14:paraId="344099F4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Drug Treatment for Gang Affiliated Hispanic Adolescents" "</w:t>
      </w:r>
      <w:proofErr w:type="spellStart"/>
      <w:r w:rsidRPr="0069649E">
        <w:rPr>
          <w:rFonts w:ascii="Garamond" w:hAnsi="Garamond" w:cs="Arial"/>
        </w:rPr>
        <w:t>Mi</w:t>
      </w:r>
      <w:proofErr w:type="spellEnd"/>
      <w:r w:rsidRPr="0069649E">
        <w:rPr>
          <w:rFonts w:ascii="Garamond" w:hAnsi="Garamond" w:cs="Arial"/>
        </w:rPr>
        <w:t xml:space="preserve"> </w:t>
      </w:r>
      <w:proofErr w:type="spellStart"/>
      <w:r w:rsidRPr="0069649E">
        <w:rPr>
          <w:rFonts w:ascii="Garamond" w:hAnsi="Garamond" w:cs="Arial"/>
        </w:rPr>
        <w:t>Familia</w:t>
      </w:r>
      <w:proofErr w:type="spellEnd"/>
      <w:r w:rsidRPr="0069649E">
        <w:rPr>
          <w:rFonts w:ascii="Garamond" w:hAnsi="Garamond" w:cs="Arial"/>
        </w:rPr>
        <w:t xml:space="preserve"> </w:t>
      </w:r>
      <w:proofErr w:type="spellStart"/>
      <w:r w:rsidRPr="0069649E">
        <w:rPr>
          <w:rFonts w:ascii="Garamond" w:hAnsi="Garamond" w:cs="Arial"/>
        </w:rPr>
        <w:t>Es</w:t>
      </w:r>
      <w:proofErr w:type="spellEnd"/>
      <w:r w:rsidRPr="0069649E">
        <w:rPr>
          <w:rFonts w:ascii="Garamond" w:hAnsi="Garamond" w:cs="Arial"/>
        </w:rPr>
        <w:t xml:space="preserve"> </w:t>
      </w:r>
      <w:proofErr w:type="spellStart"/>
      <w:r w:rsidRPr="0069649E">
        <w:rPr>
          <w:rFonts w:ascii="Garamond" w:hAnsi="Garamond" w:cs="Arial"/>
        </w:rPr>
        <w:t>Mi</w:t>
      </w:r>
      <w:proofErr w:type="spellEnd"/>
      <w:r w:rsidRPr="0069649E">
        <w:rPr>
          <w:rFonts w:ascii="Garamond" w:hAnsi="Garamond" w:cs="Arial"/>
        </w:rPr>
        <w:t xml:space="preserve"> Vida" Family Alliance Conference, October 12, 2000, San Antonio, TX.</w:t>
      </w:r>
    </w:p>
    <w:p w14:paraId="2D5EFD3C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Sexual and Intimate Violence among High Risk Mexican American Females" Hispanic Committee for the Dallas county Juvenile Departments - "</w:t>
      </w:r>
      <w:proofErr w:type="spellStart"/>
      <w:r w:rsidRPr="0069649E">
        <w:rPr>
          <w:rFonts w:ascii="Garamond" w:hAnsi="Garamond" w:cs="Arial"/>
        </w:rPr>
        <w:t>Nuestra</w:t>
      </w:r>
      <w:proofErr w:type="spellEnd"/>
      <w:r w:rsidRPr="0069649E">
        <w:rPr>
          <w:rFonts w:ascii="Garamond" w:hAnsi="Garamond" w:cs="Arial"/>
        </w:rPr>
        <w:t xml:space="preserve"> </w:t>
      </w:r>
      <w:proofErr w:type="spellStart"/>
      <w:r w:rsidRPr="0069649E">
        <w:rPr>
          <w:rFonts w:ascii="Garamond" w:hAnsi="Garamond" w:cs="Arial"/>
        </w:rPr>
        <w:t>Comunidad</w:t>
      </w:r>
      <w:proofErr w:type="spellEnd"/>
      <w:r w:rsidRPr="0069649E">
        <w:rPr>
          <w:rFonts w:ascii="Garamond" w:hAnsi="Garamond" w:cs="Arial"/>
        </w:rPr>
        <w:t xml:space="preserve"> </w:t>
      </w:r>
      <w:proofErr w:type="spellStart"/>
      <w:r w:rsidRPr="0069649E">
        <w:rPr>
          <w:rFonts w:ascii="Garamond" w:hAnsi="Garamond" w:cs="Arial"/>
        </w:rPr>
        <w:t>en</w:t>
      </w:r>
      <w:proofErr w:type="spellEnd"/>
      <w:r w:rsidRPr="0069649E">
        <w:rPr>
          <w:rFonts w:ascii="Garamond" w:hAnsi="Garamond" w:cs="Arial"/>
        </w:rPr>
        <w:t xml:space="preserve"> el Nuevo </w:t>
      </w:r>
      <w:proofErr w:type="spellStart"/>
      <w:r w:rsidRPr="0069649E">
        <w:rPr>
          <w:rFonts w:ascii="Garamond" w:hAnsi="Garamond" w:cs="Arial"/>
        </w:rPr>
        <w:t>Milenio</w:t>
      </w:r>
      <w:proofErr w:type="spellEnd"/>
      <w:r w:rsidRPr="0069649E">
        <w:rPr>
          <w:rFonts w:ascii="Garamond" w:hAnsi="Garamond" w:cs="Arial"/>
        </w:rPr>
        <w:t>" Conference, September 22, 2000, Dallas, TX.</w:t>
      </w:r>
    </w:p>
    <w:p w14:paraId="3025A73D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Drug Abuse Research and Policy Issues" Sixth Annual Latino Behavioral Health Institute Conference, September 20-22, 2000, Los Angeles, CA.</w:t>
      </w:r>
    </w:p>
    <w:p w14:paraId="2F8D8ABB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Cultural and Rationalization:  The Impact of a National Foundation Initiative on a Community Based Arts Center" The American Sociological Association, August 14, 2000, Washington, DC.</w:t>
      </w:r>
    </w:p>
    <w:p w14:paraId="640FEAEB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The Etiology of Intimate Violence among Mexican American Adolescent Females" Promoting Safe and Stable Families Conference, June 14, 2000, Tulsa, OK.</w:t>
      </w:r>
    </w:p>
    <w:p w14:paraId="51B4220C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lastRenderedPageBreak/>
        <w:t>"Challenges in Health Disparity in the New Millennium:  A Call to Action" National Institute of Health, Office of Research on Minority Health, April 16-19, 2000, Washington, DC.</w:t>
      </w:r>
    </w:p>
    <w:p w14:paraId="068AF6B0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</w:t>
      </w:r>
      <w:proofErr w:type="spellStart"/>
      <w:r w:rsidRPr="0069649E">
        <w:rPr>
          <w:rFonts w:ascii="Garamond" w:hAnsi="Garamond" w:cs="Arial"/>
        </w:rPr>
        <w:t>Aftermarriage</w:t>
      </w:r>
      <w:proofErr w:type="spellEnd"/>
      <w:r w:rsidRPr="0069649E">
        <w:rPr>
          <w:rFonts w:ascii="Garamond" w:hAnsi="Garamond" w:cs="Arial"/>
        </w:rPr>
        <w:t xml:space="preserve"> among Hispanics" The University of Houston Center for Mexican American Studies Conference "Hispanics in Houston", April 13, 2000, Houston, TX.</w:t>
      </w:r>
    </w:p>
    <w:p w14:paraId="1C2666A0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Social Networks in Segmented Working Class Communities" Second International Workshop Network Sampling, March 1-4, 2000, Maastricht, Netherlands.</w:t>
      </w:r>
    </w:p>
    <w:p w14:paraId="083BD3CE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Alcohol, Drug Abuse and Aggressive Crimes among Mexican American Gang Members in San Antonio" Hispanic Mental Health - "Perspectives for the Next Millennium" Conference, January 22, 2000, San Antonio, TX.</w:t>
      </w:r>
    </w:p>
    <w:p w14:paraId="7A394AD7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Resistance to the Bureaucratization of Culture:  Lessons from the Chicano Arts Scene" Social Theory, Politics and the Arts 26</w:t>
      </w:r>
      <w:r w:rsidRPr="0069649E">
        <w:rPr>
          <w:rFonts w:ascii="Garamond" w:hAnsi="Garamond" w:cs="Arial"/>
          <w:vertAlign w:val="superscript"/>
        </w:rPr>
        <w:t>th</w:t>
      </w:r>
      <w:r w:rsidRPr="0069649E">
        <w:rPr>
          <w:rFonts w:ascii="Garamond" w:hAnsi="Garamond" w:cs="Arial"/>
        </w:rPr>
        <w:t xml:space="preserve"> Annual Conference, (with Halley, J.) October 13, 2000, Washington, D.C.</w:t>
      </w:r>
    </w:p>
    <w:p w14:paraId="02F9257A" w14:textId="77777777" w:rsidR="00490D1F" w:rsidRPr="0069649E" w:rsidRDefault="00490D1F" w:rsidP="00490D1F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"Drugs, Gangs, and Homicide in South Texas" American Society of Criminology, (with Cepeda, A. and </w:t>
      </w:r>
      <w:proofErr w:type="spellStart"/>
      <w:r w:rsidRPr="0069649E">
        <w:rPr>
          <w:rFonts w:ascii="Garamond" w:hAnsi="Garamond" w:cs="Arial"/>
        </w:rPr>
        <w:t>Spunt</w:t>
      </w:r>
      <w:proofErr w:type="spellEnd"/>
      <w:r w:rsidRPr="0069649E">
        <w:rPr>
          <w:rFonts w:ascii="Garamond" w:hAnsi="Garamond" w:cs="Arial"/>
        </w:rPr>
        <w:t>, B.) November 15-18, 2000, San Francisco, CA.</w:t>
      </w:r>
    </w:p>
    <w:p w14:paraId="54D22206" w14:textId="1C702F87" w:rsidR="00410309" w:rsidRPr="0069649E" w:rsidRDefault="00490D1F" w:rsidP="00410309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"Culture and Rationalization:  The Impact of a National Foundation Initiative on a Community-Based Cultural Arts Center" American Sociological Association, (with Halley, J.) August 12-16, 2000, Washington, D.C.</w:t>
      </w:r>
    </w:p>
    <w:p w14:paraId="69D07D75" w14:textId="77777777" w:rsidR="0069649E" w:rsidRDefault="0069649E" w:rsidP="00490D1F">
      <w:pPr>
        <w:ind w:left="720" w:hanging="720"/>
        <w:jc w:val="both"/>
        <w:rPr>
          <w:rFonts w:ascii="Garamond" w:hAnsi="Garamond" w:cs="Arial"/>
        </w:rPr>
      </w:pPr>
    </w:p>
    <w:p w14:paraId="6EC3299C" w14:textId="77777777" w:rsidR="00B0640D" w:rsidRPr="0069649E" w:rsidRDefault="00B0640D" w:rsidP="00490D1F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CITE &lt;EndNote&gt;&lt;Cite&gt;&lt;Year&gt;1999&lt;/Year&gt;&lt;RecNum&gt;103&lt;/RecNum&gt;&lt;MDL&gt;&lt;REFERENCE_TYPE&gt;3&lt;/REFERENCE_TYPE&gt;&lt;REFNUM&gt;103&lt;/REFNUM&gt;&lt;YEAR&gt;1999&lt;/YEAR&gt;&lt;TITLE&gt;Sexual and Intimate Violence Among High-Risk Mexican American Females&lt;/TITLE&gt;&lt;SECONDARY_TITLE&gt;Center for Disease Control and Prevention, National Center for Injury Prevention and Control&lt;/SECONDARY_TITLE&gt;&lt;PLACE_PUBLISHED&gt;Atlanta, GA&lt;/PLACE_PUBLISHED&gt;&lt;DATE&gt;November 30, 1999&lt;/DATE&gt;&lt;/MDL&gt;&lt;/Cite&gt;&lt;Cite&gt;&lt;Year&gt;1999&lt;/Year&gt;&lt;RecNum&gt;104&lt;/RecNum&gt;&lt;MDL&gt;&lt;REFERENCE_TYPE&gt;3&lt;/REFERENCE_TYPE&gt;&lt;REFNUM&gt;104&lt;/REFNUM&gt;&lt;YEAR&gt;1999&lt;/YEAR&gt;&lt;TITLE&gt;Violent Victimization and Offending Among Mexican American Male Gang Members&lt;/TITLE&gt;&lt;SECONDARY_TITLE&gt;American Society of Criminology Annual Meeting&lt;/SECONDARY_TITLE&gt;&lt;PLACE_PUBLISHED&gt;Toronto, Canada&lt;/PLACE_PUBLISHED&gt;&lt;DATE&gt;November 17, 1999&lt;/DATE&gt;&lt;/MDL&gt;&lt;/Cite&gt;&lt;Cite&gt;&lt;Year&gt;1999&lt;/Year&gt;&lt;RecNum&gt;105&lt;/RecNum&gt;&lt;MDL&gt;&lt;REFERENCE_TYPE&gt;3&lt;/REFERENCE_TYPE&gt;&lt;REFNUM&gt;105&lt;/REFNUM&gt;&lt;YEAR&gt;1999&lt;/YEAR&gt;&lt;TITLE&gt;The Role of the Family in a Changing Society&lt;/TITLE&gt;&lt;SECONDARY_TITLE&gt;Family Alliance Council:   Building Healthy Families in the New Millennium&lt;/SECONDARY_TITLE&gt;&lt;PLACE_PUBLISHED&gt;San Antonio, TX&lt;/PLACE_PUBLISHED&gt;&lt;DATE&gt;October 14, 1999&lt;/DATE&gt;&lt;/MDL&gt;&lt;/Cite&gt;&lt;Cite&gt;&lt;Year&gt;1999&lt;/Year&gt;&lt;RecNum&gt;106&lt;/RecNum&gt;&lt;MDL&gt;&lt;REFERENCE_TYPE&gt;3&lt;/REFERENCE_TYPE&gt;&lt;REFNUM&gt;106&lt;/REFNUM&gt;&lt;YEAR&gt;1999&lt;/YEAR&gt;&lt;TITLE&gt;Gangs, Drugs and Violence Among Mexican American Youth&lt;/TITLE&gt;&lt;SECONDARY_TITLE&gt;Latino Behavioral Health Institute&lt;/SECONDARY_TITLE&gt;&lt;PLACE_PUBLISHED&gt;Los Angeles, CA&lt;/PLACE_PUBLISHED&gt;&lt;DATE&gt;September 22, 1999&lt;/DATE&gt;&lt;/MDL&gt;&lt;/Cite&gt;&lt;Cite&gt;&lt;Year&gt;1999&lt;/Year&gt;&lt;RecNum&gt;107&lt;/RecNum&gt;&lt;MDL&gt;&lt;REFERENCE_TYPE&gt;3&lt;/REFERENCE_TYPE&gt;&lt;REFNUM&gt;107&lt;/REFNUM&gt;&lt;YEAR&gt;1999&lt;/YEAR&gt;&lt;TITLE&gt;Psychopathy, Aggression and Childhood trauma Among Mexican American High-Risk Male Youth&lt;/TITLE&gt;&lt;SECONDARY_TITLE&gt;American Sociological Association&lt;/SECONDARY_TITLE&gt;&lt;PLACE_PUBLISHED&gt;Chicago, IL&lt;/PLACE_PUBLISHED&gt;&lt;DATE&gt;August 14, 1999&lt;/DATE&gt;&lt;/MDL&gt;&lt;/Cite&gt;&lt;Cite&gt;&lt;Year&gt;1999&lt;/Year&gt;&lt;RecNum&gt;108&lt;/RecNum&gt;&lt;MDL&gt;&lt;REFERENCE_TYPE&gt;3&lt;/REFERENCE_TYPE&gt;&lt;REFNUM&gt;108&lt;/REFNUM&gt;&lt;YEAR&gt;1999&lt;/YEAR&gt;&lt;TITLE&gt;El Impacto de la Globalizacion en los Jovenes de la Frontera de Estados Unidos/Mexico:  El Caso de Laredo, Texas&lt;/TITLE&gt;&lt;SECONDARY_TITLE&gt;Colegio de la Frontera Norte&lt;/SECONDARY_TITLE&gt;&lt;PLACE_PUBLISHED&gt;Matamoros, Tamaulipas, Mexico&lt;/PLACE_PUBLISHED&gt;&lt;DATE&gt;July 27, 1999&lt;/DATE&gt;&lt;/MDL&gt;&lt;/Cite&gt;&lt;Cite&gt;&lt;Year&gt;1999&lt;/Year&gt;&lt;RecNum&gt;109&lt;/RecNum&gt;&lt;MDL&gt;&lt;REFERENCE_TYPE&gt;3&lt;/REFERENCE_TYPE&gt;&lt;REFNUM&gt;109&lt;/REFNUM&gt;&lt;YEAR&gt;1999&lt;/YEAR&gt;&lt;TITLE&gt;U.S. Mexico Substance Abuse Research Issues&lt;/TITLE&gt;&lt;SECONDARY_TITLE&gt;U.S. Mexico Border Center for the Application of Prevention Technologies&lt;/SECONDARY_TITLE&gt;&lt;PLACE_PUBLISHED&gt;San Diego, CA&lt;/PLACE_PUBLISHED&gt;&lt;DATE&gt;May 14-15, 1999&lt;/DATE&gt;&lt;/MDL&gt;&lt;/Cite&gt;&lt;Cite&gt;&lt;Year&gt;1999&lt;/Year&gt;&lt;RecNum&gt;110&lt;/RecNum&gt;&lt;MDL&gt;&lt;REFERENCE_TYPE&gt;3&lt;/REFERENCE_TYPE&gt;&lt;REFNUM&gt;110&lt;/REFNUM&gt;&lt;YEAR&gt;1999&lt;/YEAR&gt;&lt;TITLE&gt;Neighborhood and Family Factors Associated with Psychopathy, Drug Abuse and Violent Behavior&lt;/TITLE&gt;&lt;PLACE_PUBLISHED&gt;University of Maastricht, The Netherlands&lt;/PLACE_PUBLISHED&gt;&lt;DATE&gt;March 22, 1999&lt;/DATE&gt;&lt;/MDL&gt;&lt;/Cite&gt;&lt;Cite&gt;&lt;Year&gt;2000&lt;/Year&gt;&lt;RecNum&gt;14&lt;/RecNum&gt;&lt;MDL&gt;&lt;REFERENCE_TYPE&gt;3&lt;/REFERENCE_TYPE&gt;&lt;REFNUM&gt;14&lt;/REFNUM&gt;&lt;YEAR&gt;2000&lt;/YEAR&gt;&lt;TITLE&gt;Cultural and Rationalization:  The Impact of a National Foundation Initiative on a Community Based Arts Center&lt;/TITLE&gt;&lt;SECONDARY_TITLE&gt;The American Sociological Association&lt;/SECONDARY_TITLE&gt;&lt;PLACE_PUBLISHED&gt;Washington, DC&lt;/PLACE_PUBLISHED&gt;&lt;DATE&gt;August 14, 2000&lt;/DATE&gt;&lt;/MDL&gt;&lt;/Cite&gt;&lt;Cite&gt;&lt;Year&gt;2000&lt;/Year&gt;&lt;RecNum&gt;15&lt;/RecNum&gt;&lt;MDL&gt;&lt;REFERENCE_TYPE&gt;3&lt;/REFERENCE_TYPE&gt;&lt;REFNUM&gt;15&lt;/REFNUM&gt;&lt;YEAR&gt;2000&lt;/YEAR&gt;&lt;TITLE&gt;Childhood Trauma Among Violent Mexican-American Male Gang Members&lt;/TITLE&gt;&lt;SECONDARY_TITLE&gt;American Sociological Association&lt;/SECONDARY_TITLE&gt;&lt;PLACE_PUBLISHED&gt;Chicago, IL&lt;/PLACE_PUBLISHED&gt;&lt;DATE&gt;October 15, 2000&lt;/DATE&gt;&lt;/MDL&gt;&lt;/Cite&gt;&lt;Cite&gt;&lt;Year&gt;2000&lt;/Year&gt;&lt;RecNum&gt;94&lt;/RecNum&gt;&lt;MDL&gt;&lt;REFERENCE_TYPE&gt;3&lt;/REFERENCE_TYPE&gt;&lt;REFNUM&gt;94&lt;/REFNUM&gt;&lt;YEAR&gt;2000&lt;/YEAR&gt;&lt;TITLE&gt;Social Networks in Segmented Working Class Communities&lt;/TITLE&gt;&lt;SECONDARY_TITLE&gt;Second International Workshop Network Sampling&lt;/SECONDARY_TITLE&gt;&lt;PLACE_PUBLISHED&gt;Maastricht, Netherlands&lt;/PLACE_PUBLISHED&gt;&lt;DATE&gt;March 1-4, 2000&lt;/DATE&gt;&lt;/MDL&gt;&lt;/Cite&gt;&lt;Cite&gt;&lt;Year&gt;2000&lt;/Year&gt;&lt;RecNum&gt;96&lt;/RecNum&gt;&lt;MDL&gt;&lt;REFERENCE_TYPE&gt;3&lt;/REFERENCE_TYPE&gt;&lt;REFNUM&gt;96&lt;/REFNUM&gt;&lt;YEAR&gt;2000&lt;/YEAR&gt;&lt;TITLE&gt;Challenges in Health Disparity in the New Millennium:  A Call to Action&lt;/TITLE&gt;&lt;SECONDARY_TITLE&gt;National Institute of Health, Office of Research on Minority Health&lt;/SECONDARY_TITLE&gt;&lt;PLACE_PUBLISHED&gt;Washington, DC&lt;/PLACE_PUBLISHED&gt;&lt;DATE&gt;April 16-19, 2000&lt;/DATE&gt;&lt;/MDL&gt;&lt;/Cite&gt;&lt;Cite&gt;&lt;Year&gt;2000&lt;/Year&gt;&lt;RecNum&gt;97&lt;/RecNum&gt;&lt;MDL&gt;&lt;REFERENCE_TYPE&gt;3&lt;/REFERENCE_TYPE&gt;&lt;REFNUM&gt;97&lt;/REFNUM&gt;&lt;YEAR&gt;2000&lt;/YEAR&gt;&lt;TITLE&gt;The Etiology of Intimate Violence Among Mexican American Adolescent Females&lt;/TITLE&gt;&lt;SECONDARY_TITLE&gt;Promoting Safe and Stable Families Conference&lt;/SECONDARY_TITLE&gt;&lt;PLACE_PUBLISHED&gt;Tulsa, OK&lt;/PLACE_PUBLISHED&gt;&lt;DATE&gt;June 14, 2000&lt;/DATE&gt;&lt;/MDL&gt;&lt;/Cite&gt;&lt;Cite&gt;&lt;Year&gt;2000&lt;/Year&gt;&lt;RecNum&gt;98&lt;/RecNum&gt;&lt;MDL&gt;&lt;REFERENCE_TYPE&gt;3&lt;/REFERENCE_TYPE&gt;&lt;REFNUM&gt;98&lt;/REFNUM&gt;&lt;YEAR&gt;2000&lt;/YEAR&gt;&lt;TITLE&gt;Drug Abuse Research and Policy Issues&lt;/TITLE&gt;&lt;SECONDARY_TITLE&gt;Sixth Annual Latino Behavioral Health Institute Conference&lt;/SECONDARY_TITLE&gt;&lt;PLACE_PUBLISHED&gt;Los Angeles, CA&lt;/PLACE_PUBLISHED&gt;&lt;DATE&gt;September 20-22, 2000&lt;/DATE&gt;&lt;/MDL&gt;&lt;/Cite&gt;&lt;Cite&gt;&lt;Year&gt;2000&lt;/Year&gt;&lt;RecNum&gt;99&lt;/RecNum&gt;&lt;MDL&gt;&lt;REFERENCE_TYPE&gt;3&lt;/REFERENCE_TYPE&gt;&lt;REFNUM&gt;99&lt;/REFNUM&gt;&lt;YEAR&gt;2000&lt;/YEAR&gt;&lt;TITLE&gt;Sexual and Intimate Violence Among High Risk Mexican American Females&lt;/TITLE&gt;&lt;SECONDARY_TITLE&gt;Hispanic Committe for the Dallas county Juvenile Departments - &amp;quot;Nuestra Comunidad en el Nuevo Milenio&amp;quot; Conference&lt;/SECONDARY_TITLE&gt;&lt;PLACE_PUBLISHED&gt;Dallas, TX&lt;/PLACE_PUBLISHED&gt;&lt;DATE&gt;September 22, 2000&lt;/DATE&gt;&lt;/MDL&gt;&lt;/Cite&gt;&lt;Cite&gt;&lt;Year&gt;2000&lt;/Year&gt;&lt;RecNum&gt;100&lt;/RecNum&gt;&lt;MDL&gt;&lt;REFERENCE_TYPE&gt;3&lt;/REFERENCE_TYPE&gt;&lt;REFNUM&gt;100&lt;/REFNUM&gt;&lt;YEAR&gt;2000&lt;/YEAR&gt;&lt;TITLE&gt;Drug Treatment for Gang Affiliated Hispanic Adolescents&lt;/TITLE&gt;&lt;SECONDARY_TITLE&gt;&amp;quot;Mi Familia Es Mi Vida&amp;quot; Family Alliance Conference&lt;/SECONDARY_TITLE&gt;&lt;PLACE_PUBLISHED&gt;San Antonio, TX&lt;/PLACE_PUBLISHED&gt;&lt;DATE&gt;October 12, 2000&lt;/DATE&gt;&lt;/MDL&gt;&lt;/Cite&gt;&lt;Cite&gt;&lt;Year&gt;2000&lt;/Year&gt;&lt;RecNum&gt;101&lt;/RecNum&gt;&lt;MDL&gt;&lt;REFERENCE_TYPE&gt;3&lt;/REFERENCE_TYPE&gt;&lt;REFNUM&gt;101&lt;/REFNUM&gt;&lt;YEAR&gt;2000&lt;/YEAR&gt;&lt;TITLE&gt;High Risk Behavior Among Gang Affiliated Females&lt;/TITLE&gt;&lt;SECONDARY_TITLE&gt;National Hispano/Latino Community Prevention Network entitle &amp;quot;El Puente to the Millennium:  Health and Healing in Hispanic/Latino Communities&amp;quot;&lt;/SECONDARY_TITLE&gt;&lt;PLACE_PUBLISHED&gt;Albuquerque, NM&lt;/PLACE_PUBLISHED&gt;&lt;DATE&gt;October 20-22, 2000&lt;/DATE&gt;&lt;/MDL&gt;&lt;/Cite&gt;&lt;Cite&gt;&lt;Year&gt;2000&lt;/Year&gt;&lt;RecNum&gt;102&lt;/RecNum&gt;&lt;MDL&gt;&lt;REFERENCE_TYPE&gt;3&lt;/REFERENCE_TYPE&gt;&lt;REFNUM&gt;102&lt;/REFNUM&gt;&lt;YEAR&gt;2000&lt;/YEAR&gt;&lt;TITLE&gt;Childhood Trauma Among Violent Mexican-American Male Gang Members&lt;/TITLE&gt;&lt;SECONDARY_TITLE&gt;American Sociological Association&lt;/SECONDARY_TITLE&gt;&lt;PLACE_PUBLISHED&gt;Washington, DC&lt;/PLACE_PUBLISHED&gt;&lt;DATE&gt;August 12-16, 2000&lt;/DATE&gt;&lt;/MDL&gt;&lt;/Cite&gt;&lt;Cite&gt;&lt;Year&gt;2000&lt;/Year&gt;&lt;RecNum&gt;95&lt;/RecNum&gt;&lt;MDL&gt;&lt;REFERENCE_TYPE&gt;3&lt;/REFERENCE_TYPE&gt;&lt;REFNUM&gt;95&lt;/REFNUM&gt;&lt;YEAR&gt;2000&lt;/YEAR&gt;&lt;TITLE&gt;Aftermarriage among Hispanics&lt;/TITLE&gt;&lt;SECONDARY_TITLE&gt;The University of Houston Center for Mexican American Studies Conference &amp;quot;Hispanics in Houston&amp;quot;&lt;/SECONDARY_TITLE&gt;&lt;PLACE_PUBLISHED&gt;Houston, TX&lt;/PLACE_PUBLISHED&gt;&lt;DATE&gt;April 13, 2000&lt;/DATE&gt;&lt;/MDL&gt;&lt;/Cite&gt;&lt;Cite&gt;&lt;Year&gt;2000&lt;/Year&gt;&lt;RecNum&gt;233&lt;/RecNum&gt;&lt;MDL&gt;&lt;REFERENCE_TYPE&gt;3&lt;/REFERENCE_TYPE&gt;&lt;REFNUM&gt;233&lt;/REFNUM&gt;&lt;YEAR&gt;2000&lt;/YEAR&gt;&lt;TITLE&gt;Alcohol, Drug Abuse and Aggressive Crimes among Mexican American Gang Members in San Antonio&lt;/TITLE&gt;&lt;SECONDARY_TITLE&gt;Hispanic Mental Health - &amp;quot;Perspectives for the Next Millennium&amp;quot; Conference&lt;/SECONDARY_TITLE&gt;&lt;PLACE_PUBLISHED&gt;San Antonio, TX&lt;/PLACE_PUBLISHED&gt;&lt;DATE&gt;January 22, 2000&lt;/DATE&gt;&lt;/MDL&gt;&lt;/Cite&gt;&lt;Cite&gt;&lt;Year&gt;2001&lt;/Year&gt;&lt;RecNum&gt;7&lt;/RecNum&gt;&lt;MDL&gt;&lt;REFERENCE_TYPE&gt;3&lt;/REFERENCE_TYPE&gt;&lt;REFNUM&gt;7&lt;/REFNUM&gt;&lt;YEAR&gt;2001&lt;/YEAR&gt;&lt;TITLE&gt;Border Gangs&lt;/TITLE&gt;&lt;SECONDARY_TITLE&gt;U.S.-Mexico Bi-National Research Symposium&lt;/SECONDARY_TITLE&gt;&lt;PLACE_PUBLISHED&gt;Mexico D.F., Mexico&lt;/PLACE_PUBLISHED&gt;&lt;DATE&gt;November 07, 2001&lt;/DATE&gt;&lt;/MDL&gt;&lt;/Cite&gt;&lt;Cite&gt;&lt;Year&gt;2001&lt;/Year&gt;&lt;RecNum&gt;20&lt;/RecNum&gt;&lt;MDL&gt;&lt;REFERENCE_TYPE&gt;3&lt;/REFERENCE_TYPE&gt;&lt;REFNUM&gt;20&lt;/REFNUM&gt;&lt;YEAR&gt;2001&lt;/YEAR&gt;&lt;TITLE&gt;Drug Treatment for Gang Affiliated Hispanic Adolescents in South Texas&lt;/TITLE&gt;&lt;SECONDARY_TITLE&gt;The American Sociological Association&lt;/SECONDARY_TITLE&gt;&lt;PLACE_PUBLISHED&gt;Anaheim, CA&lt;/PLACE_PUBLISHED&gt;&lt;DATE&gt;August 17, 2001&lt;/DATE&gt;&lt;/MDL&gt;&lt;/Cite&gt;&lt;Cite&gt;&lt;Year&gt;2001&lt;/Year&gt;&lt;RecNum&gt;12&lt;/RecNum&gt;&lt;MDL&gt;&lt;REFERENCE_TYPE&gt;3&lt;/REFERENCE_TYPE&gt;&lt;REFNUM&gt;12&lt;/REFNUM&gt;&lt;YEAR&gt;2001&lt;/YEAR&gt;&lt;TITLE&gt;Drugs and Gangs&lt;/TITLE&gt;&lt;SECONDARY_TITLE&gt;Globalizing the Streets:  Cross-Cultural Perspectives on Youth, Social Control and Empowerment in the New Millennium&lt;/SECONDARY_TITLE&gt;&lt;PLACE_PUBLISHED&gt;New York, NY&lt;/PLACE_PUBLISHED&gt;&lt;DATE&gt;May 3, 2001&lt;/DATE&gt;&lt;/MDL&gt;&lt;/Cite&gt;&lt;Cite&gt;&lt;Year&gt;2001&lt;/Year&gt;&lt;RecNum&gt;16&lt;/RecNum&gt;&lt;MDL&gt;&lt;REFERENCE_TYPE&gt;3&lt;/REFERENCE_TYPE&gt;&lt;REFNUM&gt;16&lt;/REFNUM&gt;&lt;YEAR&gt;2001&lt;/YEAR&gt;&lt;TITLE&gt;Family Influence on Mexican American Girls Affiliated with Gangs&lt;/TITLE&gt;&lt;SECONDARY_TITLE&gt;The American Sociological Association&lt;/SECONDARY_TITLE&gt;&lt;PLACE_PUBLISHED&gt;Anaheim, CA&lt;/PLACE_PUBLISHED&gt;&lt;DATE&gt;August 20, 2001&lt;/DATE&gt;&lt;/MDL&gt;&lt;/Cite&gt;&lt;Cite&gt;&lt;Year&gt;2001&lt;/Year&gt;&lt;RecNum&gt;11&lt;/RecNum&gt;&lt;MDL&gt;&lt;REFERENCE_TYPE&gt;3&lt;/REFERENCE_TYPE&gt;&lt;REFNUM&gt;11&lt;/REFNUM&gt;&lt;YEAR&gt;2001&lt;/YEAR&gt;&lt;TITLE&gt;Injecting Drug Use and High Risk Sexual Behavior Along the U.S. Mexico Border:  Sex Workers in Nuevo Laredo, Tamaulipas&lt;/TITLE&gt;&lt;SECONDARY_TITLE&gt;U.S./Mexico Border Health Association&lt;/SECONDARY_TITLE&gt;&lt;PLACE_PUBLISHED&gt;Las Cruces, NM&lt;/PLACE_PUBLISHED&gt;&lt;DATE&gt;May 29, 2001&lt;/DATE&gt;&lt;/MDL&gt;&lt;/Cite&gt;&lt;Cite&gt;&lt;Year&gt;2001&lt;/Year&gt;&lt;RecNum&gt;22&lt;/RecNum&gt;&lt;MDL&gt;&lt;REFERENCE_TYPE&gt;3&lt;/REFERENCE_TYPE&gt;&lt;REFNUM&gt;22&lt;/REFNUM&gt;&lt;YEAR&gt;2001&lt;/YEAR&gt;&lt;TITLE&gt;Injecting Drugs and High Risk Sexual Behavior on the U.S. Mexican Border&lt;/TITLE&gt;&lt;SECONDARY_TITLE&gt;International Conference for Prevention and Treatment of Substance Abuse&lt;/SECONDARY_TITLE&gt;&lt;PLACE_PUBLISHED&gt;Juarez, Mexico&lt;/PLACE_PUBLISHED&gt;&lt;DATE&gt;August 24, 2001&lt;/DATE&gt;&lt;/MDL&gt;&lt;/Cite&gt;&lt;Cite&gt;&lt;Year&gt;2001&lt;/Year&gt;&lt;RecNum&gt;10&lt;/RecNum&gt;&lt;MDL&gt;&lt;REFERENCE_TYPE&gt;3&lt;/REFERENCE_TYPE&gt;&lt;REFNUM&gt;10&lt;/REFNUM&gt;&lt;YEAR&gt;2001&lt;/YEAR&gt;&lt;TITLE&gt;Serving Gang Affiliated Youth&lt;/TITLE&gt;&lt;SECONDARY_TITLE&gt;National Hispanic/Latino Prevention Conference&lt;/SECONDARY_TITLE&gt;&lt;PLACE_PUBLISHED&gt;San Diego, CA&lt;/PLACE_PUBLISHED&gt;&lt;DATE&gt;August 7, 2001&lt;/DATE&gt;&lt;/MDL&gt;&lt;/Cite&gt;&lt;Cite&gt;&lt;Year&gt;2001&lt;/Year&gt;&lt;RecNum&gt;9&lt;/RecNum&gt;&lt;MDL&gt;&lt;REFERENCE_TYPE&gt;3&lt;/REFERENCE_TYPE&gt;&lt;REFNUM&gt;9&lt;/REFNUM&gt;&lt;YEAR&gt;2001&lt;/YEAR&gt;&lt;TITLE&gt;U.S. Drug Policies and Latino Communities&lt;/TITLE&gt;&lt;SECONDARY_TITLE&gt;Drug Policies for the New Millennium&lt;/SECONDARY_TITLE&gt;&lt;PLACE_PUBLISHED&gt;Albuquerque, NM&lt;/PLACE_PUBLISHED&gt;&lt;DATE&gt;May 31, 2001&lt;/DATE&gt;&lt;/MDL&gt;&lt;/Cite&gt;&lt;Cite&gt;&lt;Year&gt;2001&lt;/Year&gt;&lt;RecNum&gt;8&lt;/RecNum&gt;&lt;MDL&gt;&lt;REFERENCE_TYPE&gt;3&lt;/REFERENCE_TYPE&gt;&lt;REFNUM&gt;8&lt;/REFNUM&gt;&lt;YEAR&gt;2001&lt;/YEAR&gt;&lt;TITLE&gt;The War on Drugs&lt;/TITLE&gt;&lt;SECONDARY_TITLE&gt;Southwest Voter Registration Education Project, Latino Academy&lt;/SECONDARY_TITLE&gt;&lt;PLACE_PUBLISHED&gt;McAllen, TX&lt;/PLACE_PUBLISHED&gt;&lt;DATE&gt;August 10, 2001&lt;/DATE&gt;&lt;/MDL&gt;&lt;/Cite&gt;&lt;Cite&gt;&lt;Year&gt;2002&lt;/Year&gt;&lt;RecNum&gt;6&lt;/RecNum&gt;&lt;MDL&gt;&lt;REFERENCE_TYPE&gt;3&lt;/REFERENCE_TYPE&gt;&lt;REFNUM&gt;6&lt;/REFNUM&gt;&lt;YEAR&gt;2002&lt;/YEAR&gt;&lt;TITLE&gt;Drug Treatment for Gang Affiliated Adolescents&lt;/TITLE&gt;&lt;SECONDARY_TITLE&gt;Latino Behavioral Health Institute&lt;/SECONDARY_TITLE&gt;&lt;PLACE_PUBLISHED&gt;Los Angles, CA&lt;/PLACE_PUBLISHED&gt;&lt;DATE&gt;September 25, 2002&lt;/DATE&gt;&lt;/MDL&gt;&lt;/Cite&gt;&lt;Cite&gt;&lt;Year&gt;2002&lt;/Year&gt;&lt;RecNum&gt;5&lt;/RecNum&gt;&lt;MDL&gt;&lt;REFERENCE_TYPE&gt;3&lt;/REFERENCE_TYPE&gt;&lt;REFNUM&gt;5&lt;/REFNUM&gt;&lt;YEAR&gt;2002&lt;/YEAR&gt;&lt;TITLE&gt;Source Countries and the Drug Wars&lt;/TITLE&gt;&lt;SECONDARY_TITLE&gt;Drug Policy Alliance&lt;/SECONDARY_TITLE&gt;&lt;PLACE_PUBLISHED&gt;Los Angeles, CA&lt;/PLACE_PUBLISHED&gt;&lt;DATE&gt;September 28, 2002&lt;/DATE&gt;&lt;/MDL&gt;&lt;/Cite&gt;&lt;Cite&gt;&lt;Year&gt;2002&lt;/Year&gt;&lt;RecNum&gt;3&lt;/RecNum&gt;&lt;MDL&gt;&lt;REFERENCE_TYPE&gt;3&lt;/REFERENCE_TYPE&gt;&lt;REFNUM&gt;3&lt;/REFNUM&gt;&lt;YEAR&gt;2002&lt;/YEAR&gt;&lt;TITLE&gt;Who Are the Latinos?&lt;/TITLE&gt;&lt;SECONDARY_TITLE&gt;Covering the New Latino Community&lt;/SECONDARY_TITLE&gt;&lt;PLACE_PUBLISHED&gt;Kansas City, MO&lt;/PLACE_PUBLISHED&gt;&lt;DATE&gt;March 2, 2002&lt;/DATE&gt;&lt;/MDL&gt;&lt;/Cite&gt;&lt;Cite&gt;&lt;Year&gt;2003&lt;/Year&gt;&lt;RecNum&gt;19&lt;/RecNum&gt;&lt;MDL&gt;&lt;REFERENCE_TYPE&gt;3&lt;/REFERENCE_TYPE&gt;&lt;REFNUM&gt;19&lt;/REFNUM&gt;&lt;YEAR&gt;2003&lt;/YEAR&gt;&lt;TITLE&gt;The Changing Drug Market:  The Impact on Patterns of Heroin Use&lt;/TITLE&gt;&lt;SECONDARY_TITLE&gt;The American Society of Criminology&lt;/SECONDARY_TITLE&gt;&lt;PLACE_PUBLISHED&gt;Denver, CO&lt;/PLACE_PUBLISHED&gt;&lt;DATE&gt;November 19, 2003&lt;/DATE&gt;&lt;/MDL&gt;&lt;/Cite&gt;&lt;Cite&gt;&lt;Year&gt;2003&lt;/Year&gt;&lt;RecNum&gt;2&lt;/RecNum&gt;&lt;MDL&gt;&lt;REFERENCE_TYPE&gt;3&lt;/REFERENCE_TYPE&gt;&lt;REFNUM&gt;2&lt;/REFNUM&gt;&lt;YEAR&gt;2003&lt;/YEAR&gt;&lt;TITLE&gt;Contemporary View of U.S. Mexican Immigrants&lt;/TITLE&gt;&lt;SECONDARY_TITLE&gt;Wisconsin Migrant Workers/Employers Conference&lt;/SECONDARY_TITLE&gt;&lt;PLACE_PUBLISHED&gt;Oconomowoc, WI&lt;/PLACE_PUBLISHED&gt;&lt;DATE&gt;June 18, 2003&lt;/DATE&gt;&lt;/MDL&gt;&lt;/Cite&gt;&lt;Cite&gt;&lt;Year&gt;2003&lt;/Year&gt;&lt;RecNum&gt;4&lt;/RecNum&gt;&lt;MDL&gt;&lt;REFERENCE_TYPE&gt;3&lt;/REFERENCE_TYPE&gt;&lt;REFNUM&gt;4&lt;/REFNUM&gt;&lt;YEAR&gt;2003&lt;/YEAR&gt;&lt;TITLE&gt;The Organic Intellectual and the &amp;quot;Ethnic Popular&amp;quot;: Towards an alternative model of Mexican American Community Arts Organizations&lt;/TITLE&gt;&lt;SECONDARY_TITLE&gt;International Sociological Association and European Sociological Association&lt;/SECONDARY_TITLE&gt;&lt;PLACE_PUBLISHED&gt;Paris, France&lt;/PLACE_PUBLISHED&gt;&lt;DATE&gt;April 14, 2003&lt;/DATE&gt;&lt;/MDL&gt;&lt;/Cite&gt;&lt;Cite&gt;&lt;Year&gt;2003&lt;/Year&gt;&lt;RecNum&gt;18&lt;/RecNum&gt;&lt;MDL&gt;&lt;REFERENCE_TYPE&gt;3&lt;/REFERENCE_TYPE&gt;&lt;REFNUM&gt;18&lt;/REFNUM&gt;&lt;YEAR&gt;2003&lt;/YEAR&gt;&lt;TITLE&gt;The Situational Process of Intimate Partner Violence&lt;/TITLE&gt;&lt;SECONDARY_TITLE&gt;The American Sociological Association&lt;/SECONDARY_TITLE&gt;&lt;PLACE_PUBLISHED&gt;Atlanta, GA&lt;/PLACE_PUBLISHED&gt;&lt;DATE&gt;August 18, 2003&lt;/DATE&gt;&lt;/MDL&gt;&lt;/Cite&gt;&lt;Cite&gt;&lt;Year&gt;2003&lt;/Year&gt;&lt;RecNum&gt;17&lt;/RecNum&gt;&lt;MDL&gt;&lt;REFERENCE_TYPE&gt;3&lt;/REFERENCE_TYPE&gt;&lt;REFNUM&gt;17&lt;/REFNUM&gt;&lt;YEAR&gt;2003&lt;/YEAR&gt;&lt;TITLE&gt;Snorting Brown:  The New Cohort of Chicano Heroin Users in South Texas&lt;/TITLE&gt;&lt;SECONDARY_TITLE&gt;The American Sociological Association&lt;/SECONDARY_TITLE&gt;&lt;PLACE_PUBLISHED&gt;Atlanta, GA&lt;/PLACE_PUBLISHED&gt;&lt;DATE&gt;August 17, 2003&lt;/DATE&gt;&lt;/MDL&gt;&lt;/Cite&gt;&lt;Cite&gt;&lt;Year&gt;2003&lt;/Year&gt;&lt;RecNum&gt;21&lt;/RecNum&gt;&lt;MDL&gt;&lt;REFERENCE_TYPE&gt;3&lt;/REFERENCE_TYPE&gt;&lt;REFNUM&gt;21&lt;/REFNUM&gt;&lt;YEAR&gt;2003&lt;/YEAR&gt;&lt;TITLE&gt;Variations in the Social Networks of Mexican American Non-Injecting Heroin Users&lt;/TITLE&gt;&lt;SECONDARY_TITLE&gt;International Social Network Conference&lt;/SECONDARY_TITLE&gt;&lt;PLACE_PUBLISHED&gt;Cancun, Mexico&lt;/PLACE_PUBLISHED&gt;&lt;DATE&gt;February 16, 2003&lt;/DATE&gt;&lt;/MDL&gt;&lt;/Cite&gt;&lt;Cite&gt;&lt;Year&gt;2003&lt;/Year&gt;&lt;RecNum&gt;1&lt;/RecNum&gt;&lt;MDL&gt;&lt;REFERENCE_TYPE&gt;3&lt;/REFERENCE_TYPE&gt;&lt;REFNUM&gt;1&lt;/REFNUM&gt;&lt;YEAR&gt;2003&lt;/YEAR&gt;&lt;TITLE&gt;Violence in Urban Areas&lt;/TITLE&gt;&lt;SECONDARY_TITLE&gt;International Society of Urban Health&lt;/SECONDARY_TITLE&gt;&lt;PLACE_PUBLISHED&gt;New York, NY&lt;/PLACE_PUBLISHED&gt;&lt;DATE&gt;October 17, 2003&lt;/DATE&gt;&lt;/MDL&gt;&lt;/Cite&gt;&lt;Cite&gt;&lt;Author&gt;Alvarado&lt;/Author&gt;&lt;Year&gt;2000&lt;/Year&gt;&lt;RecNum&gt;208&lt;/RecNum&gt;&lt;MDL&gt;&lt;REFERENCE_TYPE&gt;3&lt;/REFERENCE_TYPE&gt;&lt;REFNUM&gt;208&lt;/REFNUM&gt;&lt;AUTHORS&gt;&lt;AUTHOR&gt;Alvarado, John&lt;/AUTHOR&gt;&lt;AUTHOR&gt;Arcos, Richard&lt;/AUTHOR&gt;&lt;/AUTHORS&gt;&lt;YEAR&gt;2000&lt;/YEAR&gt;&lt;TITLE&gt;The Effects and Consequences of Selling and Using Heroin Among Mexican American Street Gang Members&lt;/TITLE&gt;&lt;/MDL&gt;&lt;/Cite&gt;&lt;Cite&gt;&lt;Author&gt;Cepeda&lt;/Author&gt;&lt;Year&gt;2000&lt;/Year&gt;&lt;RecNum&gt;211&lt;/RecNum&gt;&lt;MDL&gt;&lt;REFERENCE_TYPE&gt;3&lt;/REFERENCE_TYPE&gt;&lt;REFNUM&gt;211&lt;/REFNUM&gt;&lt;AUTHORS&gt;&lt;AUTHOR&gt;Cepeda, Alice&lt;/AUTHOR&gt;&lt;AUTHOR&gt;Spunt, Barry&lt;/AUTHOR&gt;&lt;/AUTHORS&gt;&lt;YEAR&gt;2000&lt;/YEAR&gt;&lt;TITLE&gt;Drugs, Gangs, and Homicide in South Texas&lt;/TITLE&gt;&lt;SECONDARY_TITLE&gt;American Society of Criminology&lt;/SECONDARY_TITLE&gt;&lt;PLACE_PUBLISHED&gt;San Francisco, CA&lt;/PLACE_PUBLISHED&gt;&lt;DATE&gt;November 15-18, 2000&lt;/DATE&gt;&lt;/MDL&gt;&lt;/Cite&gt;&lt;Cite&gt;&lt;Author&gt;Halley&lt;/Author&gt;&lt;Year&gt;1992&lt;/Year&gt;&lt;RecNum&gt;212&lt;/RecNum&gt;&lt;MDL&gt;&lt;REFERENCE_TYPE&gt;3&lt;/REFERENCE_TYPE&gt;&lt;REFNUM&gt;212&lt;/REFNUM&gt;&lt;AUTHORS&gt;&lt;AUTHOR&gt;Halley, Jeffery&lt;/AUTHOR&gt;&lt;/AUTHORS&gt;&lt;YEAR&gt;1992&lt;/YEAR&gt;&lt;TITLE&gt;The Role of Conjunto Music in Chicano Identity&lt;/TITLE&gt;&lt;SECONDARY_TITLE&gt;American Sociological Association (ASA) Annual Meeting&lt;/SECONDARY_TITLE&gt;&lt;PLACE_PUBLISHED&gt;Pittsburgh, PA&lt;/PLACE_PUBLISHED&gt;&lt;DATE&gt;August 24, 1992&lt;/DATE&gt;&lt;/MDL&gt;&lt;/Cite&gt;&lt;Cite&gt;&lt;Author&gt;Halley&lt;/Author&gt;&lt;Year&gt;2000&lt;/Year&gt;&lt;RecNum&gt;207&lt;/RecNum&gt;&lt;MDL&gt;&lt;REFERENCE_TYPE&gt;3&lt;/REFERENCE_TYPE&gt;&lt;REFNUM&gt;207&lt;/REFNUM&gt;&lt;AUTHORS&gt;&lt;AUTHOR&gt;Halley, Jeffery&lt;/AUTHOR&gt;&lt;/AUTHORS&gt;&lt;YEAR&gt;2000&lt;/YEAR&gt;&lt;TITLE&gt;Resistance to the Bureaucratization of Culture:  Lessons from the Chicano Arts Scene&lt;/TITLE&gt;&lt;SECONDARY_TITLE&gt;&lt;styles&gt;&lt;style face='32' start='39'&gt;&lt;/style&gt;&lt;style start='41'&gt;&lt;/style&gt;&lt;/styles&gt;Social Theory, Politics and the Arts 26th Annual Conference&lt;/SECONDARY_TITLE&gt;&lt;PLACE_PUBLISHED&gt;Washington, D.C.&lt;/PLACE_PUBLISHED&gt;&lt;DATE&gt;October 13, 2000&lt;/DATE&gt;&lt;/MDL&gt;&lt;/Cite&gt;&lt;Cite&gt;&lt;Author&gt;Halley&lt;/Author&gt;&lt;Year&gt;2000&lt;/Year&gt;&lt;RecNum&gt;209&lt;/RecNum&gt;&lt;MDL&gt;&lt;REFERENCE_TYPE&gt;3&lt;/REFERENCE_TYPE&gt;&lt;REFNUM&gt;209&lt;/REFNUM&gt;&lt;AUTHORS&gt;&lt;AUTHOR&gt;Halley, Jeffery&lt;/AUTHOR&gt;&lt;/AUTHORS&gt;&lt;YEAR&gt;2000&lt;/YEAR&gt;&lt;TITLE&gt;Culture and Rationalization:  The Impact of a National Foundation Initiative on A Community-Based Cultural Arts Center&lt;/TITLE&gt;&lt;SECONDARY_TITLE&gt;American Sociological Association&lt;/SECONDARY_TITLE&gt;&lt;PLACE_PUBLISHED&gt;Washington, DC&lt;/PLACE_PUBLISHED&gt;&lt;DATE&gt;August 12-16, 2000&lt;/DATE&gt;&lt;/MDL&gt;&lt;/Cite&gt;&lt;Cite&gt;&lt;Author&gt;Petersen&lt;/Author&gt;&lt;Year&gt;2000&lt;/Year&gt;&lt;RecNum&gt;210&lt;/RecNum&gt;&lt;MDL&gt;&lt;REFERENCE_TYPE&gt;3&lt;/REFERENCE_TYPE&gt;&lt;REFNUM&gt;210&lt;/REFNUM&gt;&lt;AUTHORS&gt;&lt;AUTHOR&gt;Petersen, Rebecca&lt;/AUTHOR&gt;&lt;/AUTHORS&gt;&lt;YEAR&gt;2000&lt;/YEAR&gt;&lt;TITLE&gt;Sexual and Intimate Partner Violence Among Mexican-American Female Adolescents&lt;/TITLE&gt;&lt;/MDL&gt;&lt;/Cite&gt;&lt;/EndNote&gt;</w:instrText>
      </w:r>
      <w:r w:rsidRPr="0069649E">
        <w:rPr>
          <w:rFonts w:ascii="Garamond" w:hAnsi="Garamond" w:cs="Arial"/>
        </w:rPr>
        <w:fldChar w:fldCharType="end"/>
      </w:r>
      <w:r w:rsidRPr="0069649E">
        <w:rPr>
          <w:rFonts w:ascii="Garamond" w:hAnsi="Garamond" w:cs="Arial"/>
          <w:b/>
          <w:bCs/>
        </w:rPr>
        <w:fldChar w:fldCharType="begin"/>
      </w:r>
      <w:r w:rsidRPr="0069649E">
        <w:rPr>
          <w:rFonts w:ascii="Garamond" w:hAnsi="Garamond" w:cs="Arial"/>
          <w:b/>
          <w:bCs/>
        </w:rPr>
        <w:instrText xml:space="preserve"> ADDIN EN.CITE &lt;EndNote&gt;&lt;Cite&gt;&lt;Year&gt;2001&lt;/Year&gt;&lt;RecNum&gt;246&lt;/RecNum&gt;&lt;MDL&gt;&lt;REFERENCE_TYPE&gt;3&lt;/REFERENCE_TYPE&gt;&lt;REFNUM&gt;246&lt;/REFNUM&gt;&lt;YEAR&gt;2001&lt;/YEAR&gt;&lt;TITLE&gt;The Context of Mexican Sex Work Along the U.S. - Mexico Border&lt;/TITLE&gt;&lt;SECONDARY_TITLE&gt;&lt;styles&gt;&lt;style face='32' start='48'&gt;&lt;/style&gt;&lt;style start='50'&gt;&lt;/style&gt;&lt;/styles&gt;The Society for the Study of Social Problems, 51st Annual Meeting&lt;/SECONDARY_TITLE&gt;&lt;PLACE_PUBLISHED&gt;Ananheim, CA&lt;/PLACE_PUBLISHED&gt;&lt;DATE&gt;August 2001&lt;/DATE&gt;&lt;/MDL&gt;&lt;/Cite&gt;&lt;Cite&gt;&lt;Author&gt;Cepeda&lt;/Author&gt;&lt;Year&gt;2002&lt;/Year&gt;&lt;RecNum&gt;243&lt;/RecNum&gt;&lt;MDL&gt;&lt;REFERENCE_TYPE&gt;3&lt;/REFERENCE_TYPE&gt;&lt;REFNUM&gt;243&lt;/REFNUM&gt;&lt;AUTHORS&gt;&lt;AUTHOR&gt;Cepeda, Alice&lt;/AUTHOR&gt;&lt;/AUTHORS&gt;&lt;YEAR&gt;2002&lt;/YEAR&gt;&lt;TITLE&gt;Inyecci&amp;#xF3;n de Drogas y Conducta Sexual de Alto Riesgo:  La Frontera M&amp;#xE9;xico/Estados Unidos Ciudad Ju&amp;#xE1;rez, Chihuahua&lt;/TITLE&gt;&lt;SECONDARY_TITLE&gt;8&amp;#xBA;.  Congressso Nacional Sobre VIH/SIDA e Infecciones De Transmisi&amp;#xF3;n Sexual &amp;quot;Conocimiento y compromiso para la acci&amp;#xF3;n&amp;quot;&lt;/SECONDARY_TITLE&gt;&lt;PLACE_PUBLISHED&gt;Boca del R&amp;#xED;o, Veracruz, M&amp;#xE9;xico&lt;/PLACE_PUBLISHED&gt;&lt;DATE&gt;December 4-6, 2002&lt;/DATE&gt;&lt;/MDL&gt;&lt;/Cite&gt;&lt;/EndNote&gt;</w:instrText>
      </w:r>
      <w:r w:rsidRPr="0069649E">
        <w:rPr>
          <w:rFonts w:ascii="Garamond" w:hAnsi="Garamond" w:cs="Arial"/>
          <w:b/>
          <w:bCs/>
        </w:rPr>
        <w:fldChar w:fldCharType="end"/>
      </w: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CITE &lt;EndNote&gt;&lt;Cite&gt;&lt;Year&gt;1999&lt;/Year&gt;&lt;RecNum&gt;103&lt;/RecNum&gt;&lt;MDL&gt;&lt;REFERENCE_TYPE&gt;3&lt;/REFERENCE_TYPE&gt;&lt;REFNUM&gt;103&lt;/REFNUM&gt;&lt;YEAR&gt;1999&lt;/YEAR&gt;&lt;TITLE&gt;Sexual and Intimate Violence Among High-Risk Mexican American Females&lt;/TITLE&gt;&lt;SECONDARY_TITLE&gt;Center for Disease Control and Prevention, National Center for Injury Prevention and Control&lt;/SECONDARY_TITLE&gt;&lt;PLACE_PUBLISHED&gt;Atlanta, GA&lt;/PLACE_PUBLISHED&gt;&lt;DATE&gt;November 30, 1999&lt;/DATE&gt;&lt;/MDL&gt;&lt;/Cite&gt;&lt;Cite&gt;&lt;Year&gt;1999&lt;/Year&gt;&lt;RecNum&gt;104&lt;/RecNum&gt;&lt;MDL&gt;&lt;REFERENCE_TYPE&gt;3&lt;/REFERENCE_TYPE&gt;&lt;REFNUM&gt;104&lt;/REFNUM&gt;&lt;YEAR&gt;1999&lt;/YEAR&gt;&lt;TITLE&gt;Violent Victimization and Offending Among Mexican American Male Gang Members&lt;/TITLE&gt;&lt;SECONDARY_TITLE&gt;American Society of Criminology Annual Meeting&lt;/SECONDARY_TITLE&gt;&lt;PLACE_PUBLISHED&gt;Toronto, Canada&lt;/PLACE_PUBLISHED&gt;&lt;DATE&gt;November 17, 1999&lt;/DATE&gt;&lt;/MDL&gt;&lt;/Cite&gt;&lt;Cite&gt;&lt;Year&gt;1999&lt;/Year&gt;&lt;RecNum&gt;105&lt;/RecNum&gt;&lt;MDL&gt;&lt;REFERENCE_TYPE&gt;3&lt;/REFERENCE_TYPE&gt;&lt;REFNUM&gt;105&lt;/REFNUM&gt;&lt;YEAR&gt;1999&lt;/YEAR&gt;&lt;TITLE&gt;The Role of the Family in a Changing Society&lt;/TITLE&gt;&lt;SECONDARY_TITLE&gt;Family Alliance Council:   Building Healthy Families in the New Millennium&lt;/SECONDARY_TITLE&gt;&lt;PLACE_PUBLISHED&gt;San Antonio, TX&lt;/PLACE_PUBLISHED&gt;&lt;DATE&gt;October 14, 1999&lt;/DATE&gt;&lt;/MDL&gt;&lt;/Cite&gt;&lt;Cite&gt;&lt;Year&gt;1999&lt;/Year&gt;&lt;RecNum&gt;106&lt;/RecNum&gt;&lt;MDL&gt;&lt;REFERENCE_TYPE&gt;3&lt;/REFERENCE_TYPE&gt;&lt;REFNUM&gt;106&lt;/REFNUM&gt;&lt;YEAR&gt;1999&lt;/YEAR&gt;&lt;TITLE&gt;Gangs, Drugs and Violence Among Mexican American Youth&lt;/TITLE&gt;&lt;SECONDARY_TITLE&gt;Latino Behavioral Health Institute&lt;/SECONDARY_TITLE&gt;&lt;PLACE_PUBLISHED&gt;Los Angeles, CA&lt;/PLACE_PUBLISHED&gt;&lt;DATE&gt;September 22, 1999&lt;/DATE&gt;&lt;/MDL&gt;&lt;/Cite&gt;&lt;Cite&gt;&lt;Year&gt;1999&lt;/Year&gt;&lt;RecNum&gt;107&lt;/RecNum&gt;&lt;MDL&gt;&lt;REFERENCE_TYPE&gt;3&lt;/REFERENCE_TYPE&gt;&lt;REFNUM&gt;107&lt;/REFNUM&gt;&lt;YEAR&gt;1999&lt;/YEAR&gt;&lt;TITLE&gt;Psychopathy, Aggression and Childhood trauma Among Mexican American High-Risk Male Youth&lt;/TITLE&gt;&lt;SECONDARY_TITLE&gt;American Sociological Association&lt;/SECONDARY_TITLE&gt;&lt;PLACE_PUBLISHED&gt;Chicago, IL&lt;/PLACE_PUBLISHED&gt;&lt;DATE&gt;August 14, 1999&lt;/DATE&gt;&lt;/MDL&gt;&lt;/Cite&gt;&lt;Cite&gt;&lt;Year&gt;1999&lt;/Year&gt;&lt;RecNum&gt;108&lt;/RecNum&gt;&lt;MDL&gt;&lt;REFERENCE_TYPE&gt;3&lt;/REFERENCE_TYPE&gt;&lt;REFNUM&gt;108&lt;/REFNUM&gt;&lt;YEAR&gt;1999&lt;/YEAR&gt;&lt;TITLE&gt;El Impacto de la Globalizacion en los Jovenes de la Frontera de Estados Unidos/Mexico:  El Caso de Laredo, Texas&lt;/TITLE&gt;&lt;SECONDARY_TITLE&gt;Colegio de la Frontera Norte&lt;/SECONDARY_TITLE&gt;&lt;PLACE_PUBLISHED&gt;Matamoros, Tamaulipas, Mexico&lt;/PLACE_PUBLISHED&gt;&lt;DATE&gt;July 27, 1999&lt;/DATE&gt;&lt;/MDL&gt;&lt;/Cite&gt;&lt;Cite&gt;&lt;Year&gt;1999&lt;/Year&gt;&lt;RecNum&gt;109&lt;/RecNum&gt;&lt;MDL&gt;&lt;REFERENCE_TYPE&gt;3&lt;/REFERENCE_TYPE&gt;&lt;REFNUM&gt;109&lt;/REFNUM&gt;&lt;YEAR&gt;1999&lt;/YEAR&gt;&lt;TITLE&gt;U.S. Mexico Substance Abuse Research Issues&lt;/TITLE&gt;&lt;SECONDARY_TITLE&gt;U.S. Mexico Border Center for the Application of Prevention Technologies&lt;/SECONDARY_TITLE&gt;&lt;PLACE_PUBLISHED&gt;San Diego, CA&lt;/PLACE_PUBLISHED&gt;&lt;DATE&gt;May 14-15, 1999&lt;/DATE&gt;&lt;/MDL&gt;&lt;/Cite&gt;&lt;Cite&gt;&lt;Year&gt;1999&lt;/Year&gt;&lt;RecNum&gt;110&lt;/RecNum&gt;&lt;MDL&gt;&lt;REFERENCE_TYPE&gt;3&lt;/REFERENCE_TYPE&gt;&lt;REFNUM&gt;110&lt;/REFNUM&gt;&lt;YEAR&gt;1999&lt;/YEAR&gt;&lt;TITLE&gt;Neighborhood and Family Factors Associated with Psychopathy, Drug Abuse and Violent Behavior&lt;/TITLE&gt;&lt;PLACE_PUBLISHED&gt;University of Maastricht, The Netherlands&lt;/PLACE_PUBLISHED&gt;&lt;DATE&gt;March 22, 1999&lt;/DATE&gt;&lt;/MDL&gt;&lt;/Cite&gt;&lt;Cite&gt;&lt;Year&gt;2000&lt;/Year&gt;&lt;RecNum&gt;14&lt;/RecNum&gt;&lt;MDL&gt;&lt;REFERENCE_TYPE&gt;3&lt;/REFERENCE_TYPE&gt;&lt;REFNUM&gt;14&lt;/REFNUM&gt;&lt;YEAR&gt;2000&lt;/YEAR&gt;&lt;TITLE&gt;Cultural and Rationalization:  The Impact of a National Foundation Initiative on a Community Based Arts Center&lt;/TITLE&gt;&lt;SECONDARY_TITLE&gt;The American Sociological Association&lt;/SECONDARY_TITLE&gt;&lt;PLACE_PUBLISHED&gt;Washington, DC&lt;/PLACE_PUBLISHED&gt;&lt;DATE&gt;August 14, 2000&lt;/DATE&gt;&lt;/MDL&gt;&lt;/Cite&gt;&lt;Cite&gt;&lt;Year&gt;2000&lt;/Year&gt;&lt;RecNum&gt;15&lt;/RecNum&gt;&lt;MDL&gt;&lt;REFERENCE_TYPE&gt;3&lt;/REFERENCE_TYPE&gt;&lt;REFNUM&gt;15&lt;/REFNUM&gt;&lt;YEAR&gt;2000&lt;/YEAR&gt;&lt;TITLE&gt;Childhood Trauma Among Violent Mexican-American Male Gang Members&lt;/TITLE&gt;&lt;SECONDARY_TITLE&gt;American Sociological Association&lt;/SECONDARY_TITLE&gt;&lt;PLACE_PUBLISHED&gt;Chicago, IL&lt;/PLACE_PUBLISHED&gt;&lt;DATE&gt;October 15, 2000&lt;/DATE&gt;&lt;/MDL&gt;&lt;/Cite&gt;&lt;Cite&gt;&lt;Year&gt;2000&lt;/Year&gt;&lt;RecNum&gt;94&lt;/RecNum&gt;&lt;MDL&gt;&lt;REFERENCE_TYPE&gt;3&lt;/REFERENCE_TYPE&gt;&lt;REFNUM&gt;94&lt;/REFNUM&gt;&lt;YEAR&gt;2000&lt;/YEAR&gt;&lt;TITLE&gt;Social Networks in Segmented Working Class Communities&lt;/TITLE&gt;&lt;SECONDARY_TITLE&gt;Second International Workshop Network Sampling&lt;/SECONDARY_TITLE&gt;&lt;PLACE_PUBLISHED&gt;Maastricht, Netherlands&lt;/PLACE_PUBLISHED&gt;&lt;DATE&gt;March 1-4, 2000&lt;/DATE&gt;&lt;/MDL&gt;&lt;/Cite&gt;&lt;Cite&gt;&lt;Year&gt;2000&lt;/Year&gt;&lt;RecNum&gt;96&lt;/RecNum&gt;&lt;MDL&gt;&lt;REFERENCE_TYPE&gt;3&lt;/REFERENCE_TYPE&gt;&lt;REFNUM&gt;96&lt;/REFNUM&gt;&lt;YEAR&gt;2000&lt;/YEAR&gt;&lt;TITLE&gt;Challenges in Health Disparity in the New Millennium:  A Call to Action&lt;/TITLE&gt;&lt;SECONDARY_TITLE&gt;National Institute of Health, Office of Research on Minority Health&lt;/SECONDARY_TITLE&gt;&lt;PLACE_PUBLISHED&gt;Washington, DC&lt;/PLACE_PUBLISHED&gt;&lt;DATE&gt;April 16-19, 2000&lt;/DATE&gt;&lt;/MDL&gt;&lt;/Cite&gt;&lt;Cite&gt;&lt;Year&gt;2000&lt;/Year&gt;&lt;RecNum&gt;97&lt;/RecNum&gt;&lt;MDL&gt;&lt;REFERENCE_TYPE&gt;3&lt;/REFERENCE_TYPE&gt;&lt;REFNUM&gt;97&lt;/REFNUM&gt;&lt;YEAR&gt;2000&lt;/YEAR&gt;&lt;TITLE&gt;The Etiology of Intimate Violence Among Mexican American Adolescent Females&lt;/TITLE&gt;&lt;SECONDARY_TITLE&gt;Promoting Safe and Stable Families Conference&lt;/SECONDARY_TITLE&gt;&lt;PLACE_PUBLISHED&gt;Tulsa, OK&lt;/PLACE_PUBLISHED&gt;&lt;DATE&gt;June 14, 2000&lt;/DATE&gt;&lt;/MDL&gt;&lt;/Cite&gt;&lt;Cite&gt;&lt;Year&gt;2000&lt;/Year&gt;&lt;RecNum&gt;98&lt;/RecNum&gt;&lt;MDL&gt;&lt;REFERENCE_TYPE&gt;3&lt;/REFERENCE_TYPE&gt;&lt;REFNUM&gt;98&lt;/REFNUM&gt;&lt;YEAR&gt;2000&lt;/YEAR&gt;&lt;TITLE&gt;Drug Abuse Research and Policy Issues&lt;/TITLE&gt;&lt;SECONDARY_TITLE&gt;Sixth Annual Latino Behavioral Health Institute Conference&lt;/SECONDARY_TITLE&gt;&lt;PLACE_PUBLISHED&gt;Los Angeles, CA&lt;/PLACE_PUBLISHED&gt;&lt;DATE&gt;September 20-22, 2000&lt;/DATE&gt;&lt;/MDL&gt;&lt;/Cite&gt;&lt;Cite&gt;&lt;Year&gt;2000&lt;/Year&gt;&lt;RecNum&gt;99&lt;/RecNum&gt;&lt;MDL&gt;&lt;REFERENCE_TYPE&gt;3&lt;/REFERENCE_TYPE&gt;&lt;REFNUM&gt;99&lt;/REFNUM&gt;&lt;YEAR&gt;2000&lt;/YEAR&gt;&lt;TITLE&gt;Sexual and Intimate Violence Among High Risk Mexican American Females&lt;/TITLE&gt;&lt;SECONDARY_TITLE&gt;Hispanic Committe for the Dallas county Juvenile Departments - &amp;quot;Nuestra Comunidad en el Nuevo Milenio&amp;quot; Conference&lt;/SECONDARY_TITLE&gt;&lt;PLACE_PUBLISHED&gt;Dallas, TX&lt;/PLACE_PUBLISHED&gt;&lt;DATE&gt;September 22, 2000&lt;/DATE&gt;&lt;/MDL&gt;&lt;/Cite&gt;&lt;Cite&gt;&lt;Year&gt;2000&lt;/Year&gt;&lt;RecNum&gt;100&lt;/RecNum&gt;&lt;MDL&gt;&lt;REFERENCE_TYPE&gt;3&lt;/REFERENCE_TYPE&gt;&lt;REFNUM&gt;100&lt;/REFNUM&gt;&lt;YEAR&gt;2000&lt;/YEAR&gt;&lt;TITLE&gt;Drug Treatment for Gang Affiliated Hispanic Adolescents&lt;/TITLE&gt;&lt;SECONDARY_TITLE&gt;&amp;quot;Mi Familia Es Mi Vida&amp;quot; Family Alliance Conference&lt;/SECONDARY_TITLE&gt;&lt;PLACE_PUBLISHED&gt;San Antonio, TX&lt;/PLACE_PUBLISHED&gt;&lt;DATE&gt;October 12, 2000&lt;/DATE&gt;&lt;/MDL&gt;&lt;/Cite&gt;&lt;Cite&gt;&lt;Year&gt;2000&lt;/Year&gt;&lt;RecNum&gt;101&lt;/RecNum&gt;&lt;MDL&gt;&lt;REFERENCE_TYPE&gt;3&lt;/REFERENCE_TYPE&gt;&lt;REFNUM&gt;101&lt;/REFNUM&gt;&lt;YEAR&gt;2000&lt;/YEAR&gt;&lt;TITLE&gt;High Risk Behavior Among Gang Affiliated Females&lt;/TITLE&gt;&lt;SECONDARY_TITLE&gt;National Hispano/Latino Community Prevention Network entitle &amp;quot;El Puente to the Millennium:  Health and Healing in Hispanic/Latino Communities&amp;quot;&lt;/SECONDARY_TITLE&gt;&lt;PLACE_PUBLISHED&gt;Albuquerque, NM&lt;/PLACE_PUBLISHED&gt;&lt;DATE&gt;October 20-22, 2000&lt;/DATE&gt;&lt;/MDL&gt;&lt;/Cite&gt;&lt;Cite&gt;&lt;Year&gt;2000&lt;/Year&gt;&lt;RecNum&gt;102&lt;/RecNum&gt;&lt;MDL&gt;&lt;REFERENCE_TYPE&gt;3&lt;/REFERENCE_TYPE&gt;&lt;REFNUM&gt;102&lt;/REFNUM&gt;&lt;YEAR&gt;2000&lt;/YEAR&gt;&lt;TITLE&gt;Childhood Trauma Among Violent Mexican-American Male Gang Members&lt;/TITLE&gt;&lt;SECONDARY_TITLE&gt;American Sociological Association&lt;/SECONDARY_TITLE&gt;&lt;PLACE_PUBLISHED&gt;Washington, DC&lt;/PLACE_PUBLISHED&gt;&lt;DATE&gt;August 12-16, 2000&lt;/DATE&gt;&lt;/MDL&gt;&lt;/Cite&gt;&lt;Cite&gt;&lt;Year&gt;2000&lt;/Year&gt;&lt;RecNum&gt;95&lt;/RecNum&gt;&lt;MDL&gt;&lt;REFERENCE_TYPE&gt;3&lt;/REFERENCE_TYPE&gt;&lt;REFNUM&gt;95&lt;/REFNUM&gt;&lt;YEAR&gt;2000&lt;/YEAR&gt;&lt;TITLE&gt;Aftermarriage among Hispanics&lt;/TITLE&gt;&lt;SECONDARY_TITLE&gt;The University of Houston Center for Mexican American Studies Conference &amp;quot;Hispanics in Houston&amp;quot;&lt;/SECONDARY_TITLE&gt;&lt;PLACE_PUBLISHED&gt;Houston, TX&lt;/PLACE_PUBLISHED&gt;&lt;DATE&gt;April 13, 2000&lt;/DATE&gt;&lt;/MDL&gt;&lt;/Cite&gt;&lt;Cite&gt;&lt;Year&gt;2000&lt;/Year&gt;&lt;RecNum&gt;233&lt;/RecNum&gt;&lt;MDL&gt;&lt;REFERENCE_TYPE&gt;3&lt;/REFERENCE_TYPE&gt;&lt;REFNUM&gt;233&lt;/REFNUM&gt;&lt;YEAR&gt;2000&lt;/YEAR&gt;&lt;TITLE&gt;Alcohol, Drug Abuse and Aggressive Crimes among Mexican American Gang Members in San Antonio&lt;/TITLE&gt;&lt;SECONDARY_TITLE&gt;Hispanic Mental Health - &amp;quot;Perspectives for the Next Millennium&amp;quot; Conference&lt;/SECONDARY_TITLE&gt;&lt;PLACE_PUBLISHED&gt;San Antonio, TX&lt;/PLACE_PUBLISHED&gt;&lt;DATE&gt;January 22, 2000&lt;/DATE&gt;&lt;/MDL&gt;&lt;/Cite&gt;&lt;Cite&gt;&lt;Year&gt;2001&lt;/Year&gt;&lt;RecNum&gt;7&lt;/RecNum&gt;&lt;MDL&gt;&lt;REFERENCE_TYPE&gt;3&lt;/REFERENCE_TYPE&gt;&lt;REFNUM&gt;7&lt;/REFNUM&gt;&lt;YEAR&gt;2001&lt;/YEAR&gt;&lt;TITLE&gt;Border Gangs&lt;/TITLE&gt;&lt;SECONDARY_TITLE&gt;U.S.-Mexico Bi-National Research Symposium&lt;/SECONDARY_TITLE&gt;&lt;PLACE_PUBLISHED&gt;Mexico D.F., Mexico&lt;/PLACE_PUBLISHED&gt;&lt;DATE&gt;November 07, 2001&lt;/DATE&gt;&lt;/MDL&gt;&lt;/Cite&gt;&lt;Cite&gt;&lt;Year&gt;2001&lt;/Year&gt;&lt;RecNum&gt;20&lt;/RecNum&gt;&lt;MDL&gt;&lt;REFERENCE_TYPE&gt;3&lt;/REFERENCE_TYPE&gt;&lt;REFNUM&gt;20&lt;/REFNUM&gt;&lt;YEAR&gt;2001&lt;/YEAR&gt;&lt;TITLE&gt;Drug Treatment for Gang Affiliated Hispanic Adolescents in South Texas&lt;/TITLE&gt;&lt;SECONDARY_TITLE&gt;The American Sociological Association&lt;/SECONDARY_TITLE&gt;&lt;PLACE_PUBLISHED&gt;Anaheim, CA&lt;/PLACE_PUBLISHED&gt;&lt;DATE&gt;August 17, 2001&lt;/DATE&gt;&lt;/MDL&gt;&lt;/Cite&gt;&lt;Cite&gt;&lt;Year&gt;2001&lt;/Year&gt;&lt;RecNum&gt;12&lt;/RecNum&gt;&lt;MDL&gt;&lt;REFERENCE_TYPE&gt;3&lt;/REFERENCE_TYPE&gt;&lt;REFNUM&gt;12&lt;/REFNUM&gt;&lt;YEAR&gt;2001&lt;/YEAR&gt;&lt;TITLE&gt;Drugs and Gangs&lt;/TITLE&gt;&lt;SECONDARY_TITLE&gt;Globalizing the Streets:  Cross-Cultural Perspectives on Youth, Social Control and Empowerment in the New Millennium&lt;/SECONDARY_TITLE&gt;&lt;PLACE_PUBLISHED&gt;New York, NY&lt;/PLACE_PUBLISHED&gt;&lt;DATE&gt;May 3, 2001&lt;/DATE&gt;&lt;/MDL&gt;&lt;/Cite&gt;&lt;Cite&gt;&lt;Year&gt;2001&lt;/Year&gt;&lt;RecNum&gt;16&lt;/RecNum&gt;&lt;MDL&gt;&lt;REFERENCE_TYPE&gt;3&lt;/REFERENCE_TYPE&gt;&lt;REFNUM&gt;16&lt;/REFNUM&gt;&lt;YEAR&gt;2001&lt;/YEAR&gt;&lt;TITLE&gt;Family Influence on Mexican American Girls Affiliated with Gangs&lt;/TITLE&gt;&lt;SECONDARY_TITLE&gt;The American Sociological Association&lt;/SECONDARY_TITLE&gt;&lt;PLACE_PUBLISHED&gt;Anaheim, CA&lt;/PLACE_PUBLISHED&gt;&lt;DATE&gt;August 20, 2001&lt;/DATE&gt;&lt;/MDL&gt;&lt;/Cite&gt;&lt;Cite&gt;&lt;Year&gt;2001&lt;/Year&gt;&lt;RecNum&gt;11&lt;/RecNum&gt;&lt;MDL&gt;&lt;REFERENCE_TYPE&gt;3&lt;/REFERENCE_TYPE&gt;&lt;REFNUM&gt;11&lt;/REFNUM&gt;&lt;YEAR&gt;2001&lt;/YEAR&gt;&lt;TITLE&gt;Injecting Drug Use and High Risk Sexual Behavior Along the U.S. Mexico Border:  Sex Workers in Nuevo Laredo, Tamaulipas&lt;/TITLE&gt;&lt;SECONDARY_TITLE&gt;U.S./Mexico Border Health Association&lt;/SECONDARY_TITLE&gt;&lt;PLACE_PUBLISHED&gt;Las Cruces, NM&lt;/PLACE_PUBLISHED&gt;&lt;DATE&gt;May 29, 2001&lt;/DATE&gt;&lt;/MDL&gt;&lt;/Cite&gt;&lt;Cite&gt;&lt;Year&gt;2001&lt;/Year&gt;&lt;RecNum&gt;22&lt;/RecNum&gt;&lt;MDL&gt;&lt;REFERENCE_TYPE&gt;3&lt;/REFERENCE_TYPE&gt;&lt;REFNUM&gt;22&lt;/REFNUM&gt;&lt;YEAR&gt;2001&lt;/YEAR&gt;&lt;TITLE&gt;Injecting Drugs and High Risk Sexual Behavior on the U.S. Mexican Border&lt;/TITLE&gt;&lt;SECONDARY_TITLE&gt;International Conference for Prevention and Treatment of Substance Abuse&lt;/SECONDARY_TITLE&gt;&lt;PLACE_PUBLISHED&gt;Juarez, Mexico&lt;/PLACE_PUBLISHED&gt;&lt;DATE&gt;August 24, 2001&lt;/DATE&gt;&lt;/MDL&gt;&lt;/Cite&gt;&lt;Cite&gt;&lt;Year&gt;2001&lt;/Year&gt;&lt;RecNum&gt;10&lt;/RecNum&gt;&lt;MDL&gt;&lt;REFERENCE_TYPE&gt;3&lt;/REFERENCE_TYPE&gt;&lt;REFNUM&gt;10&lt;/REFNUM&gt;&lt;YEAR&gt;2001&lt;/YEAR&gt;&lt;TITLE&gt;Serving Gang Affiliated Youth&lt;/TITLE&gt;&lt;SECONDARY_TITLE&gt;National Hispanic/Latino Prevention Conference&lt;/SECONDARY_TITLE&gt;&lt;PLACE_PUBLISHED&gt;San Diego, CA&lt;/PLACE_PUBLISHED&gt;&lt;DATE&gt;August 7, 2001&lt;/DATE&gt;&lt;/MDL&gt;&lt;/Cite&gt;&lt;Cite&gt;&lt;Year&gt;2001&lt;/Year&gt;&lt;RecNum&gt;9&lt;/RecNum&gt;&lt;MDL&gt;&lt;REFERENCE_TYPE&gt;3&lt;/REFERENCE_TYPE&gt;&lt;REFNUM&gt;9&lt;/REFNUM&gt;&lt;YEAR&gt;2001&lt;/YEAR&gt;&lt;TITLE&gt;U.S. Drug Policies and Latino Communities&lt;/TITLE&gt;&lt;SECONDARY_TITLE&gt;Drug Policies for the New Millennium&lt;/SECONDARY_TITLE&gt;&lt;PLACE_PUBLISHED&gt;Albuquerque, NM&lt;/PLACE_PUBLISHED&gt;&lt;DATE&gt;May 31, 2001&lt;/DATE&gt;&lt;/MDL&gt;&lt;/Cite&gt;&lt;Cite&gt;&lt;Year&gt;2001&lt;/Year&gt;&lt;RecNum&gt;8&lt;/RecNum&gt;&lt;MDL&gt;&lt;REFERENCE_TYPE&gt;3&lt;/REFERENCE_TYPE&gt;&lt;REFNUM&gt;8&lt;/REFNUM&gt;&lt;YEAR&gt;2001&lt;/YEAR&gt;&lt;TITLE&gt;The War on Drugs&lt;/TITLE&gt;&lt;SECONDARY_TITLE&gt;Southwest Voter Registration Education Project, Latino Academy&lt;/SECONDARY_TITLE&gt;&lt;PLACE_PUBLISHED&gt;McAllen, TX&lt;/PLACE_PUBLISHED&gt;&lt;DATE&gt;August 10, 2001&lt;/DATE&gt;&lt;/MDL&gt;&lt;/Cite&gt;&lt;Cite&gt;&lt;Year&gt;2002&lt;/Year&gt;&lt;RecNum&gt;6&lt;/RecNum&gt;&lt;MDL&gt;&lt;REFERENCE_TYPE&gt;3&lt;/REFERENCE_TYPE&gt;&lt;REFNUM&gt;6&lt;/REFNUM&gt;&lt;YEAR&gt;2002&lt;/YEAR&gt;&lt;TITLE&gt;Drug Treatment for Gang Affiliated Adolescents&lt;/TITLE&gt;&lt;SECONDARY_TITLE&gt;Latino Behavioral Health Institute&lt;/SECONDARY_TITLE&gt;&lt;PLACE_PUBLISHED&gt;Los Angles, CA&lt;/PLACE_PUBLISHED&gt;&lt;DATE&gt;September 25, 2002&lt;/DATE&gt;&lt;/MDL&gt;&lt;/Cite&gt;&lt;Cite&gt;&lt;Year&gt;2002&lt;/Year&gt;&lt;RecNum&gt;5&lt;/RecNum&gt;&lt;MDL&gt;&lt;REFERENCE_TYPE&gt;3&lt;/REFERENCE_TYPE&gt;&lt;REFNUM&gt;5&lt;/REFNUM&gt;&lt;YEAR&gt;2002&lt;/YEAR&gt;&lt;TITLE&gt;Source Countries and the Drug Wars&lt;/TITLE&gt;&lt;SECONDARY_TITLE&gt;Drug Policy Alliance&lt;/SECONDARY_TITLE&gt;&lt;PLACE_PUBLISHED&gt;Los Angeles, CA&lt;/PLACE_PUBLISHED&gt;&lt;DATE&gt;September 28, 2002&lt;/DATE&gt;&lt;/MDL&gt;&lt;/Cite&gt;&lt;Cite&gt;&lt;Year&gt;2002&lt;/Year&gt;&lt;RecNum&gt;3&lt;/RecNum&gt;&lt;MDL&gt;&lt;REFERENCE_TYPE&gt;3&lt;/REFERENCE_TYPE&gt;&lt;REFNUM&gt;3&lt;/REFNUM&gt;&lt;YEAR&gt;2002&lt;/YEAR&gt;&lt;TITLE&gt;Who Are the Latinos?&lt;/TITLE&gt;&lt;SECONDARY_TITLE&gt;Covering the New Latino Community&lt;/SECONDARY_TITLE&gt;&lt;PLACE_PUBLISHED&gt;Kansas City, MO&lt;/PLACE_PUBLISHED&gt;&lt;DATE&gt;March 2, 2002&lt;/DATE&gt;&lt;/MDL&gt;&lt;/Cite&gt;&lt;Cite&gt;&lt;Year&gt;2003&lt;/Year&gt;&lt;RecNum&gt;19&lt;/RecNum&gt;&lt;MDL&gt;&lt;REFERENCE_TYPE&gt;3&lt;/REFERENCE_TYPE&gt;&lt;REFNUM&gt;19&lt;/REFNUM&gt;&lt;YEAR&gt;2003&lt;/YEAR&gt;&lt;TITLE&gt;The Changing Drug Market:  The Impact on Patterns of Heroin Use&lt;/TITLE&gt;&lt;SECONDARY_TITLE&gt;The American Society of Criminology&lt;/SECONDARY_TITLE&gt;&lt;PLACE_PUBLISHED&gt;Denver, CO&lt;/PLACE_PUBLISHED&gt;&lt;DATE&gt;November 19, 2003&lt;/DATE&gt;&lt;/MDL&gt;&lt;/Cite&gt;&lt;Cite&gt;&lt;Year&gt;2003&lt;/Year&gt;&lt;RecNum&gt;2&lt;/RecNum&gt;&lt;MDL&gt;&lt;REFERENCE_TYPE&gt;3&lt;/REFERENCE_TYPE&gt;&lt;REFNUM&gt;2&lt;/REFNUM&gt;&lt;YEAR&gt;2003&lt;/YEAR&gt;&lt;TITLE&gt;Contemporary View of U.S. Mexican Immigrants&lt;/TITLE&gt;&lt;SECONDARY_TITLE&gt;Wisconsin Migrant Workers/Employers Conference&lt;/SECONDARY_TITLE&gt;&lt;PLACE_PUBLISHED&gt;Oconomowoc, WI&lt;/PLACE_PUBLISHED&gt;&lt;DATE&gt;June 18, 2003&lt;/DATE&gt;&lt;/MDL&gt;&lt;/Cite&gt;&lt;Cite&gt;&lt;Year&gt;2003&lt;/Year&gt;&lt;RecNum&gt;4&lt;/RecNum&gt;&lt;MDL&gt;&lt;REFERENCE_TYPE&gt;3&lt;/REFERENCE_TYPE&gt;&lt;REFNUM&gt;4&lt;/REFNUM&gt;&lt;YEAR&gt;2003&lt;/YEAR&gt;&lt;TITLE&gt;The Organic Intellectual and the &amp;quot;Ethnic Popular&amp;quot;: Towards an alternative model of Mexican American Community Arts Organizations&lt;/TITLE&gt;&lt;SECONDARY_TITLE&gt;International Sociological Association and European Sociological Association&lt;/SECONDARY_TITLE&gt;&lt;PLACE_PUBLISHED&gt;Paris, France&lt;/PLACE_PUBLISHED&gt;&lt;DATE&gt;April 14, 2003&lt;/DATE&gt;&lt;/MDL&gt;&lt;/Cite&gt;&lt;Cite&gt;&lt;Year&gt;2003&lt;/Year&gt;&lt;RecNum&gt;18&lt;/RecNum&gt;&lt;MDL&gt;&lt;REFERENCE_TYPE&gt;3&lt;/REFERENCE_TYPE&gt;&lt;REFNUM&gt;18&lt;/REFNUM&gt;&lt;YEAR&gt;2003&lt;/YEAR&gt;&lt;TITLE&gt;The Situational Process of Intimate Partner Violence&lt;/TITLE&gt;&lt;SECONDARY_TITLE&gt;The American Sociological Association&lt;/SECONDARY_TITLE&gt;&lt;PLACE_PUBLISHED&gt;Atlanta, GA&lt;/PLACE_PUBLISHED&gt;&lt;DATE&gt;August 18, 2003&lt;/DATE&gt;&lt;/MDL&gt;&lt;/Cite&gt;&lt;Cite&gt;&lt;Year&gt;2003&lt;/Year&gt;&lt;RecNum&gt;17&lt;/RecNum&gt;&lt;MDL&gt;&lt;REFERENCE_TYPE&gt;3&lt;/REFERENCE_TYPE&gt;&lt;REFNUM&gt;17&lt;/REFNUM&gt;&lt;YEAR&gt;2003&lt;/YEAR&gt;&lt;TITLE&gt;Snorting Brown:  The New Cohort of Chicano Heroin Users in South Texas&lt;/TITLE&gt;&lt;SECONDARY_TITLE&gt;The American Sociological Association&lt;/SECONDARY_TITLE&gt;&lt;PLACE_PUBLISHED&gt;Atlanta, GA&lt;/PLACE_PUBLISHED&gt;&lt;DATE&gt;August 17, 2003&lt;/DATE&gt;&lt;/MDL&gt;&lt;/Cite&gt;&lt;Cite&gt;&lt;Year&gt;2003&lt;/Year&gt;&lt;RecNum&gt;21&lt;/RecNum&gt;&lt;MDL&gt;&lt;REFERENCE_TYPE&gt;3&lt;/REFERENCE_TYPE&gt;&lt;REFNUM&gt;21&lt;/REFNUM&gt;&lt;YEAR&gt;2003&lt;/YEAR&gt;&lt;TITLE&gt;Variations in the Social Networks of Mexican American Non-Injecting Heroin Users&lt;/TITLE&gt;&lt;SECONDARY_TITLE&gt;International Social Network Conference&lt;/SECONDARY_TITLE&gt;&lt;PLACE_PUBLISHED&gt;Cancun, Mexico&lt;/PLACE_PUBLISHED&gt;&lt;DATE&gt;February 16, 2003&lt;/DATE&gt;&lt;/MDL&gt;&lt;/Cite&gt;&lt;Cite&gt;&lt;Year&gt;2003&lt;/Year&gt;&lt;RecNum&gt;1&lt;/RecNum&gt;&lt;MDL&gt;&lt;REFERENCE_TYPE&gt;3&lt;/REFERENCE_TYPE&gt;&lt;REFNUM&gt;1&lt;/REFNUM&gt;&lt;YEAR&gt;2003&lt;/YEAR&gt;&lt;TITLE&gt;Violence in Urban Areas&lt;/TITLE&gt;&lt;SECONDARY_TITLE&gt;International Society of Urban Health&lt;/SECONDARY_TITLE&gt;&lt;PLACE_PUBLISHED&gt;New York, NY&lt;/PLACE_PUBLISHED&gt;&lt;DATE&gt;October 17, 2003&lt;/DATE&gt;&lt;/MDL&gt;&lt;/Cite&gt;&lt;Cite&gt;&lt;Author&gt;Alvarado&lt;/Author&gt;&lt;Year&gt;2000&lt;/Year&gt;&lt;RecNum&gt;208&lt;/RecNum&gt;&lt;MDL&gt;&lt;REFERENCE_TYPE&gt;3&lt;/REFERENCE_TYPE&gt;&lt;REFNUM&gt;208&lt;/REFNUM&gt;&lt;AUTHORS&gt;&lt;AUTHOR&gt;Alvarado, John&lt;/AUTHOR&gt;&lt;AUTHOR&gt;Arcos, Richard&lt;/AUTHOR&gt;&lt;/AUTHORS&gt;&lt;YEAR&gt;2000&lt;/YEAR&gt;&lt;TITLE&gt;The Effects and Consequences of Selling and Using Heroin Among Mexican American Street Gang Members&lt;/TITLE&gt;&lt;/MDL&gt;&lt;/Cite&gt;&lt;Cite&gt;&lt;Author&gt;Cepeda&lt;/Author&gt;&lt;Year&gt;2000&lt;/Year&gt;&lt;RecNum&gt;211&lt;/RecNum&gt;&lt;MDL&gt;&lt;REFERENCE_TYPE&gt;3&lt;/REFERENCE_TYPE&gt;&lt;REFNUM&gt;211&lt;/REFNUM&gt;&lt;AUTHORS&gt;&lt;AUTHOR&gt;Cepeda, Alice&lt;/AUTHOR&gt;&lt;AUTHOR&gt;Spunt, Barry&lt;/AUTHOR&gt;&lt;/AUTHORS&gt;&lt;YEAR&gt;2000&lt;/YEAR&gt;&lt;TITLE&gt;Drugs, Gangs, and Homicide in South Texas&lt;/TITLE&gt;&lt;SECONDARY_TITLE&gt;American Society of Criminology&lt;/SECONDARY_TITLE&gt;&lt;PLACE_PUBLISHED&gt;San Francisco, CA&lt;/PLACE_PUBLISHED&gt;&lt;DATE&gt;November 15-18, 2000&lt;/DATE&gt;&lt;/MDL&gt;&lt;/Cite&gt;&lt;Cite&gt;&lt;Author&gt;Halley&lt;/Author&gt;&lt;Year&gt;1992&lt;/Year&gt;&lt;RecNum&gt;212&lt;/RecNum&gt;&lt;MDL&gt;&lt;REFERENCE_TYPE&gt;3&lt;/REFERENCE_TYPE&gt;&lt;REFNUM&gt;212&lt;/REFNUM&gt;&lt;AUTHORS&gt;&lt;AUTHOR&gt;Halley, Jeffery&lt;/AUTHOR&gt;&lt;/AUTHORS&gt;&lt;YEAR&gt;1992&lt;/YEAR&gt;&lt;TITLE&gt;The Role of Conjunto Music in Chicano Identity&lt;/TITLE&gt;&lt;SECONDARY_TITLE&gt;American Sociological Association (ASA) Annual Meeting&lt;/SECONDARY_TITLE&gt;&lt;PLACE_PUBLISHED&gt;Pittsburgh, PA&lt;/PLACE_PUBLISHED&gt;&lt;DATE&gt;August 24, 1992&lt;/DATE&gt;&lt;/MDL&gt;&lt;/Cite&gt;&lt;Cite&gt;&lt;Author&gt;Halley&lt;/Author&gt;&lt;Year&gt;2000&lt;/Year&gt;&lt;RecNum&gt;207&lt;/RecNum&gt;&lt;MDL&gt;&lt;REFERENCE_TYPE&gt;3&lt;/REFERENCE_TYPE&gt;&lt;REFNUM&gt;207&lt;/REFNUM&gt;&lt;AUTHORS&gt;&lt;AUTHOR&gt;Halley, Jeffery&lt;/AUTHOR&gt;&lt;/AUTHORS&gt;&lt;YEAR&gt;2000&lt;/YEAR&gt;&lt;TITLE&gt;Resistance to the Bureaucratization of Culture:  Lessons from the Chicano Arts Scene&lt;/TITLE&gt;&lt;SECONDARY_TITLE&gt;&lt;styles&gt;&lt;style face='32' start='39'&gt;&lt;/style&gt;&lt;style start='41'&gt;&lt;/style&gt;&lt;/styles&gt;Social Theory, Politics and the Arts 26th Annual Conference&lt;/SECONDARY_TITLE&gt;&lt;PLACE_PUBLISHED&gt;Washington, D.C.&lt;/PLACE_PUBLISHED&gt;&lt;DATE&gt;October 13, 2000&lt;/DATE&gt;&lt;/MDL&gt;&lt;/Cite&gt;&lt;Cite&gt;&lt;Author&gt;Halley&lt;/Author&gt;&lt;Year&gt;2000&lt;/Year&gt;&lt;RecNum&gt;209&lt;/RecNum&gt;&lt;MDL&gt;&lt;REFERENCE_TYPE&gt;3&lt;/REFERENCE_TYPE&gt;&lt;REFNUM&gt;209&lt;/REFNUM&gt;&lt;AUTHORS&gt;&lt;AUTHOR&gt;Halley, Jeffery&lt;/AUTHOR&gt;&lt;/AUTHORS&gt;&lt;YEAR&gt;2000&lt;/YEAR&gt;&lt;TITLE&gt;Culture and Rationalization:  The Impact of a National Foundation Initiative on A Community-Based Cultural Arts Center&lt;/TITLE&gt;&lt;SECONDARY_TITLE&gt;American Sociological Association&lt;/SECONDARY_TITLE&gt;&lt;PLACE_PUBLISHED&gt;Washington, DC&lt;/PLACE_PUBLISHED&gt;&lt;DATE&gt;August 12-16, 2000&lt;/DATE&gt;&lt;/MDL&gt;&lt;/Cite&gt;&lt;Cite&gt;&lt;Author&gt;Petersen&lt;/Author&gt;&lt;Year&gt;2000&lt;/Year&gt;&lt;RecNum&gt;210&lt;/RecNum&gt;&lt;MDL&gt;&lt;REFERENCE_TYPE&gt;3&lt;/REFERENCE_TYPE&gt;&lt;REFNUM&gt;210&lt;/REFNUM&gt;&lt;AUTHORS&gt;&lt;AUTHOR&gt;Petersen, Rebecca&lt;/AUTHOR&gt;&lt;/AUTHORS&gt;&lt;YEAR&gt;2000&lt;/YEAR&gt;&lt;TITLE&gt;Sexual and Intimate Partner Violence Among Mexican-American Female Adolescents&lt;/TITLE&gt;&lt;/MDL&gt;&lt;/Cite&gt;&lt;/EndNote&gt;</w:instrText>
      </w:r>
      <w:r w:rsidRPr="0069649E">
        <w:rPr>
          <w:rFonts w:ascii="Garamond" w:hAnsi="Garamond" w:cs="Arial"/>
        </w:rPr>
        <w:fldChar w:fldCharType="end"/>
      </w:r>
    </w:p>
    <w:p w14:paraId="50203C5C" w14:textId="11BD7272" w:rsidR="00B0640D" w:rsidRPr="0069649E" w:rsidRDefault="00B0640D">
      <w:pPr>
        <w:pStyle w:val="Heading1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CITE &lt;EndNote&gt;&lt;Cite&gt;&lt;Year&gt;1999- Present&lt;/Year&gt;&lt;RecNum&gt;245&lt;/RecNum&gt;&lt;MDL&gt;&lt;REFERENCE_TYPE&gt;23&lt;/REFERENCE_TYPE&gt;&lt;REFNUM&gt;245&lt;/REFNUM&gt;&lt;YEAR&gt;1999- Present&lt;/YEAR&gt;&lt;TITLE&gt;Steering Committee&lt;/TITLE&gt;&lt;PUBLISHER&gt;National Institute on Drug Abuse, National Hispanic Science Network&lt;/PUBLISHER&gt;&lt;/MDL&gt;&lt;/Cite&gt;&lt;/EndNote&gt;</w:instrText>
      </w:r>
      <w:r w:rsidRPr="0069649E">
        <w:rPr>
          <w:rFonts w:ascii="Garamond" w:hAnsi="Garamond" w:cs="Arial"/>
        </w:rPr>
        <w:fldChar w:fldCharType="end"/>
      </w:r>
      <w:r w:rsidR="0050502C" w:rsidRPr="0069649E">
        <w:rPr>
          <w:rFonts w:ascii="Garamond" w:hAnsi="Garamond" w:cs="Arial"/>
        </w:rPr>
        <w:t xml:space="preserve">SERVICE ACTIVITIES </w:t>
      </w:r>
    </w:p>
    <w:p w14:paraId="7FB86478" w14:textId="77777777" w:rsidR="00801047" w:rsidRPr="0069649E" w:rsidRDefault="00801047">
      <w:pPr>
        <w:ind w:left="720" w:hanging="720"/>
        <w:jc w:val="both"/>
        <w:rPr>
          <w:rFonts w:ascii="Garamond" w:hAnsi="Garamond" w:cstheme="minorHAnsi"/>
          <w:szCs w:val="22"/>
        </w:rPr>
      </w:pPr>
    </w:p>
    <w:p w14:paraId="5FF341A2" w14:textId="6E7E402D" w:rsidR="00B0640D" w:rsidRPr="0069649E" w:rsidRDefault="00801047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theme="minorHAnsi"/>
          <w:szCs w:val="22"/>
        </w:rPr>
        <w:t>National Academy of Sciences Committee on the Causes and Consequences of High Rates of Incarceration</w:t>
      </w:r>
      <w:r w:rsidR="00BC6692" w:rsidRPr="0069649E">
        <w:rPr>
          <w:rFonts w:ascii="Garamond" w:hAnsi="Garamond" w:cstheme="minorHAnsi"/>
          <w:szCs w:val="22"/>
        </w:rPr>
        <w:t>, 2012 - Present</w:t>
      </w:r>
    </w:p>
    <w:p w14:paraId="1229CF60" w14:textId="77777777" w:rsidR="00801047" w:rsidRPr="0069649E" w:rsidRDefault="00801047" w:rsidP="00737D96">
      <w:pPr>
        <w:ind w:left="720" w:hanging="720"/>
        <w:jc w:val="both"/>
        <w:rPr>
          <w:rFonts w:ascii="Garamond" w:hAnsi="Garamond" w:cs="Arial"/>
        </w:rPr>
      </w:pPr>
    </w:p>
    <w:p w14:paraId="69056273" w14:textId="77777777" w:rsidR="00737D96" w:rsidRPr="0069649E" w:rsidRDefault="00F3724E" w:rsidP="00737D96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Advisory Panel</w:t>
      </w:r>
      <w:r w:rsidR="00737D96" w:rsidRPr="0069649E">
        <w:rPr>
          <w:rFonts w:ascii="Garamond" w:hAnsi="Garamond" w:cs="Arial"/>
        </w:rPr>
        <w:t>, Minority Fellowship Program, American Sociological Association, 2007 - 20</w:t>
      </w:r>
      <w:r w:rsidR="002F4482" w:rsidRPr="0069649E">
        <w:rPr>
          <w:rFonts w:ascii="Garamond" w:hAnsi="Garamond" w:cs="Arial"/>
        </w:rPr>
        <w:t>10</w:t>
      </w:r>
    </w:p>
    <w:p w14:paraId="0E9EC80C" w14:textId="77777777" w:rsidR="00737D96" w:rsidRPr="0069649E" w:rsidRDefault="00737D96" w:rsidP="00737D96">
      <w:pPr>
        <w:ind w:left="720" w:hanging="720"/>
        <w:jc w:val="both"/>
        <w:rPr>
          <w:rFonts w:ascii="Garamond" w:hAnsi="Garamond" w:cs="Arial"/>
        </w:rPr>
      </w:pPr>
    </w:p>
    <w:p w14:paraId="7C6D27E8" w14:textId="4039205B" w:rsidR="00F3724E" w:rsidRPr="0069649E" w:rsidRDefault="00B464BC" w:rsidP="00F3724E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Executive Committee</w:t>
      </w:r>
      <w:r w:rsidR="00F3724E" w:rsidRPr="0069649E">
        <w:rPr>
          <w:rFonts w:ascii="Garamond" w:hAnsi="Garamond" w:cs="Arial"/>
        </w:rPr>
        <w:t>, Racial Democracy, Crime and Justice Network (</w:t>
      </w:r>
      <w:r w:rsidR="00F3724E" w:rsidRPr="0069649E">
        <w:rPr>
          <w:rStyle w:val="Emphasis"/>
          <w:rFonts w:ascii="Garamond" w:hAnsi="Garamond" w:cs="Arial"/>
        </w:rPr>
        <w:t>RDCJN</w:t>
      </w:r>
      <w:r w:rsidR="00F3724E" w:rsidRPr="0069649E">
        <w:rPr>
          <w:rFonts w:ascii="Garamond" w:hAnsi="Garamond" w:cs="Arial"/>
        </w:rPr>
        <w:t>), 2006 - Present</w:t>
      </w:r>
    </w:p>
    <w:p w14:paraId="2BBA163B" w14:textId="4A3C11C0" w:rsidR="00B464BC" w:rsidRPr="0069649E" w:rsidRDefault="00B464BC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Member, Society for the Study of Social Problems Drinking and Drugs Division, 2002 - Present.</w:t>
      </w:r>
    </w:p>
    <w:p w14:paraId="1CF3A635" w14:textId="77777777" w:rsidR="00B464BC" w:rsidRPr="0069649E" w:rsidRDefault="00B464BC">
      <w:pPr>
        <w:ind w:left="720" w:hanging="720"/>
        <w:jc w:val="both"/>
        <w:rPr>
          <w:rFonts w:ascii="Garamond" w:hAnsi="Garamond" w:cs="Arial"/>
        </w:rPr>
      </w:pPr>
    </w:p>
    <w:p w14:paraId="02A0EE4A" w14:textId="77777777" w:rsidR="00875614" w:rsidRDefault="00875614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Chair, Society for the Study of Social Problems Drinking and Drugs Division, 2006 -</w:t>
      </w:r>
      <w:r w:rsidR="00F3724E" w:rsidRPr="0069649E">
        <w:rPr>
          <w:rFonts w:ascii="Garamond" w:hAnsi="Garamond" w:cs="Arial"/>
        </w:rPr>
        <w:t xml:space="preserve"> </w:t>
      </w:r>
      <w:r w:rsidRPr="0069649E">
        <w:rPr>
          <w:rFonts w:ascii="Garamond" w:hAnsi="Garamond" w:cs="Arial"/>
        </w:rPr>
        <w:t>2008.</w:t>
      </w:r>
    </w:p>
    <w:p w14:paraId="7B8AA0BF" w14:textId="77777777" w:rsidR="00EE5A1D" w:rsidRDefault="00EE5A1D">
      <w:pPr>
        <w:ind w:left="720" w:hanging="720"/>
        <w:jc w:val="both"/>
        <w:rPr>
          <w:rFonts w:ascii="Garamond" w:hAnsi="Garamond" w:cs="Arial"/>
        </w:rPr>
      </w:pPr>
    </w:p>
    <w:p w14:paraId="1045BE65" w14:textId="78FA5445" w:rsidR="00EE5A1D" w:rsidRPr="0069649E" w:rsidRDefault="00EE5A1D">
      <w:pPr>
        <w:ind w:left="720" w:hanging="720"/>
        <w:jc w:val="both"/>
        <w:rPr>
          <w:rFonts w:ascii="Garamond" w:hAnsi="Garamond" w:cs="Arial"/>
        </w:rPr>
      </w:pPr>
      <w:r>
        <w:rPr>
          <w:rFonts w:ascii="Garamond" w:hAnsi="Garamond" w:cs="Arial"/>
        </w:rPr>
        <w:t>Co-Chair, National Institute on Drug Abuse, National Hispanic Science Network on Drug Abuse, 2016 - Present</w:t>
      </w:r>
    </w:p>
    <w:p w14:paraId="0B2046C0" w14:textId="77777777" w:rsidR="00F3724E" w:rsidRPr="0069649E" w:rsidRDefault="00F3724E" w:rsidP="00F3724E">
      <w:pPr>
        <w:ind w:left="720" w:hanging="720"/>
        <w:jc w:val="both"/>
        <w:rPr>
          <w:rFonts w:ascii="Garamond" w:hAnsi="Garamond" w:cs="Arial"/>
        </w:rPr>
      </w:pPr>
    </w:p>
    <w:p w14:paraId="7046E979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REFLIST </w:instrText>
      </w:r>
      <w:r w:rsidRPr="0069649E">
        <w:rPr>
          <w:rFonts w:ascii="Garamond" w:hAnsi="Garamond" w:cs="Arial"/>
        </w:rPr>
        <w:fldChar w:fldCharType="separate"/>
      </w:r>
      <w:r w:rsidRPr="0069649E">
        <w:rPr>
          <w:rFonts w:ascii="Garamond" w:hAnsi="Garamond" w:cs="Arial"/>
        </w:rPr>
        <w:t>Steering Committee, National Institute on Drug Abuse, National Hispanic Science Network</w:t>
      </w:r>
      <w:r w:rsidR="001E465D" w:rsidRPr="0069649E">
        <w:rPr>
          <w:rFonts w:ascii="Garamond" w:hAnsi="Garamond" w:cs="Arial"/>
        </w:rPr>
        <w:t xml:space="preserve"> on Drug Abuse</w:t>
      </w:r>
      <w:r w:rsidRPr="0069649E">
        <w:rPr>
          <w:rFonts w:ascii="Garamond" w:hAnsi="Garamond" w:cs="Arial"/>
        </w:rPr>
        <w:t>, 1999</w:t>
      </w:r>
      <w:r w:rsidR="003F7243" w:rsidRPr="0069649E">
        <w:rPr>
          <w:rFonts w:ascii="Garamond" w:hAnsi="Garamond" w:cs="Arial"/>
        </w:rPr>
        <w:t xml:space="preserve"> </w:t>
      </w:r>
      <w:r w:rsidRPr="0069649E">
        <w:rPr>
          <w:rFonts w:ascii="Garamond" w:hAnsi="Garamond" w:cs="Arial"/>
        </w:rPr>
        <w:t>- Present.</w:t>
      </w:r>
    </w:p>
    <w:p w14:paraId="6B77A9DC" w14:textId="77777777" w:rsidR="00F3724E" w:rsidRPr="0069649E" w:rsidRDefault="00F3724E" w:rsidP="001E465D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Member, National Institute on Drug Abuse, National Hispanic Science Network on Drug Abuse, 1999</w:t>
      </w:r>
      <w:r w:rsidR="003F7243" w:rsidRPr="0069649E">
        <w:rPr>
          <w:rFonts w:ascii="Garamond" w:hAnsi="Garamond" w:cs="Arial"/>
        </w:rPr>
        <w:t xml:space="preserve"> </w:t>
      </w:r>
      <w:r w:rsidRPr="0069649E">
        <w:rPr>
          <w:rFonts w:ascii="Garamond" w:hAnsi="Garamond" w:cs="Arial"/>
        </w:rPr>
        <w:t>-</w:t>
      </w:r>
      <w:r w:rsidR="003F7243" w:rsidRPr="0069649E">
        <w:rPr>
          <w:rFonts w:ascii="Garamond" w:hAnsi="Garamond" w:cs="Arial"/>
        </w:rPr>
        <w:t xml:space="preserve"> </w:t>
      </w:r>
      <w:r w:rsidRPr="0069649E">
        <w:rPr>
          <w:rFonts w:ascii="Garamond" w:hAnsi="Garamond" w:cs="Arial"/>
        </w:rPr>
        <w:t>Present</w:t>
      </w:r>
    </w:p>
    <w:p w14:paraId="68BC5421" w14:textId="77777777" w:rsidR="00F3724E" w:rsidRPr="0069649E" w:rsidRDefault="00F3724E" w:rsidP="001E465D">
      <w:pPr>
        <w:ind w:left="720" w:hanging="720"/>
        <w:jc w:val="both"/>
        <w:rPr>
          <w:rFonts w:ascii="Garamond" w:hAnsi="Garamond" w:cs="Arial"/>
        </w:rPr>
      </w:pPr>
    </w:p>
    <w:p w14:paraId="2E7CDEC9" w14:textId="23FD6477" w:rsidR="00F3724E" w:rsidRPr="0069649E" w:rsidRDefault="00F3724E" w:rsidP="001E465D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Evaluation Panelist, National Science Foundation, Graduate Fellowsh</w:t>
      </w:r>
      <w:r w:rsidR="00B464BC" w:rsidRPr="0069649E">
        <w:rPr>
          <w:rFonts w:ascii="Garamond" w:hAnsi="Garamond" w:cs="Arial"/>
        </w:rPr>
        <w:t>ip Review Panels, 1998 - 2012</w:t>
      </w:r>
    </w:p>
    <w:p w14:paraId="077B91C0" w14:textId="77777777" w:rsidR="00F3724E" w:rsidRPr="0069649E" w:rsidRDefault="00F3724E" w:rsidP="001E465D">
      <w:pPr>
        <w:ind w:left="720" w:hanging="720"/>
        <w:jc w:val="both"/>
        <w:rPr>
          <w:rFonts w:ascii="Garamond" w:hAnsi="Garamond" w:cs="Arial"/>
        </w:rPr>
      </w:pPr>
    </w:p>
    <w:p w14:paraId="2A93263A" w14:textId="0B61CDF0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Pan </w:t>
      </w:r>
      <w:r w:rsidR="001E465D" w:rsidRPr="0069649E">
        <w:rPr>
          <w:rFonts w:ascii="Garamond" w:hAnsi="Garamond" w:cs="Arial"/>
        </w:rPr>
        <w:t>American Health</w:t>
      </w:r>
      <w:r w:rsidRPr="0069649E">
        <w:rPr>
          <w:rFonts w:ascii="Garamond" w:hAnsi="Garamond" w:cs="Arial"/>
        </w:rPr>
        <w:t xml:space="preserve"> Organiz</w:t>
      </w:r>
      <w:r w:rsidR="00B464BC" w:rsidRPr="0069649E">
        <w:rPr>
          <w:rFonts w:ascii="Garamond" w:hAnsi="Garamond" w:cs="Arial"/>
        </w:rPr>
        <w:t>ation, El Paso, TX, 1996-2012</w:t>
      </w:r>
      <w:r w:rsidRPr="0069649E">
        <w:rPr>
          <w:rFonts w:ascii="Garamond" w:hAnsi="Garamond" w:cs="Arial"/>
        </w:rPr>
        <w:t>.</w:t>
      </w:r>
    </w:p>
    <w:p w14:paraId="6A2E50BD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Membership Committee, Southwestern Sociological Association, 1984-1985.</w:t>
      </w:r>
    </w:p>
    <w:p w14:paraId="0DDC626B" w14:textId="28F71F33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Member, National Association of Chicano Studies, 1983-1985 (c</w:t>
      </w:r>
      <w:r w:rsidR="00B464BC" w:rsidRPr="0069649E">
        <w:rPr>
          <w:rFonts w:ascii="Garamond" w:hAnsi="Garamond" w:cs="Arial"/>
        </w:rPr>
        <w:t>hair) and (member) 1977-2000</w:t>
      </w:r>
      <w:r w:rsidRPr="0069649E">
        <w:rPr>
          <w:rFonts w:ascii="Garamond" w:hAnsi="Garamond" w:cs="Arial"/>
        </w:rPr>
        <w:t>.</w:t>
      </w:r>
    </w:p>
    <w:p w14:paraId="5AB84ABB" w14:textId="77777777" w:rsidR="00B0640D" w:rsidRPr="0069649E" w:rsidRDefault="008351F3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Member, </w:t>
      </w:r>
      <w:r w:rsidR="00B0640D" w:rsidRPr="0069649E">
        <w:rPr>
          <w:rFonts w:ascii="Garamond" w:hAnsi="Garamond" w:cs="Arial"/>
        </w:rPr>
        <w:t>American Sociological Association (ASA), 1978- Present.</w:t>
      </w:r>
    </w:p>
    <w:p w14:paraId="3FF9DEC3" w14:textId="7E69EB2F" w:rsidR="00C84F90" w:rsidRPr="0069649E" w:rsidRDefault="00B0640D" w:rsidP="0069649E">
      <w:pPr>
        <w:ind w:left="720" w:hanging="720"/>
        <w:jc w:val="both"/>
        <w:rPr>
          <w:rFonts w:ascii="Garamond" w:hAnsi="Garamond" w:cs="Arial"/>
          <w:b/>
          <w:bCs/>
        </w:rPr>
      </w:pPr>
      <w:r w:rsidRPr="0069649E">
        <w:rPr>
          <w:rFonts w:ascii="Garamond" w:hAnsi="Garamond" w:cs="Arial"/>
        </w:rPr>
        <w:fldChar w:fldCharType="end"/>
      </w:r>
    </w:p>
    <w:p w14:paraId="6FE3C1D1" w14:textId="77777777" w:rsidR="00C84F90" w:rsidRPr="0069649E" w:rsidRDefault="00C84F90">
      <w:pPr>
        <w:jc w:val="both"/>
        <w:rPr>
          <w:rFonts w:ascii="Garamond" w:hAnsi="Garamond" w:cs="Arial"/>
          <w:b/>
          <w:bCs/>
        </w:rPr>
      </w:pPr>
    </w:p>
    <w:p w14:paraId="7762E40E" w14:textId="77777777" w:rsidR="00B0640D" w:rsidRPr="0069649E" w:rsidRDefault="00B0640D">
      <w:pPr>
        <w:pStyle w:val="Heading3"/>
        <w:widowControl/>
        <w:tabs>
          <w:tab w:val="clear" w:pos="4680"/>
        </w:tabs>
        <w:rPr>
          <w:rFonts w:ascii="Garamond" w:hAnsi="Garamond" w:cs="Arial"/>
          <w:bCs/>
          <w:snapToGrid/>
          <w:szCs w:val="24"/>
        </w:rPr>
      </w:pPr>
      <w:r w:rsidRPr="0069649E">
        <w:rPr>
          <w:rFonts w:ascii="Garamond" w:hAnsi="Garamond" w:cs="Arial"/>
          <w:bCs/>
          <w:snapToGrid/>
          <w:szCs w:val="24"/>
        </w:rPr>
        <w:t>PUBLIC SERVICE</w:t>
      </w:r>
    </w:p>
    <w:p w14:paraId="27D3F5E8" w14:textId="77777777" w:rsidR="00B0640D" w:rsidRPr="0069649E" w:rsidRDefault="00B0640D">
      <w:pPr>
        <w:jc w:val="both"/>
        <w:rPr>
          <w:rFonts w:ascii="Garamond" w:hAnsi="Garamond" w:cs="Arial"/>
        </w:rPr>
      </w:pPr>
    </w:p>
    <w:p w14:paraId="098D92D6" w14:textId="77777777" w:rsidR="00B0640D" w:rsidRPr="0069649E" w:rsidRDefault="00B0640D">
      <w:pPr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  <w:b/>
          <w:bCs/>
        </w:rPr>
        <w:t>Community:</w:t>
      </w:r>
    </w:p>
    <w:p w14:paraId="78C4AB8B" w14:textId="4F118845" w:rsidR="005A1F1E" w:rsidRDefault="005A1F1E">
      <w:pPr>
        <w:ind w:left="720" w:hanging="720"/>
        <w:jc w:val="both"/>
        <w:rPr>
          <w:rFonts w:ascii="Garamond" w:hAnsi="Garamond" w:cs="Arial"/>
        </w:rPr>
      </w:pPr>
      <w:r>
        <w:rPr>
          <w:rFonts w:ascii="Garamond" w:hAnsi="Garamond" w:cs="Arial"/>
        </w:rPr>
        <w:t xml:space="preserve">Board Member, Mexican Cultural Institute of Los Angeles, Los Angeles, CA. 2016 – present. </w:t>
      </w:r>
    </w:p>
    <w:p w14:paraId="39472AF0" w14:textId="77777777" w:rsidR="005A1F1E" w:rsidRDefault="005A1F1E">
      <w:pPr>
        <w:ind w:left="720" w:hanging="720"/>
        <w:jc w:val="both"/>
        <w:rPr>
          <w:rFonts w:ascii="Garamond" w:hAnsi="Garamond" w:cs="Arial"/>
        </w:rPr>
      </w:pPr>
    </w:p>
    <w:p w14:paraId="1746CF25" w14:textId="43BE5B63" w:rsidR="00B0640D" w:rsidRDefault="005A1F1E">
      <w:pPr>
        <w:ind w:left="720" w:hanging="720"/>
        <w:jc w:val="both"/>
        <w:rPr>
          <w:rFonts w:ascii="Garamond" w:hAnsi="Garamond" w:cs="Arial"/>
        </w:rPr>
      </w:pPr>
      <w:r>
        <w:rPr>
          <w:rFonts w:ascii="Garamond" w:hAnsi="Garamond" w:cs="Arial"/>
        </w:rPr>
        <w:t xml:space="preserve">Board Member, </w:t>
      </w:r>
      <w:proofErr w:type="spellStart"/>
      <w:r>
        <w:rPr>
          <w:rFonts w:ascii="Garamond" w:hAnsi="Garamond" w:cs="Arial"/>
        </w:rPr>
        <w:t>Conjunto</w:t>
      </w:r>
      <w:proofErr w:type="spellEnd"/>
      <w:r>
        <w:rPr>
          <w:rFonts w:ascii="Garamond" w:hAnsi="Garamond" w:cs="Arial"/>
        </w:rPr>
        <w:t xml:space="preserve"> Heritage Taller, San Antonio, TX. 2014 – 2016.</w:t>
      </w:r>
    </w:p>
    <w:p w14:paraId="273BA645" w14:textId="77777777" w:rsidR="005A1F1E" w:rsidRPr="0069649E" w:rsidRDefault="005A1F1E">
      <w:pPr>
        <w:ind w:left="720" w:hanging="720"/>
        <w:jc w:val="both"/>
        <w:rPr>
          <w:rFonts w:ascii="Garamond" w:hAnsi="Garamond" w:cs="Arial"/>
        </w:rPr>
      </w:pPr>
    </w:p>
    <w:p w14:paraId="12858926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REFLIST </w:instrText>
      </w:r>
      <w:r w:rsidRPr="0069649E">
        <w:rPr>
          <w:rFonts w:ascii="Garamond" w:hAnsi="Garamond" w:cs="Arial"/>
        </w:rPr>
        <w:fldChar w:fldCharType="separate"/>
      </w:r>
      <w:r w:rsidR="00006DDB" w:rsidRPr="0069649E">
        <w:rPr>
          <w:rFonts w:ascii="Garamond" w:hAnsi="Garamond" w:cs="Arial"/>
        </w:rPr>
        <w:t>Board Member, Willie C. Ve</w:t>
      </w:r>
      <w:r w:rsidRPr="0069649E">
        <w:rPr>
          <w:rFonts w:ascii="Garamond" w:hAnsi="Garamond" w:cs="Arial"/>
        </w:rPr>
        <w:t>lasquez research Institute, 1998- present.</w:t>
      </w:r>
    </w:p>
    <w:p w14:paraId="27EB2DF4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Commissioner, City of San Antonio, Historic and design Review Commission, 1998- 2001.</w:t>
      </w:r>
    </w:p>
    <w:p w14:paraId="044EB77F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Board Member, National Fair Housing Authority, San Antonio, TX, 1996-1997.</w:t>
      </w:r>
    </w:p>
    <w:p w14:paraId="5AE22C0C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Community Board of Advisors, "San Antonio Express News", San Antonio, TX, 1996-1997.</w:t>
      </w:r>
    </w:p>
    <w:p w14:paraId="31C0A8F1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Board of Directors, San Antonio Works Board, San Antonio, TX, 1992-1993.</w:t>
      </w:r>
    </w:p>
    <w:p w14:paraId="471E048F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Member, Mexican American Task Force on Higher Education, Advisory Committee to Mexican American Legislative Caucus, Texas House of Representative, 1985.</w:t>
      </w:r>
    </w:p>
    <w:p w14:paraId="65A1C813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Board Member (Advisor), Guadalupe Central Center, San Antonio, TX, 1981-1995.</w:t>
      </w:r>
    </w:p>
    <w:p w14:paraId="0A8570D9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Organizer, Public Policy Forum on Latino Substance Use, June 1998.</w:t>
      </w:r>
    </w:p>
    <w:p w14:paraId="3C46F68B" w14:textId="77777777" w:rsidR="00B0640D" w:rsidRPr="0069649E" w:rsidRDefault="00B0640D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Advisor, Higher Educational Team, Mexican American Legal Defense and Educational Fund (MALDEF).</w:t>
      </w:r>
    </w:p>
    <w:p w14:paraId="096D17CE" w14:textId="77777777" w:rsidR="00B0640D" w:rsidRPr="0069649E" w:rsidRDefault="00B0640D">
      <w:pPr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end"/>
      </w:r>
    </w:p>
    <w:p w14:paraId="3936DD21" w14:textId="22CFDB48" w:rsidR="003C4D1D" w:rsidRPr="0069649E" w:rsidRDefault="003C4D1D">
      <w:pPr>
        <w:ind w:left="720" w:hanging="720"/>
        <w:jc w:val="both"/>
        <w:rPr>
          <w:rFonts w:ascii="Garamond" w:hAnsi="Garamond" w:cs="Arial"/>
          <w:b/>
        </w:rPr>
      </w:pPr>
      <w:r w:rsidRPr="0069649E">
        <w:rPr>
          <w:rFonts w:ascii="Garamond" w:hAnsi="Garamond" w:cs="Arial"/>
          <w:b/>
        </w:rPr>
        <w:t>National Institutes of Health</w:t>
      </w:r>
      <w:r w:rsidR="002B7E9A" w:rsidRPr="0069649E">
        <w:rPr>
          <w:rFonts w:ascii="Garamond" w:hAnsi="Garamond" w:cs="Arial"/>
          <w:b/>
        </w:rPr>
        <w:t xml:space="preserve"> (Selected </w:t>
      </w:r>
      <w:r w:rsidR="005E091E">
        <w:rPr>
          <w:rFonts w:ascii="Garamond" w:hAnsi="Garamond" w:cs="Arial"/>
          <w:b/>
        </w:rPr>
        <w:t xml:space="preserve">Peer </w:t>
      </w:r>
      <w:r w:rsidR="002B7E9A" w:rsidRPr="0069649E">
        <w:rPr>
          <w:rFonts w:ascii="Garamond" w:hAnsi="Garamond" w:cs="Arial"/>
          <w:b/>
        </w:rPr>
        <w:t>Review</w:t>
      </w:r>
      <w:r w:rsidR="005E091E">
        <w:rPr>
          <w:rFonts w:ascii="Garamond" w:hAnsi="Garamond" w:cs="Arial"/>
          <w:b/>
        </w:rPr>
        <w:t>er</w:t>
      </w:r>
      <w:r w:rsidR="002B7E9A" w:rsidRPr="0069649E">
        <w:rPr>
          <w:rFonts w:ascii="Garamond" w:hAnsi="Garamond" w:cs="Arial"/>
          <w:b/>
        </w:rPr>
        <w:t xml:space="preserve"> Participation)</w:t>
      </w:r>
    </w:p>
    <w:p w14:paraId="08CE03AC" w14:textId="77777777" w:rsidR="003C4D1D" w:rsidRPr="0069649E" w:rsidRDefault="003C4D1D">
      <w:pPr>
        <w:ind w:left="720" w:hanging="720"/>
        <w:jc w:val="both"/>
        <w:rPr>
          <w:rFonts w:ascii="Garamond" w:hAnsi="Garamond" w:cs="Arial"/>
        </w:rPr>
      </w:pPr>
    </w:p>
    <w:p w14:paraId="62414C00" w14:textId="21EEC88E" w:rsidR="005E091E" w:rsidRDefault="005E091E" w:rsidP="005E091E">
      <w:pPr>
        <w:ind w:left="720" w:hanging="720"/>
        <w:jc w:val="both"/>
        <w:rPr>
          <w:rFonts w:ascii="Garamond" w:hAnsi="Garamond" w:cs="Arial"/>
        </w:rPr>
      </w:pPr>
      <w:r>
        <w:rPr>
          <w:rFonts w:ascii="Garamond" w:hAnsi="Garamond" w:cs="Arial"/>
        </w:rPr>
        <w:t>Standing Member</w:t>
      </w:r>
      <w:r w:rsidRPr="0069649E">
        <w:rPr>
          <w:rFonts w:ascii="Garamond" w:hAnsi="Garamond" w:cs="Arial"/>
        </w:rPr>
        <w:t>, National Institutes of Health, National Institute on Drug Abuse, Community Influences on Health Behavior Study Section, June, 201</w:t>
      </w:r>
      <w:r>
        <w:rPr>
          <w:rFonts w:ascii="Garamond" w:hAnsi="Garamond" w:cs="Arial"/>
        </w:rPr>
        <w:t>6- present</w:t>
      </w:r>
      <w:r w:rsidRPr="0069649E">
        <w:rPr>
          <w:rFonts w:ascii="Garamond" w:hAnsi="Garamond" w:cs="Arial"/>
        </w:rPr>
        <w:t xml:space="preserve">. </w:t>
      </w:r>
    </w:p>
    <w:p w14:paraId="7E0D7B3B" w14:textId="77777777" w:rsidR="005E091E" w:rsidRPr="0069649E" w:rsidRDefault="005E091E" w:rsidP="005E091E">
      <w:pPr>
        <w:ind w:left="720" w:hanging="720"/>
        <w:jc w:val="both"/>
        <w:rPr>
          <w:rFonts w:ascii="Garamond" w:hAnsi="Garamond" w:cs="Arial"/>
        </w:rPr>
      </w:pPr>
    </w:p>
    <w:p w14:paraId="33599AAB" w14:textId="0D0532BB" w:rsidR="00A80064" w:rsidRPr="0069649E" w:rsidRDefault="00A80064" w:rsidP="00FD2E25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Internal Review Group, National Institutes of Health, National Institute on Drug Abuse, Community Influences on Health Behavior Study Section, June, 2015. </w:t>
      </w:r>
    </w:p>
    <w:p w14:paraId="0670979D" w14:textId="77777777" w:rsidR="00046713" w:rsidRPr="0069649E" w:rsidRDefault="00046713" w:rsidP="00FD2E25">
      <w:pPr>
        <w:ind w:left="720" w:hanging="720"/>
        <w:jc w:val="both"/>
        <w:rPr>
          <w:rFonts w:ascii="Garamond" w:hAnsi="Garamond" w:cs="Arial"/>
        </w:rPr>
      </w:pPr>
    </w:p>
    <w:p w14:paraId="28751AE8" w14:textId="2A3159F1" w:rsidR="00046713" w:rsidRPr="0069649E" w:rsidRDefault="00046713" w:rsidP="00FD2E25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Internal Review Group, National Institutes of Health, National Institute on Drug Abuse, “HIV/AIDS and Substance Abuse among Homeless and Unstably Housed (R01)”/Scientific Review Group Special Emphasis Panel ZDA1 NXR-B (12), 2014. </w:t>
      </w:r>
    </w:p>
    <w:p w14:paraId="7D0E5720" w14:textId="77777777" w:rsidR="00046713" w:rsidRPr="0069649E" w:rsidRDefault="00046713" w:rsidP="00FD2E25">
      <w:pPr>
        <w:ind w:left="720" w:hanging="720"/>
        <w:jc w:val="both"/>
        <w:rPr>
          <w:rFonts w:ascii="Garamond" w:hAnsi="Garamond" w:cs="Arial"/>
        </w:rPr>
      </w:pPr>
    </w:p>
    <w:p w14:paraId="60CB7B49" w14:textId="79459A2D" w:rsidR="00046713" w:rsidRPr="0069649E" w:rsidRDefault="00046713" w:rsidP="00046713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lastRenderedPageBreak/>
        <w:t>Internal Review Group, National Institutes of Health, National Institute on Drug Abuse, HIV/AIDS and Substance Use Among Black/African American Women and Young MSM (R01) IRG/SRG Special Emphasis Panel ZDA1 NXR-B (08), 2014.</w:t>
      </w:r>
    </w:p>
    <w:p w14:paraId="0F8F7196" w14:textId="77777777" w:rsidR="00A80064" w:rsidRPr="0069649E" w:rsidRDefault="00A80064" w:rsidP="00FD2E25">
      <w:pPr>
        <w:ind w:left="720" w:hanging="720"/>
        <w:jc w:val="both"/>
        <w:rPr>
          <w:rFonts w:ascii="Garamond" w:hAnsi="Garamond" w:cs="Arial"/>
        </w:rPr>
      </w:pPr>
    </w:p>
    <w:p w14:paraId="626F984D" w14:textId="77777777" w:rsidR="00FD2E25" w:rsidRPr="0069649E" w:rsidRDefault="00FD2E25" w:rsidP="00FD2E25">
      <w:pPr>
        <w:ind w:left="720" w:hanging="720"/>
        <w:jc w:val="both"/>
        <w:rPr>
          <w:rFonts w:ascii="Garamond" w:hAnsi="Garamond" w:cs="Courier New"/>
        </w:rPr>
      </w:pPr>
      <w:r w:rsidRPr="0069649E">
        <w:rPr>
          <w:rFonts w:ascii="Garamond" w:hAnsi="Garamond" w:cs="Arial"/>
        </w:rPr>
        <w:t xml:space="preserve">Internal Review Group, National Institutes of Health, National Institute on Drug Abuse, </w:t>
      </w:r>
      <w:r w:rsidRPr="0069649E">
        <w:rPr>
          <w:rFonts w:ascii="Garamond" w:hAnsi="Garamond" w:cs="Courier New"/>
        </w:rPr>
        <w:t xml:space="preserve"> DIDARP Special Emphasis Panel/Scientific Review Group ZDA1 MXH-H February 2010.</w:t>
      </w:r>
    </w:p>
    <w:p w14:paraId="6E32B25D" w14:textId="77777777" w:rsidR="00FD2E25" w:rsidRPr="0069649E" w:rsidRDefault="00FD2E25" w:rsidP="00FD2E25">
      <w:pPr>
        <w:ind w:left="720" w:hanging="720"/>
        <w:jc w:val="both"/>
        <w:rPr>
          <w:rFonts w:ascii="Garamond" w:hAnsi="Garamond" w:cs="Arial"/>
        </w:rPr>
      </w:pPr>
    </w:p>
    <w:p w14:paraId="29F1854F" w14:textId="77777777" w:rsidR="00FD2E25" w:rsidRPr="0069649E" w:rsidRDefault="00FD2E25" w:rsidP="00FD2E25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Internal Review Group, National Institutes of Health, National Institute on Drug Abuse</w:t>
      </w:r>
      <w:proofErr w:type="gramStart"/>
      <w:r w:rsidRPr="0069649E">
        <w:rPr>
          <w:rFonts w:ascii="Garamond" w:hAnsi="Garamond" w:cs="Arial"/>
        </w:rPr>
        <w:t xml:space="preserve">, </w:t>
      </w:r>
      <w:r w:rsidRPr="0069649E">
        <w:rPr>
          <w:rFonts w:ascii="Garamond" w:hAnsi="Garamond" w:cs="Courier New"/>
        </w:rPr>
        <w:t xml:space="preserve"> Community</w:t>
      </w:r>
      <w:proofErr w:type="gramEnd"/>
      <w:r w:rsidRPr="0069649E">
        <w:rPr>
          <w:rFonts w:ascii="Garamond" w:hAnsi="Garamond" w:cs="Courier New"/>
        </w:rPr>
        <w:t xml:space="preserve"> Influences on Health Behavior/Scientific Review Group</w:t>
      </w:r>
      <w:r w:rsidRPr="0069649E">
        <w:rPr>
          <w:rFonts w:ascii="Garamond" w:hAnsi="Garamond" w:cs="Arial"/>
          <w:bCs/>
        </w:rPr>
        <w:t>, February, 2010.</w:t>
      </w:r>
    </w:p>
    <w:p w14:paraId="3193F45A" w14:textId="77777777" w:rsidR="00490D1F" w:rsidRPr="0069649E" w:rsidRDefault="00490D1F">
      <w:pPr>
        <w:ind w:left="720" w:hanging="720"/>
        <w:jc w:val="both"/>
        <w:rPr>
          <w:rFonts w:ascii="Garamond" w:hAnsi="Garamond" w:cs="Arial"/>
        </w:rPr>
      </w:pPr>
    </w:p>
    <w:p w14:paraId="1411F392" w14:textId="77777777" w:rsidR="00490D1F" w:rsidRPr="0069649E" w:rsidRDefault="00FD2E25" w:rsidP="00490D1F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Internal Review Group, National Institutes of Health, National Institute on Drug Abuse, </w:t>
      </w:r>
      <w:r w:rsidRPr="0069649E">
        <w:rPr>
          <w:rFonts w:ascii="Garamond" w:hAnsi="Garamond" w:cs="Courier New"/>
        </w:rPr>
        <w:t xml:space="preserve"> Health Disparities and Equity Promotion/Scientific Review Group </w:t>
      </w:r>
      <w:r w:rsidRPr="0069649E">
        <w:rPr>
          <w:rFonts w:ascii="Garamond" w:hAnsi="Garamond" w:cs="Arial"/>
          <w:bCs/>
        </w:rPr>
        <w:t>ZRG1 HDEP-D (01), June 4, 2010.</w:t>
      </w:r>
    </w:p>
    <w:p w14:paraId="0FB9D779" w14:textId="77777777" w:rsidR="00490D1F" w:rsidRPr="0069649E" w:rsidRDefault="00490D1F">
      <w:pPr>
        <w:ind w:left="720" w:hanging="720"/>
        <w:jc w:val="both"/>
        <w:rPr>
          <w:rFonts w:ascii="Garamond" w:hAnsi="Garamond" w:cs="Arial"/>
        </w:rPr>
      </w:pPr>
    </w:p>
    <w:p w14:paraId="678BEF9B" w14:textId="77777777" w:rsidR="00CE6E89" w:rsidRPr="0069649E" w:rsidRDefault="00CE6E89" w:rsidP="00CE6E89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Internal Review Group, National Institutes of Health, National Institute on Drug Abuse, </w:t>
      </w:r>
      <w:r w:rsidRPr="0069649E">
        <w:rPr>
          <w:rFonts w:ascii="Garamond" w:hAnsi="Garamond" w:cs="Courier New"/>
        </w:rPr>
        <w:t xml:space="preserve"> DIDARP Special Emphasis Panel/Scientific Review Group ZDA1 MXH-H 05 1, 2009.</w:t>
      </w:r>
    </w:p>
    <w:p w14:paraId="7E74056A" w14:textId="77777777" w:rsidR="00CE6E89" w:rsidRPr="0069649E" w:rsidRDefault="00CE6E89" w:rsidP="00CE6E89">
      <w:pPr>
        <w:ind w:left="720" w:hanging="720"/>
        <w:jc w:val="both"/>
        <w:rPr>
          <w:rFonts w:ascii="Garamond" w:hAnsi="Garamond" w:cs="Arial"/>
        </w:rPr>
      </w:pPr>
    </w:p>
    <w:p w14:paraId="4400BA3B" w14:textId="77777777" w:rsidR="00CE6E89" w:rsidRPr="0069649E" w:rsidRDefault="00CE6E89" w:rsidP="00CE6E89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Internal Review Group, National Institutes of Health, National Institute on Drug Abuse, NIDA-F </w:t>
      </w:r>
      <w:r w:rsidRPr="0069649E">
        <w:rPr>
          <w:rFonts w:ascii="Garamond" w:hAnsi="Garamond" w:cs="Courier New"/>
        </w:rPr>
        <w:t>Special Emphasis Panel/Scientific Review Group ZDA1 NXR-B 12 1, 2009.</w:t>
      </w:r>
    </w:p>
    <w:p w14:paraId="6AF533AF" w14:textId="77777777" w:rsidR="00CE6E89" w:rsidRPr="0069649E" w:rsidRDefault="00CE6E89" w:rsidP="00CE6E89">
      <w:pPr>
        <w:ind w:left="720" w:hanging="720"/>
        <w:jc w:val="both"/>
        <w:rPr>
          <w:rFonts w:ascii="Garamond" w:hAnsi="Garamond" w:cs="Arial"/>
        </w:rPr>
      </w:pPr>
    </w:p>
    <w:p w14:paraId="5BCCC100" w14:textId="77777777" w:rsidR="00CE6E89" w:rsidRPr="0069649E" w:rsidRDefault="00CE6E89" w:rsidP="00CE6E89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Internal Review Group, National Institutes of Health, National Institute on Drug Abuse,  </w:t>
      </w:r>
      <w:r w:rsidRPr="0069649E">
        <w:rPr>
          <w:rFonts w:ascii="Garamond" w:hAnsi="Garamond" w:cs="Courier New"/>
        </w:rPr>
        <w:t>Diversity-Promoting Institutions’ Drug Abuse Research Development Program/Scientific Review Group ZDA1 NXR-B 03 1, 2009.</w:t>
      </w:r>
    </w:p>
    <w:p w14:paraId="591503BA" w14:textId="77777777" w:rsidR="00CE6E89" w:rsidRPr="0069649E" w:rsidRDefault="00CE6E89">
      <w:pPr>
        <w:ind w:left="720" w:hanging="720"/>
        <w:jc w:val="both"/>
        <w:rPr>
          <w:rFonts w:ascii="Garamond" w:hAnsi="Garamond" w:cs="Arial"/>
        </w:rPr>
      </w:pPr>
    </w:p>
    <w:p w14:paraId="163CD189" w14:textId="77777777" w:rsidR="00666F03" w:rsidRPr="0069649E" w:rsidRDefault="00CE6E89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Internal Review Group</w:t>
      </w:r>
      <w:r w:rsidR="00156B36" w:rsidRPr="0069649E">
        <w:rPr>
          <w:rFonts w:ascii="Garamond" w:hAnsi="Garamond" w:cs="Arial"/>
        </w:rPr>
        <w:t>, National Institutes of Health, National Institute on Drug Abuse</w:t>
      </w:r>
      <w:proofErr w:type="gramStart"/>
      <w:r w:rsidR="007E5C59" w:rsidRPr="0069649E">
        <w:rPr>
          <w:rFonts w:ascii="Garamond" w:hAnsi="Garamond" w:cs="Arial"/>
        </w:rPr>
        <w:t xml:space="preserve">, </w:t>
      </w:r>
      <w:r w:rsidR="007E5C59" w:rsidRPr="0069649E">
        <w:rPr>
          <w:rFonts w:ascii="Garamond" w:hAnsi="Garamond" w:cs="Courier New"/>
        </w:rPr>
        <w:t xml:space="preserve"> Special</w:t>
      </w:r>
      <w:proofErr w:type="gramEnd"/>
      <w:r w:rsidR="007E5C59" w:rsidRPr="0069649E">
        <w:rPr>
          <w:rFonts w:ascii="Garamond" w:hAnsi="Garamond" w:cs="Courier New"/>
        </w:rPr>
        <w:t xml:space="preserve"> Emphasis Panel/Scientific Review Group ZRG1 AARR-G (50) R</w:t>
      </w:r>
      <w:r w:rsidR="00090B65" w:rsidRPr="0069649E">
        <w:rPr>
          <w:rFonts w:ascii="Garamond" w:hAnsi="Garamond" w:cs="Courier New"/>
        </w:rPr>
        <w:t>, 2009.</w:t>
      </w:r>
    </w:p>
    <w:p w14:paraId="363F3BE1" w14:textId="77777777" w:rsidR="00875614" w:rsidRPr="0069649E" w:rsidRDefault="00156B36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 </w:t>
      </w:r>
    </w:p>
    <w:p w14:paraId="32E8E8AD" w14:textId="77777777" w:rsidR="00666F03" w:rsidRPr="0069649E" w:rsidRDefault="00CE6E89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Internal Review Group</w:t>
      </w:r>
      <w:r w:rsidR="00666F03" w:rsidRPr="0069649E">
        <w:rPr>
          <w:rFonts w:ascii="Garamond" w:hAnsi="Garamond" w:cs="Arial"/>
        </w:rPr>
        <w:t xml:space="preserve">, National Institutes of Health, National Institute on Drug Abuse, </w:t>
      </w:r>
      <w:r w:rsidR="00666F03" w:rsidRPr="0069649E">
        <w:rPr>
          <w:rFonts w:ascii="Garamond" w:hAnsi="Garamond" w:cs="Courier New"/>
        </w:rPr>
        <w:t>Special Emphasis Panel/Scientific Review Group ZDA1 NXR-B (12)</w:t>
      </w:r>
      <w:r w:rsidRPr="0069649E">
        <w:rPr>
          <w:rFonts w:ascii="Garamond" w:hAnsi="Garamond" w:cs="Courier New"/>
        </w:rPr>
        <w:t>, 2006 – 2008</w:t>
      </w:r>
      <w:r w:rsidR="00090B65" w:rsidRPr="0069649E">
        <w:rPr>
          <w:rFonts w:ascii="Garamond" w:hAnsi="Garamond" w:cs="Courier New"/>
        </w:rPr>
        <w:t>.</w:t>
      </w:r>
    </w:p>
    <w:p w14:paraId="2C3308B2" w14:textId="77777777" w:rsidR="00156B36" w:rsidRPr="0069649E" w:rsidRDefault="00156B36">
      <w:pPr>
        <w:ind w:left="720" w:hanging="720"/>
        <w:jc w:val="both"/>
        <w:rPr>
          <w:rFonts w:ascii="Garamond" w:hAnsi="Garamond" w:cs="Arial"/>
        </w:rPr>
      </w:pPr>
    </w:p>
    <w:p w14:paraId="3CE151F5" w14:textId="77777777" w:rsidR="003C4D1D" w:rsidRPr="0069649E" w:rsidRDefault="00B0640D" w:rsidP="003C4D1D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REFLIST </w:instrText>
      </w:r>
      <w:r w:rsidRPr="0069649E">
        <w:rPr>
          <w:rFonts w:ascii="Garamond" w:hAnsi="Garamond" w:cs="Arial"/>
        </w:rPr>
        <w:fldChar w:fldCharType="separate"/>
      </w:r>
      <w:r w:rsidR="00CE6E89" w:rsidRPr="0069649E">
        <w:rPr>
          <w:rFonts w:ascii="Garamond" w:hAnsi="Garamond" w:cs="Arial"/>
        </w:rPr>
        <w:t>Internal</w:t>
      </w:r>
      <w:r w:rsidR="00090B65" w:rsidRPr="0069649E">
        <w:rPr>
          <w:rFonts w:ascii="Garamond" w:hAnsi="Garamond" w:cs="Arial"/>
        </w:rPr>
        <w:t xml:space="preserve"> Review Group</w:t>
      </w:r>
      <w:r w:rsidRPr="0069649E">
        <w:rPr>
          <w:rFonts w:ascii="Garamond" w:hAnsi="Garamond" w:cs="Arial"/>
        </w:rPr>
        <w:t>, Risk Prevention and Health Behavior,  National Institute of Health, 1999-2000.</w:t>
      </w:r>
      <w:r w:rsidR="003C4D1D" w:rsidRPr="0069649E">
        <w:rPr>
          <w:rFonts w:ascii="Garamond" w:hAnsi="Garamond" w:cs="Arial"/>
        </w:rPr>
        <w:t xml:space="preserve"> </w:t>
      </w:r>
    </w:p>
    <w:p w14:paraId="2B11EDCF" w14:textId="77777777" w:rsidR="003C4D1D" w:rsidRPr="0069649E" w:rsidRDefault="003C4D1D" w:rsidP="003C4D1D">
      <w:pPr>
        <w:ind w:left="720" w:hanging="720"/>
        <w:jc w:val="both"/>
        <w:rPr>
          <w:rFonts w:ascii="Garamond" w:hAnsi="Garamond" w:cs="Arial"/>
        </w:rPr>
      </w:pPr>
    </w:p>
    <w:p w14:paraId="5CA8CEDD" w14:textId="16DBFE60" w:rsidR="00B0640D" w:rsidRPr="0069649E" w:rsidRDefault="003C4D1D" w:rsidP="00410309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Steering Committee, National Institute on Drug Abuse, National Hispanic Science Network on Drug Abuse, 1999 – Present.</w:t>
      </w:r>
    </w:p>
    <w:p w14:paraId="10BA626C" w14:textId="77777777" w:rsidR="00410309" w:rsidRPr="0069649E" w:rsidRDefault="00410309" w:rsidP="00410309">
      <w:pPr>
        <w:ind w:left="720" w:hanging="720"/>
        <w:jc w:val="both"/>
        <w:rPr>
          <w:rFonts w:ascii="Garamond" w:hAnsi="Garamond" w:cs="Arial"/>
        </w:rPr>
      </w:pPr>
    </w:p>
    <w:p w14:paraId="5314E56D" w14:textId="77777777" w:rsidR="003C4D1D" w:rsidRPr="0069649E" w:rsidRDefault="003C4D1D" w:rsidP="003C4D1D">
      <w:pPr>
        <w:jc w:val="both"/>
        <w:rPr>
          <w:rFonts w:ascii="Garamond" w:hAnsi="Garamond" w:cs="Arial"/>
          <w:b/>
          <w:bCs/>
        </w:rPr>
      </w:pPr>
      <w:r w:rsidRPr="0069649E">
        <w:rPr>
          <w:rFonts w:ascii="Garamond" w:hAnsi="Garamond" w:cs="Arial"/>
          <w:b/>
          <w:bCs/>
        </w:rPr>
        <w:t>Other National:</w:t>
      </w:r>
    </w:p>
    <w:p w14:paraId="63B26B13" w14:textId="77777777" w:rsidR="003C4D1D" w:rsidRPr="0069649E" w:rsidRDefault="003C4D1D" w:rsidP="003C4D1D">
      <w:pPr>
        <w:jc w:val="both"/>
        <w:rPr>
          <w:rFonts w:ascii="Garamond" w:hAnsi="Garamond" w:cs="Arial"/>
          <w:b/>
          <w:bCs/>
        </w:rPr>
      </w:pPr>
    </w:p>
    <w:p w14:paraId="4EC2A7FF" w14:textId="0FF5CFE1" w:rsidR="00076294" w:rsidRPr="0069649E" w:rsidRDefault="00076294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Member, Committee for National Academy of Sciences Study of High Rates of Incarceration in the United States, 2012 - </w:t>
      </w:r>
      <w:r w:rsidR="005A1F1E">
        <w:rPr>
          <w:rFonts w:ascii="Garamond" w:hAnsi="Garamond" w:cs="Arial"/>
        </w:rPr>
        <w:t>2014</w:t>
      </w:r>
    </w:p>
    <w:p w14:paraId="1CB3B14A" w14:textId="77777777" w:rsidR="00E611E9" w:rsidRPr="0069649E" w:rsidRDefault="00E611E9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Consultant, Addiction Technology Transfer Center Network, Caribbean Basin Hispanic ATTC, Substance Abuse and Mental Health Services Administration, Washington, D.C. 2007- Present.</w:t>
      </w:r>
    </w:p>
    <w:p w14:paraId="34A51A95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Panelist, Ford Foundation Dissertation and Postdoctoral Fellowships for Minorities Programs Evaluation, Washington, DC, 1998-200</w:t>
      </w:r>
      <w:r w:rsidR="003C4D1D" w:rsidRPr="0069649E">
        <w:rPr>
          <w:rFonts w:ascii="Garamond" w:hAnsi="Garamond" w:cs="Arial"/>
        </w:rPr>
        <w:t>6</w:t>
      </w:r>
      <w:r w:rsidRPr="0069649E">
        <w:rPr>
          <w:rFonts w:ascii="Garamond" w:hAnsi="Garamond" w:cs="Arial"/>
        </w:rPr>
        <w:t>.</w:t>
      </w:r>
    </w:p>
    <w:p w14:paraId="3CF99089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lastRenderedPageBreak/>
        <w:t>Panelist, Ford Foundation Dissertation and Postdoctoral fellowships for Minorities Programs Evaluation, Washington, DC, 1998-2000.</w:t>
      </w:r>
    </w:p>
    <w:p w14:paraId="4D2A9968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Expert Witness, Mexican American Legal Defense and Educational Fund (MALDEF), October-December, 1998.</w:t>
      </w:r>
    </w:p>
    <w:p w14:paraId="764C091D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Participant, Bi-National Demand Reduction Conference, Office Control Policy, El Paso, TX, March 19-20, 1998.</w:t>
      </w:r>
    </w:p>
    <w:p w14:paraId="5E0691AC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Member, Internal Review Group, National Institute on Drug Abuse (NIDA), Minority Institutions Drug Abuse Research Development Program (MIDARDP), Rockville, Maryland, July 27-28, 1998.</w:t>
      </w:r>
    </w:p>
    <w:p w14:paraId="3D0F624E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Consultant, New England Arts Foundation, 1998.</w:t>
      </w:r>
    </w:p>
    <w:p w14:paraId="123B169E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Faculty Consultant, National Technical Assistance Proposal Development, National Technical Assistance Proposal Development (NTAPD), National Institute on Drug Abuse (NIDA), Howard University, 1996- Present.</w:t>
      </w:r>
    </w:p>
    <w:p w14:paraId="7FDF5B6D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Member, Pan American Health Organization, El Paso, TX, 1996- Present.</w:t>
      </w:r>
    </w:p>
    <w:p w14:paraId="36C34EFF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Member, Committee of Substance Abuse Prevention and Treatment,  World Federation for Mental Health, Cairo, Egypt, 1996.</w:t>
      </w:r>
    </w:p>
    <w:p w14:paraId="7DBA63C6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Regional Chair, Southwest Voter Registration Project, Commemoration Dinner and Conference, September, 1994-1995.</w:t>
      </w:r>
    </w:p>
    <w:p w14:paraId="7292ACA5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Regional Co-Chair, Ninth Annual Texas Awards Dinner, Mexican American Legal Defense and Educational Fund (MALDEF), San Antonio, TX, October 8, 1993.</w:t>
      </w:r>
    </w:p>
    <w:p w14:paraId="7FF630BF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Conducted Briefing for U.S. Hispanic Congressional Caucus, Washington, DC, October 10, 1992.</w:t>
      </w:r>
    </w:p>
    <w:p w14:paraId="22B90480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Member, National Institute of Health, National Institute on Drug Abuse (NIDA) Hispanic Research and Technology Transfer Work Group, 1991- present.</w:t>
      </w:r>
    </w:p>
    <w:p w14:paraId="2EEE78BE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Evaluation Panelist, National Science Foundation (NSF), Graduate Fellowship Review Panels, 1991-1994 and 1998-1999.</w:t>
      </w:r>
    </w:p>
    <w:p w14:paraId="0D9AED7D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Evaluation Panelist, National Research Council (NCR), Interuniversity Grants, 1989-1991.</w:t>
      </w:r>
    </w:p>
    <w:p w14:paraId="0B958D6F" w14:textId="77777777" w:rsidR="00B0640D" w:rsidRPr="0069649E" w:rsidRDefault="00B0640D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Member, NIDA Hispanic Initiative Group, Washington, DC.</w:t>
      </w:r>
    </w:p>
    <w:p w14:paraId="05467104" w14:textId="595E8FE4" w:rsidR="00B0640D" w:rsidRPr="0069649E" w:rsidRDefault="00B0640D" w:rsidP="00410309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end"/>
      </w:r>
    </w:p>
    <w:p w14:paraId="7A6A6A09" w14:textId="77777777" w:rsidR="00B0640D" w:rsidRPr="0069649E" w:rsidRDefault="00B0640D">
      <w:pPr>
        <w:jc w:val="both"/>
        <w:rPr>
          <w:rFonts w:ascii="Garamond" w:hAnsi="Garamond" w:cs="Arial"/>
          <w:b/>
          <w:bCs/>
        </w:rPr>
      </w:pPr>
      <w:r w:rsidRPr="0069649E">
        <w:rPr>
          <w:rFonts w:ascii="Garamond" w:hAnsi="Garamond" w:cs="Arial"/>
          <w:b/>
          <w:bCs/>
        </w:rPr>
        <w:t>International:</w:t>
      </w:r>
    </w:p>
    <w:p w14:paraId="5F72D553" w14:textId="77777777" w:rsidR="00B0640D" w:rsidRPr="0069649E" w:rsidRDefault="00B0640D">
      <w:pPr>
        <w:jc w:val="both"/>
        <w:rPr>
          <w:rFonts w:ascii="Garamond" w:hAnsi="Garamond" w:cs="Arial"/>
          <w:b/>
          <w:bCs/>
        </w:rPr>
      </w:pPr>
      <w:r w:rsidRPr="0069649E">
        <w:rPr>
          <w:rFonts w:ascii="Garamond" w:hAnsi="Garamond" w:cs="Arial"/>
          <w:b/>
          <w:bCs/>
        </w:rPr>
        <w:fldChar w:fldCharType="begin"/>
      </w:r>
      <w:r w:rsidRPr="0069649E">
        <w:rPr>
          <w:rFonts w:ascii="Garamond" w:hAnsi="Garamond" w:cs="Arial"/>
          <w:b/>
          <w:bCs/>
        </w:rPr>
        <w:instrText xml:space="preserve"> ADDIN EN.CITE &lt;EndNote&gt;&lt;Cite&gt;&lt;Year&gt;1996- Present&lt;/Year&gt;&lt;RecNum&gt;185&lt;/RecNum&gt;&lt;MDL&gt;&lt;REFERENCE_TYPE&gt;23&lt;/REFERENCE_TYPE&gt;&lt;REFNUM&gt;185&lt;/REFNUM&gt;&lt;YEAR&gt;1996- Present&lt;/YEAR&gt;&lt;TITLE&gt;Member&lt;/TITLE&gt;&lt;PLACE_PUBLISHED&gt;El Paso, TX&lt;/PLACE_PUBLISHED&gt;&lt;PUBLISHER&gt;Pan American Health Organization&lt;/PUBLISHER&gt;&lt;/MDL&gt;&lt;/Cite&gt;&lt;Cite&gt;&lt;Year&gt;1999&lt;/Year&gt;&lt;RecNum&gt;196&lt;/RecNum&gt;&lt;MDL&gt;&lt;REFERENCE_TYPE&gt;23&lt;/REFERENCE_TYPE&gt;&lt;REFNUM&gt;196&lt;/REFNUM&gt;&lt;YEAR&gt;1999&lt;/YEAR&gt;&lt;TITLE&gt;Delegate&lt;/TITLE&gt;&lt;PUBLISHER&gt;Cuban Cultural and Educational Delegation, William C.Velasquez Institute&lt;/PUBLISHER&gt;&lt;DATE&gt;October 24-30&lt;/DATE&gt;&lt;/MDL&gt;&lt;/Cite&gt;&lt;Cite&gt;&lt;Year&gt;1999&lt;/Year&gt;&lt;RecNum&gt;197&lt;/RecNum&gt;&lt;MDL&gt;&lt;REFERENCE_TYPE&gt;23&lt;/REFERENCE_TYPE&gt;&lt;REFNUM&gt;197&lt;/REFNUM&gt;&lt;YEAR&gt;1999&lt;/YEAR&gt;&lt;TITLE&gt;Coordinator&lt;/TITLE&gt;&lt;PUBLISHER&gt;United Nation&amp;apos;s (UN) National Coordinators of Drug Control Memorandum Countries ( China, Laos, Myuanmar, Cambodia, Thailand, and Vietnam) Delegation to University of Texas at San Antonio&lt;/PUBLISHER&gt;&lt;DATE&gt;December 7-8&lt;/DATE&gt;&lt;/MDL&gt;&lt;/Cite&gt;&lt;Cite&gt;&lt;Year&gt;1996&lt;/Year&gt;&lt;RecNum&gt;182&lt;/RecNum&gt;&lt;MDL&gt;&lt;REFERENCE_TYPE&gt;23&lt;/REFERENCE_TYPE&gt;&lt;REFNUM&gt;182&lt;/REFNUM&gt;&lt;YEAR&gt;1996&lt;/YEAR&gt;&lt;TITLE&gt;Member&lt;/TITLE&gt;&lt;PUBLISHER&gt;Committee of Substance Abuse Prevention and Treatment,  World Federation for Mental Health, Cairo, Egypt&lt;/PUBLISHER&gt;&lt;/MDL&gt;&lt;/Cite&gt;&lt;Cite&gt;&lt;Year&gt;1990-1991&lt;/Year&gt;&lt;RecNum&gt;174&lt;/RecNum&gt;&lt;MDL&gt;&lt;REFERENCE_TYPE&gt;23&lt;/REFERENCE_TYPE&gt;&lt;REFNUM&gt;174&lt;/REFNUM&gt;&lt;YEAR&gt;1990-1991&lt;/YEAR&gt;&lt;TITLE&gt;Election Observer&lt;/TITLE&gt;&lt;PUBLISHER&gt;El Salvadorian Elections (February 1991) and Nicaragua Elections (February, 1990), Southwest Voters Research Institute, Latin America Project&lt;/PUBLISHER&gt;&lt;DATE&gt;February&lt;/DATE&gt;&lt;/MDL&gt;&lt;/Cite&gt;&lt;/EndNote&gt;</w:instrText>
      </w:r>
      <w:r w:rsidRPr="0069649E">
        <w:rPr>
          <w:rFonts w:ascii="Garamond" w:hAnsi="Garamond" w:cs="Arial"/>
          <w:b/>
          <w:bCs/>
        </w:rPr>
        <w:fldChar w:fldCharType="end"/>
      </w:r>
    </w:p>
    <w:p w14:paraId="536ECD4F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REFLIST </w:instrText>
      </w:r>
      <w:r w:rsidRPr="0069649E">
        <w:rPr>
          <w:rFonts w:ascii="Garamond" w:hAnsi="Garamond" w:cs="Arial"/>
        </w:rPr>
        <w:fldChar w:fldCharType="separate"/>
      </w:r>
      <w:r w:rsidRPr="0069649E">
        <w:rPr>
          <w:rFonts w:ascii="Garamond" w:hAnsi="Garamond" w:cs="Arial"/>
        </w:rPr>
        <w:t>Delegate, Cuban Cultural and Educational Delegation, William C.Velasquez Institute, October 24-30, 1999.</w:t>
      </w:r>
    </w:p>
    <w:p w14:paraId="5CC728B6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lastRenderedPageBreak/>
        <w:t>Coordinator, United Nation's (UN) National Coordinators of Drug Control Memorandum Countries (China, Laos, Myuanmar, Cambodia, Thailand, and Vietnam) Delegation to University of Texas at San Antonio, December 7-8, 1999.</w:t>
      </w:r>
    </w:p>
    <w:p w14:paraId="5F71C63A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Member, Pan American Health Organization, El Paso, TX, 1996- Present.</w:t>
      </w:r>
    </w:p>
    <w:p w14:paraId="2ACE7F6E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Member, Committee of Substance Abuse Prevention and Treatment,  World Federation for Mental Health, Cairo, Egypt, 1996.</w:t>
      </w:r>
    </w:p>
    <w:p w14:paraId="4EFB6910" w14:textId="77777777" w:rsidR="00B0640D" w:rsidRPr="0069649E" w:rsidRDefault="00B0640D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Election Observer, El Salvadorian Elections (February 1991) and Nicaragua Elections (February, 1990), Southwest Voters Research Institute, Latin America Project, February, 1990-1991.</w:t>
      </w:r>
    </w:p>
    <w:p w14:paraId="0C597A28" w14:textId="407069AD" w:rsidR="00C84F90" w:rsidRPr="0069649E" w:rsidRDefault="00B0640D" w:rsidP="0069649E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end"/>
      </w:r>
    </w:p>
    <w:p w14:paraId="5FAFFFBC" w14:textId="77777777" w:rsidR="00C84F90" w:rsidRPr="0069649E" w:rsidRDefault="00C84F90">
      <w:pPr>
        <w:ind w:left="720" w:hanging="720"/>
        <w:jc w:val="both"/>
        <w:rPr>
          <w:rFonts w:ascii="Garamond" w:hAnsi="Garamond" w:cs="Arial"/>
        </w:rPr>
      </w:pPr>
    </w:p>
    <w:p w14:paraId="2DA5E1CB" w14:textId="77777777" w:rsidR="00B0640D" w:rsidRPr="0069649E" w:rsidRDefault="00B0640D">
      <w:pPr>
        <w:pStyle w:val="Heading1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FELLOWSHIPS AND AWARDS</w:t>
      </w:r>
    </w:p>
    <w:p w14:paraId="4FD3F506" w14:textId="77777777" w:rsidR="00B0640D" w:rsidRPr="0069649E" w:rsidRDefault="00B0640D">
      <w:pPr>
        <w:jc w:val="both"/>
        <w:rPr>
          <w:rFonts w:ascii="Garamond" w:hAnsi="Garamond" w:cs="Arial"/>
        </w:rPr>
      </w:pPr>
    </w:p>
    <w:p w14:paraId="116BBD93" w14:textId="77777777" w:rsidR="00B0640D" w:rsidRPr="0069649E" w:rsidRDefault="00B0640D">
      <w:pPr>
        <w:spacing w:after="240"/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begin"/>
      </w:r>
      <w:r w:rsidRPr="0069649E">
        <w:rPr>
          <w:rFonts w:ascii="Garamond" w:hAnsi="Garamond" w:cs="Arial"/>
        </w:rPr>
        <w:instrText xml:space="preserve"> ADDIN EN.REFLIST </w:instrText>
      </w:r>
      <w:r w:rsidRPr="0069649E">
        <w:rPr>
          <w:rFonts w:ascii="Garamond" w:hAnsi="Garamond" w:cs="Arial"/>
        </w:rPr>
        <w:fldChar w:fldCharType="separate"/>
      </w:r>
      <w:r w:rsidRPr="0069649E">
        <w:rPr>
          <w:rFonts w:ascii="Garamond" w:hAnsi="Garamond" w:cs="Arial"/>
        </w:rPr>
        <w:t>Visiting Scholar, The University of Houston, Department of Sociology and Mexican American Studies, 1992-1993.</w:t>
      </w:r>
    </w:p>
    <w:p w14:paraId="6D54746F" w14:textId="77777777" w:rsidR="00B0640D" w:rsidRPr="0069649E" w:rsidRDefault="00B0640D">
      <w:pPr>
        <w:ind w:left="720" w:hanging="720"/>
        <w:jc w:val="both"/>
        <w:rPr>
          <w:rFonts w:ascii="Garamond" w:hAnsi="Garamond" w:cs="Arial"/>
          <w:lang w:val="es-MX"/>
        </w:rPr>
      </w:pPr>
      <w:r w:rsidRPr="0069649E">
        <w:rPr>
          <w:rFonts w:ascii="Garamond" w:hAnsi="Garamond" w:cs="Arial"/>
          <w:lang w:val="es-MX"/>
        </w:rPr>
        <w:t>Fulbright Scholar, Mexico City, Universidad Nacional Autónoma de México, ENEP, Acatlán, and La Universidad Autonóma, Metropolitana, Atzcapotzalco, 1987-1988.</w:t>
      </w:r>
    </w:p>
    <w:p w14:paraId="5C03C3D4" w14:textId="77777777" w:rsidR="000D5AC7" w:rsidRPr="0069649E" w:rsidRDefault="000D5AC7" w:rsidP="000D5AC7">
      <w:pPr>
        <w:jc w:val="both"/>
        <w:rPr>
          <w:rFonts w:ascii="Garamond" w:hAnsi="Garamond" w:cs="Arial"/>
          <w:lang w:val="es-MX"/>
        </w:rPr>
      </w:pPr>
    </w:p>
    <w:p w14:paraId="177C7F73" w14:textId="77777777" w:rsidR="000D5AC7" w:rsidRPr="0069649E" w:rsidRDefault="000D5AC7" w:rsidP="000D5AC7">
      <w:pPr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 xml:space="preserve">Scott Greer Award: Postgraduate Achievement in Advancing Understanding of Urban Social </w:t>
      </w:r>
      <w:r w:rsidRPr="0069649E">
        <w:rPr>
          <w:rFonts w:ascii="Garamond" w:hAnsi="Garamond" w:cs="Arial"/>
        </w:rPr>
        <w:tab/>
        <w:t>Institutions.  University of Wisconsin-Milwaukee.  Urban Studies Program, May 7, 2005.</w:t>
      </w:r>
    </w:p>
    <w:p w14:paraId="1E3213AE" w14:textId="77777777" w:rsidR="00420CFB" w:rsidRPr="0069649E" w:rsidRDefault="00420CFB">
      <w:pPr>
        <w:ind w:left="720" w:hanging="720"/>
        <w:jc w:val="both"/>
        <w:rPr>
          <w:rFonts w:ascii="Garamond" w:hAnsi="Garamond" w:cs="Arial"/>
        </w:rPr>
      </w:pPr>
    </w:p>
    <w:p w14:paraId="0229B6D5" w14:textId="77777777" w:rsidR="00B0640D" w:rsidRPr="0069649E" w:rsidRDefault="00B0640D" w:rsidP="00D021F1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fldChar w:fldCharType="end"/>
      </w:r>
      <w:r w:rsidR="00D021F1" w:rsidRPr="0069649E">
        <w:rPr>
          <w:rFonts w:ascii="Garamond" w:hAnsi="Garamond" w:cs="Arial"/>
          <w:color w:val="000000"/>
        </w:rPr>
        <w:t>National Award of Excellence</w:t>
      </w:r>
      <w:r w:rsidR="00D021F1" w:rsidRPr="0069649E">
        <w:rPr>
          <w:rFonts w:ascii="Garamond" w:hAnsi="Garamond" w:cs="Arial"/>
        </w:rPr>
        <w:t xml:space="preserve"> for Mentoring</w:t>
      </w:r>
      <w:r w:rsidR="00420CFB" w:rsidRPr="0069649E">
        <w:rPr>
          <w:rFonts w:ascii="Garamond" w:hAnsi="Garamond" w:cs="Arial"/>
        </w:rPr>
        <w:t>, National Hispanic Science Network on Drug Abuse, Scottsdale AZ, 2006.</w:t>
      </w:r>
    </w:p>
    <w:p w14:paraId="1557BAD6" w14:textId="77777777" w:rsidR="00420CFB" w:rsidRPr="0069649E" w:rsidRDefault="00420CFB">
      <w:pPr>
        <w:jc w:val="both"/>
        <w:rPr>
          <w:rFonts w:ascii="Garamond" w:hAnsi="Garamond" w:cs="Arial"/>
        </w:rPr>
      </w:pPr>
    </w:p>
    <w:p w14:paraId="61A752B9" w14:textId="77777777" w:rsidR="00CB7EDD" w:rsidRPr="0069649E" w:rsidRDefault="00CB7EDD" w:rsidP="002B5C3A">
      <w:pPr>
        <w:ind w:left="720" w:hanging="720"/>
        <w:jc w:val="both"/>
        <w:rPr>
          <w:rFonts w:ascii="Garamond" w:hAnsi="Garamond" w:cs="Arial"/>
        </w:rPr>
      </w:pPr>
      <w:r w:rsidRPr="0069649E">
        <w:rPr>
          <w:rFonts w:ascii="Garamond" w:hAnsi="Garamond" w:cs="Arial"/>
        </w:rPr>
        <w:t>Senior Scholar Award, Society for the Study of Social Problems; Drinking and Drugs Division. San Francisco, CA.  August, 2009</w:t>
      </w:r>
    </w:p>
    <w:p w14:paraId="6B1D6FC7" w14:textId="77777777" w:rsidR="002B5C3A" w:rsidRPr="0069649E" w:rsidRDefault="002B5C3A" w:rsidP="002B5C3A">
      <w:pPr>
        <w:ind w:left="720" w:hanging="720"/>
        <w:jc w:val="both"/>
        <w:rPr>
          <w:rFonts w:ascii="Garamond" w:hAnsi="Garamond" w:cs="Arial"/>
          <w:color w:val="000000"/>
        </w:rPr>
      </w:pPr>
    </w:p>
    <w:p w14:paraId="635606B3" w14:textId="687B77D6" w:rsidR="002B5C3A" w:rsidRPr="0069649E" w:rsidRDefault="002B5C3A" w:rsidP="00351E4C">
      <w:pPr>
        <w:ind w:left="720" w:hanging="720"/>
        <w:rPr>
          <w:rFonts w:ascii="Garamond" w:hAnsi="Garamond" w:cs="Arial"/>
          <w:color w:val="000000"/>
        </w:rPr>
      </w:pPr>
      <w:r w:rsidRPr="0069649E">
        <w:rPr>
          <w:rFonts w:ascii="Garamond" w:hAnsi="Garamond" w:cs="Arial"/>
          <w:color w:val="000000"/>
        </w:rPr>
        <w:t>National Award of Excellence Senior Research Scientist, National Hispanic Science Network on Drug Abuse.  Miami, FL.  October 2009</w:t>
      </w:r>
      <w:r w:rsidR="00351E4C" w:rsidRPr="0069649E">
        <w:rPr>
          <w:rFonts w:ascii="Garamond" w:hAnsi="Garamond" w:cs="Arial"/>
          <w:color w:val="000000"/>
        </w:rPr>
        <w:br/>
      </w:r>
    </w:p>
    <w:p w14:paraId="234AB9C9" w14:textId="77777777" w:rsidR="00410309" w:rsidRPr="0069649E" w:rsidRDefault="00410309" w:rsidP="00351E4C">
      <w:pPr>
        <w:ind w:left="720" w:hanging="720"/>
        <w:rPr>
          <w:rFonts w:ascii="Garamond" w:hAnsi="Garamond" w:cs="Arial"/>
          <w:color w:val="000000"/>
        </w:rPr>
      </w:pPr>
    </w:p>
    <w:p w14:paraId="63B143F4" w14:textId="7364FE00" w:rsidR="00351E4C" w:rsidRPr="0069649E" w:rsidRDefault="00351E4C" w:rsidP="00351E4C">
      <w:pPr>
        <w:rPr>
          <w:rFonts w:ascii="Garamond" w:hAnsi="Garamond" w:cs="Arial"/>
          <w:b/>
          <w:color w:val="000000"/>
        </w:rPr>
      </w:pPr>
      <w:r w:rsidRPr="0069649E">
        <w:rPr>
          <w:rFonts w:ascii="Garamond" w:hAnsi="Garamond" w:cs="Arial"/>
          <w:b/>
          <w:color w:val="000000"/>
        </w:rPr>
        <w:t>STUDENT COMMITTEES AND MENTORING</w:t>
      </w:r>
    </w:p>
    <w:p w14:paraId="245E35F0" w14:textId="77777777" w:rsidR="00351E4C" w:rsidRPr="0069649E" w:rsidRDefault="00351E4C" w:rsidP="00351E4C">
      <w:pPr>
        <w:rPr>
          <w:rFonts w:ascii="Garamond" w:hAnsi="Garamond" w:cs="Arial"/>
          <w:b/>
          <w:color w:val="000000"/>
        </w:rPr>
      </w:pPr>
    </w:p>
    <w:p w14:paraId="4D481120" w14:textId="60C5E9C4" w:rsidR="00351E4C" w:rsidRPr="0069649E" w:rsidRDefault="00351E4C" w:rsidP="00351E4C">
      <w:pPr>
        <w:rPr>
          <w:rFonts w:ascii="Garamond" w:hAnsi="Garamond" w:cs="Arial"/>
          <w:color w:val="000000"/>
          <w:u w:val="single"/>
        </w:rPr>
      </w:pPr>
      <w:r w:rsidRPr="0069649E">
        <w:rPr>
          <w:rFonts w:ascii="Garamond" w:hAnsi="Garamond" w:cs="Arial"/>
          <w:color w:val="000000"/>
          <w:u w:val="single"/>
        </w:rPr>
        <w:t>University of Southern California</w:t>
      </w:r>
    </w:p>
    <w:p w14:paraId="5DFF57BF" w14:textId="77777777" w:rsidR="00351E4C" w:rsidRPr="0069649E" w:rsidRDefault="00351E4C" w:rsidP="00351E4C">
      <w:pPr>
        <w:rPr>
          <w:rFonts w:ascii="Garamond" w:hAnsi="Garamond" w:cs="Arial"/>
          <w:color w:val="000000"/>
        </w:rPr>
      </w:pPr>
    </w:p>
    <w:p w14:paraId="23DD7B04" w14:textId="3D3CB7BF" w:rsidR="00351E4C" w:rsidRPr="0069649E" w:rsidRDefault="00351E4C" w:rsidP="00867B33">
      <w:pPr>
        <w:ind w:left="2160" w:hanging="2160"/>
        <w:rPr>
          <w:rFonts w:ascii="Garamond" w:hAnsi="Garamond"/>
        </w:rPr>
      </w:pPr>
      <w:r w:rsidRPr="0069649E">
        <w:rPr>
          <w:rFonts w:ascii="Garamond" w:hAnsi="Garamond"/>
        </w:rPr>
        <w:t xml:space="preserve">2014 – </w:t>
      </w:r>
      <w:r w:rsidR="00410309" w:rsidRPr="0069649E">
        <w:rPr>
          <w:rFonts w:ascii="Garamond" w:hAnsi="Garamond"/>
        </w:rPr>
        <w:t>P</w:t>
      </w:r>
      <w:r w:rsidRPr="0069649E">
        <w:rPr>
          <w:rFonts w:ascii="Garamond" w:hAnsi="Garamond"/>
        </w:rPr>
        <w:t>resent</w:t>
      </w:r>
      <w:r w:rsidRPr="0069649E">
        <w:rPr>
          <w:rFonts w:ascii="Garamond" w:hAnsi="Garamond"/>
        </w:rPr>
        <w:tab/>
        <w:t xml:space="preserve">Ph.D. Mentor, </w:t>
      </w:r>
      <w:r w:rsidRPr="0069649E">
        <w:rPr>
          <w:rFonts w:ascii="Garamond" w:hAnsi="Garamond"/>
          <w:b/>
        </w:rPr>
        <w:t>Tasha Purdue</w:t>
      </w:r>
      <w:r w:rsidRPr="0069649E">
        <w:rPr>
          <w:rFonts w:ascii="Garamond" w:hAnsi="Garamond"/>
        </w:rPr>
        <w:t>, School of Social Work</w:t>
      </w:r>
    </w:p>
    <w:p w14:paraId="02C508D2" w14:textId="77777777" w:rsidR="00351E4C" w:rsidRPr="0069649E" w:rsidRDefault="00351E4C" w:rsidP="00351E4C">
      <w:pPr>
        <w:ind w:left="2160" w:hanging="2160"/>
        <w:jc w:val="both"/>
        <w:rPr>
          <w:rFonts w:ascii="Garamond" w:hAnsi="Garamond"/>
        </w:rPr>
      </w:pPr>
    </w:p>
    <w:p w14:paraId="5BF014E3" w14:textId="4907D182" w:rsidR="00351E4C" w:rsidRPr="0069649E" w:rsidRDefault="00351E4C" w:rsidP="00867B33">
      <w:pPr>
        <w:ind w:left="2160" w:hanging="2160"/>
        <w:rPr>
          <w:rFonts w:ascii="Garamond" w:hAnsi="Garamond"/>
        </w:rPr>
      </w:pPr>
      <w:r w:rsidRPr="0069649E">
        <w:rPr>
          <w:rFonts w:ascii="Garamond" w:hAnsi="Garamond"/>
        </w:rPr>
        <w:t xml:space="preserve">2014 – </w:t>
      </w:r>
      <w:r w:rsidR="00410309" w:rsidRPr="0069649E">
        <w:rPr>
          <w:rFonts w:ascii="Garamond" w:hAnsi="Garamond"/>
        </w:rPr>
        <w:t>P</w:t>
      </w:r>
      <w:r w:rsidRPr="0069649E">
        <w:rPr>
          <w:rFonts w:ascii="Garamond" w:hAnsi="Garamond"/>
        </w:rPr>
        <w:t>resent</w:t>
      </w:r>
      <w:r w:rsidRPr="0069649E">
        <w:rPr>
          <w:rFonts w:ascii="Garamond" w:hAnsi="Garamond"/>
        </w:rPr>
        <w:tab/>
        <w:t xml:space="preserve">Ph.D. Mentor, </w:t>
      </w:r>
      <w:proofErr w:type="spellStart"/>
      <w:r w:rsidR="005A1F1E">
        <w:rPr>
          <w:rFonts w:ascii="Garamond" w:hAnsi="Garamond"/>
          <w:b/>
        </w:rPr>
        <w:t>Qi</w:t>
      </w:r>
      <w:r w:rsidRPr="0069649E">
        <w:rPr>
          <w:rFonts w:ascii="Garamond" w:hAnsi="Garamond"/>
          <w:b/>
        </w:rPr>
        <w:t>anwei</w:t>
      </w:r>
      <w:proofErr w:type="spellEnd"/>
      <w:r w:rsidRPr="0069649E">
        <w:rPr>
          <w:rFonts w:ascii="Garamond" w:hAnsi="Garamond"/>
          <w:b/>
        </w:rPr>
        <w:t xml:space="preserve"> Zhao</w:t>
      </w:r>
      <w:r w:rsidRPr="0069649E">
        <w:rPr>
          <w:rFonts w:ascii="Garamond" w:hAnsi="Garamond"/>
        </w:rPr>
        <w:t>, School of Social Work</w:t>
      </w:r>
    </w:p>
    <w:p w14:paraId="241ACC3D" w14:textId="77777777" w:rsidR="00A273A6" w:rsidRPr="0069649E" w:rsidRDefault="00A273A6" w:rsidP="00867B33">
      <w:pPr>
        <w:ind w:left="2160" w:hanging="2160"/>
        <w:rPr>
          <w:rFonts w:ascii="Garamond" w:hAnsi="Garamond"/>
        </w:rPr>
      </w:pPr>
    </w:p>
    <w:p w14:paraId="75B011B3" w14:textId="5EC5D5B6" w:rsidR="00410309" w:rsidRPr="0069649E" w:rsidRDefault="00410309" w:rsidP="00410309">
      <w:pPr>
        <w:ind w:left="2160" w:hanging="2160"/>
        <w:rPr>
          <w:rFonts w:ascii="Garamond" w:hAnsi="Garamond"/>
        </w:rPr>
      </w:pPr>
      <w:r w:rsidRPr="0069649E">
        <w:rPr>
          <w:rFonts w:ascii="Garamond" w:hAnsi="Garamond"/>
        </w:rPr>
        <w:t xml:space="preserve">2014 – </w:t>
      </w:r>
      <w:r w:rsidR="006544DC">
        <w:rPr>
          <w:rFonts w:ascii="Garamond" w:hAnsi="Garamond"/>
        </w:rPr>
        <w:t>2016</w:t>
      </w:r>
      <w:r w:rsidRPr="0069649E">
        <w:rPr>
          <w:rFonts w:ascii="Garamond" w:hAnsi="Garamond"/>
        </w:rPr>
        <w:tab/>
        <w:t xml:space="preserve">Graduate Student Mentor, </w:t>
      </w:r>
      <w:r w:rsidRPr="0069649E">
        <w:rPr>
          <w:rFonts w:ascii="Garamond" w:hAnsi="Garamond"/>
          <w:b/>
        </w:rPr>
        <w:t>Jessica Frankeberger</w:t>
      </w:r>
      <w:r w:rsidRPr="0069649E">
        <w:rPr>
          <w:rFonts w:ascii="Garamond" w:hAnsi="Garamond"/>
        </w:rPr>
        <w:t>, Preventive Medicine</w:t>
      </w:r>
    </w:p>
    <w:p w14:paraId="1DB64CE1" w14:textId="77777777" w:rsidR="00410309" w:rsidRPr="0069649E" w:rsidRDefault="00410309" w:rsidP="00867B33">
      <w:pPr>
        <w:ind w:left="2160" w:hanging="2160"/>
        <w:rPr>
          <w:rFonts w:ascii="Garamond" w:hAnsi="Garamond"/>
        </w:rPr>
      </w:pPr>
    </w:p>
    <w:p w14:paraId="647D2012" w14:textId="7EA4088B" w:rsidR="00351E4C" w:rsidRPr="0069649E" w:rsidRDefault="00A273A6" w:rsidP="00410309">
      <w:pPr>
        <w:ind w:left="2160" w:hanging="2160"/>
        <w:rPr>
          <w:rFonts w:ascii="Garamond" w:hAnsi="Garamond"/>
        </w:rPr>
      </w:pPr>
      <w:r w:rsidRPr="0069649E">
        <w:rPr>
          <w:rFonts w:ascii="Garamond" w:hAnsi="Garamond"/>
        </w:rPr>
        <w:t xml:space="preserve">2014 – </w:t>
      </w:r>
      <w:r w:rsidR="00766B36" w:rsidRPr="0069649E">
        <w:rPr>
          <w:rFonts w:ascii="Garamond" w:hAnsi="Garamond"/>
        </w:rPr>
        <w:t>2015</w:t>
      </w:r>
      <w:r w:rsidRPr="0069649E">
        <w:rPr>
          <w:rFonts w:ascii="Garamond" w:hAnsi="Garamond"/>
        </w:rPr>
        <w:tab/>
        <w:t xml:space="preserve">Ph.D. Mentor, Visiting Scholar, </w:t>
      </w:r>
      <w:r w:rsidRPr="0069649E">
        <w:rPr>
          <w:rFonts w:ascii="Garamond" w:hAnsi="Garamond"/>
          <w:b/>
        </w:rPr>
        <w:t>Fabiola Leal</w:t>
      </w:r>
      <w:r w:rsidRPr="0069649E">
        <w:rPr>
          <w:rFonts w:ascii="Garamond" w:hAnsi="Garamond"/>
        </w:rPr>
        <w:t>, School of Social Work</w:t>
      </w:r>
    </w:p>
    <w:p w14:paraId="67EB39F0" w14:textId="77777777" w:rsidR="00351E4C" w:rsidRPr="0069649E" w:rsidRDefault="00351E4C" w:rsidP="00351E4C">
      <w:pPr>
        <w:ind w:left="2160" w:hanging="2160"/>
        <w:jc w:val="both"/>
        <w:rPr>
          <w:rFonts w:ascii="Garamond" w:hAnsi="Garamond"/>
        </w:rPr>
      </w:pPr>
    </w:p>
    <w:p w14:paraId="461AA98B" w14:textId="2EEB32ED" w:rsidR="00351E4C" w:rsidRPr="0069649E" w:rsidRDefault="00351E4C" w:rsidP="00867B33">
      <w:pPr>
        <w:ind w:left="2160" w:hanging="2160"/>
        <w:rPr>
          <w:rFonts w:ascii="Garamond" w:hAnsi="Garamond"/>
        </w:rPr>
      </w:pPr>
      <w:r w:rsidRPr="0069649E">
        <w:rPr>
          <w:rFonts w:ascii="Garamond" w:hAnsi="Garamond"/>
        </w:rPr>
        <w:t xml:space="preserve">2014 – </w:t>
      </w:r>
      <w:r w:rsidR="00766B36" w:rsidRPr="0069649E">
        <w:rPr>
          <w:rFonts w:ascii="Garamond" w:hAnsi="Garamond"/>
        </w:rPr>
        <w:t>2015</w:t>
      </w:r>
      <w:r w:rsidRPr="0069649E">
        <w:rPr>
          <w:rFonts w:ascii="Garamond" w:hAnsi="Garamond"/>
        </w:rPr>
        <w:tab/>
        <w:t xml:space="preserve">Graduate MSW Student Mentor, </w:t>
      </w:r>
      <w:r w:rsidRPr="0069649E">
        <w:rPr>
          <w:rFonts w:ascii="Garamond" w:hAnsi="Garamond"/>
          <w:b/>
        </w:rPr>
        <w:t>Berenice Castillo</w:t>
      </w:r>
      <w:r w:rsidRPr="0069649E">
        <w:rPr>
          <w:rFonts w:ascii="Garamond" w:hAnsi="Garamond"/>
        </w:rPr>
        <w:t>, School of Social Work</w:t>
      </w:r>
    </w:p>
    <w:p w14:paraId="390CCAB1" w14:textId="77777777" w:rsidR="00A273A6" w:rsidRPr="0069649E" w:rsidRDefault="00A273A6" w:rsidP="00867B33">
      <w:pPr>
        <w:ind w:left="2160" w:hanging="2160"/>
        <w:rPr>
          <w:rFonts w:ascii="Garamond" w:hAnsi="Garamond"/>
        </w:rPr>
      </w:pPr>
    </w:p>
    <w:p w14:paraId="4634038B" w14:textId="77777777" w:rsidR="00351E4C" w:rsidRPr="0069649E" w:rsidRDefault="00351E4C" w:rsidP="00867B33">
      <w:pPr>
        <w:ind w:left="2160" w:hanging="2160"/>
        <w:rPr>
          <w:rFonts w:ascii="Garamond" w:hAnsi="Garamond"/>
        </w:rPr>
      </w:pPr>
      <w:r w:rsidRPr="0069649E">
        <w:rPr>
          <w:rFonts w:ascii="Garamond" w:hAnsi="Garamond"/>
        </w:rPr>
        <w:lastRenderedPageBreak/>
        <w:t>2012 – 2014</w:t>
      </w:r>
      <w:r w:rsidRPr="0069649E">
        <w:rPr>
          <w:rFonts w:ascii="Garamond" w:hAnsi="Garamond"/>
        </w:rPr>
        <w:tab/>
        <w:t xml:space="preserve">USC Undergraduate Honors Mentor, </w:t>
      </w:r>
      <w:r w:rsidRPr="0069649E">
        <w:rPr>
          <w:rFonts w:ascii="Garamond" w:hAnsi="Garamond"/>
          <w:b/>
        </w:rPr>
        <w:t>Tanya Behnam</w:t>
      </w:r>
      <w:r w:rsidRPr="0069649E">
        <w:rPr>
          <w:rFonts w:ascii="Garamond" w:hAnsi="Garamond"/>
        </w:rPr>
        <w:t>.  Department of Psychology Honors Program.</w:t>
      </w:r>
    </w:p>
    <w:p w14:paraId="5478D1D9" w14:textId="77777777" w:rsidR="00351E4C" w:rsidRPr="0069649E" w:rsidRDefault="00351E4C" w:rsidP="00351E4C">
      <w:pPr>
        <w:ind w:left="720" w:hanging="720"/>
        <w:jc w:val="both"/>
        <w:rPr>
          <w:rFonts w:ascii="Garamond" w:hAnsi="Garamond"/>
        </w:rPr>
      </w:pPr>
    </w:p>
    <w:p w14:paraId="733F72FF" w14:textId="5441BEFC" w:rsidR="00351E4C" w:rsidRPr="0069649E" w:rsidRDefault="00351E4C" w:rsidP="00351E4C">
      <w:pPr>
        <w:ind w:left="720" w:hanging="720"/>
        <w:jc w:val="both"/>
        <w:rPr>
          <w:rFonts w:ascii="Garamond" w:hAnsi="Garamond"/>
          <w:u w:val="single"/>
        </w:rPr>
      </w:pPr>
      <w:r w:rsidRPr="0069649E">
        <w:rPr>
          <w:rFonts w:ascii="Garamond" w:hAnsi="Garamond"/>
          <w:u w:val="single"/>
        </w:rPr>
        <w:t>University of Colorado at Boulder</w:t>
      </w:r>
    </w:p>
    <w:p w14:paraId="642B8770" w14:textId="77777777" w:rsidR="00351E4C" w:rsidRPr="0069649E" w:rsidRDefault="00351E4C" w:rsidP="00351E4C">
      <w:pPr>
        <w:ind w:left="720" w:hanging="720"/>
        <w:jc w:val="both"/>
        <w:rPr>
          <w:rFonts w:ascii="Garamond" w:hAnsi="Garamond"/>
        </w:rPr>
      </w:pPr>
    </w:p>
    <w:p w14:paraId="74F7B59E" w14:textId="4A249C1A" w:rsidR="00351E4C" w:rsidRPr="0069649E" w:rsidRDefault="005A1F1E" w:rsidP="00867B33">
      <w:pPr>
        <w:ind w:left="2160" w:hanging="2160"/>
        <w:rPr>
          <w:rFonts w:ascii="Garamond" w:hAnsi="Garamond"/>
        </w:rPr>
      </w:pPr>
      <w:r>
        <w:rPr>
          <w:rFonts w:ascii="Garamond" w:hAnsi="Garamond"/>
        </w:rPr>
        <w:t>2016</w:t>
      </w:r>
      <w:r w:rsidR="00351E4C" w:rsidRPr="0069649E">
        <w:rPr>
          <w:rFonts w:ascii="Garamond" w:hAnsi="Garamond"/>
        </w:rPr>
        <w:tab/>
        <w:t xml:space="preserve">Dissertation Committee Member, </w:t>
      </w:r>
      <w:r w:rsidR="00351E4C" w:rsidRPr="0069649E">
        <w:rPr>
          <w:rFonts w:ascii="Garamond" w:hAnsi="Garamond"/>
          <w:b/>
        </w:rPr>
        <w:t>Kathryn M. Nowotny</w:t>
      </w:r>
      <w:r w:rsidR="00351E4C" w:rsidRPr="0069649E">
        <w:rPr>
          <w:rFonts w:ascii="Garamond" w:hAnsi="Garamond"/>
        </w:rPr>
        <w:t>. Department of Sociology, Colorado University, Boulder.</w:t>
      </w:r>
    </w:p>
    <w:p w14:paraId="732C7913" w14:textId="77777777" w:rsidR="00351E4C" w:rsidRPr="0069649E" w:rsidRDefault="00351E4C" w:rsidP="00351E4C">
      <w:pPr>
        <w:ind w:left="2160" w:hanging="2160"/>
        <w:jc w:val="both"/>
        <w:rPr>
          <w:rFonts w:ascii="Garamond" w:hAnsi="Garamond"/>
        </w:rPr>
      </w:pPr>
    </w:p>
    <w:p w14:paraId="2288C11B" w14:textId="7948A69B" w:rsidR="00351E4C" w:rsidRPr="0069649E" w:rsidRDefault="00351E4C" w:rsidP="00351E4C">
      <w:pPr>
        <w:rPr>
          <w:rFonts w:ascii="Garamond" w:hAnsi="Garamond" w:cs="Arial"/>
          <w:color w:val="000000"/>
          <w:u w:val="single"/>
        </w:rPr>
      </w:pPr>
      <w:r w:rsidRPr="0069649E">
        <w:rPr>
          <w:rFonts w:ascii="Garamond" w:hAnsi="Garamond" w:cs="Arial"/>
          <w:color w:val="000000"/>
          <w:u w:val="single"/>
        </w:rPr>
        <w:t xml:space="preserve">University of Tennessee </w:t>
      </w:r>
    </w:p>
    <w:p w14:paraId="0C2DB5FB" w14:textId="77777777" w:rsidR="00351E4C" w:rsidRPr="0069649E" w:rsidRDefault="00351E4C" w:rsidP="00351E4C">
      <w:pPr>
        <w:rPr>
          <w:rFonts w:ascii="Garamond" w:hAnsi="Garamond" w:cs="Arial"/>
          <w:color w:val="000000"/>
          <w:u w:val="single"/>
        </w:rPr>
      </w:pPr>
    </w:p>
    <w:p w14:paraId="50AB1D33" w14:textId="11A3CAF2" w:rsidR="00351E4C" w:rsidRPr="0069649E" w:rsidRDefault="00410309" w:rsidP="00351E4C">
      <w:pPr>
        <w:rPr>
          <w:rFonts w:ascii="Garamond" w:hAnsi="Garamond" w:cs="Arial"/>
          <w:color w:val="000000"/>
        </w:rPr>
      </w:pPr>
      <w:r w:rsidRPr="0069649E">
        <w:rPr>
          <w:rFonts w:ascii="Garamond" w:hAnsi="Garamond" w:cs="Arial"/>
          <w:color w:val="000000"/>
        </w:rPr>
        <w:t>2011 – P</w:t>
      </w:r>
      <w:r w:rsidR="00D100C1" w:rsidRPr="0069649E">
        <w:rPr>
          <w:rFonts w:ascii="Garamond" w:hAnsi="Garamond" w:cs="Arial"/>
          <w:color w:val="000000"/>
        </w:rPr>
        <w:t>resent</w:t>
      </w:r>
      <w:r w:rsidR="00D100C1" w:rsidRPr="0069649E">
        <w:rPr>
          <w:rFonts w:ascii="Garamond" w:hAnsi="Garamond" w:cs="Arial"/>
          <w:b/>
          <w:color w:val="000000"/>
        </w:rPr>
        <w:t xml:space="preserve"> </w:t>
      </w:r>
      <w:r w:rsidR="00D100C1" w:rsidRPr="0069649E">
        <w:rPr>
          <w:rFonts w:ascii="Garamond" w:hAnsi="Garamond" w:cs="Arial"/>
          <w:b/>
          <w:color w:val="000000"/>
        </w:rPr>
        <w:tab/>
      </w:r>
      <w:r w:rsidR="00C76E91" w:rsidRPr="0069649E">
        <w:rPr>
          <w:rFonts w:ascii="Garamond" w:hAnsi="Garamond" w:cs="Arial"/>
          <w:bCs/>
        </w:rPr>
        <w:t>Interdisciplinary Research Training Institute on Hispanic Drug Abuse</w:t>
      </w:r>
      <w:r w:rsidR="00C76E91" w:rsidRPr="0069649E">
        <w:rPr>
          <w:rFonts w:ascii="Garamond" w:hAnsi="Garamond" w:cs="Arial"/>
          <w:b/>
          <w:color w:val="000000"/>
        </w:rPr>
        <w:t xml:space="preserve"> </w:t>
      </w:r>
      <w:r w:rsidR="00C76E91" w:rsidRPr="0069649E">
        <w:rPr>
          <w:rFonts w:ascii="Garamond" w:hAnsi="Garamond" w:cs="Arial"/>
          <w:b/>
          <w:color w:val="000000"/>
        </w:rPr>
        <w:tab/>
      </w:r>
      <w:r w:rsidR="00C76E91" w:rsidRPr="0069649E">
        <w:rPr>
          <w:rFonts w:ascii="Garamond" w:hAnsi="Garamond" w:cs="Arial"/>
          <w:b/>
          <w:color w:val="000000"/>
        </w:rPr>
        <w:tab/>
      </w:r>
      <w:r w:rsidR="00C76E91" w:rsidRPr="0069649E">
        <w:rPr>
          <w:rFonts w:ascii="Garamond" w:hAnsi="Garamond" w:cs="Arial"/>
          <w:b/>
          <w:color w:val="000000"/>
        </w:rPr>
        <w:tab/>
      </w:r>
      <w:r w:rsidR="00C76E91" w:rsidRPr="0069649E">
        <w:rPr>
          <w:rFonts w:ascii="Garamond" w:hAnsi="Garamond" w:cs="Arial"/>
          <w:b/>
          <w:color w:val="000000"/>
        </w:rPr>
        <w:tab/>
      </w:r>
      <w:r w:rsidR="00C76E91" w:rsidRPr="0069649E">
        <w:rPr>
          <w:rFonts w:ascii="Garamond" w:hAnsi="Garamond" w:cs="Arial"/>
          <w:color w:val="000000"/>
        </w:rPr>
        <w:t>Mentor</w:t>
      </w:r>
      <w:r w:rsidR="00C76E91" w:rsidRPr="0069649E">
        <w:rPr>
          <w:rFonts w:ascii="Garamond" w:hAnsi="Garamond" w:cs="Arial"/>
          <w:b/>
          <w:color w:val="000000"/>
        </w:rPr>
        <w:t xml:space="preserve"> </w:t>
      </w:r>
      <w:r w:rsidR="00351E4C" w:rsidRPr="0069649E">
        <w:rPr>
          <w:rFonts w:ascii="Garamond" w:hAnsi="Garamond" w:cs="Arial"/>
          <w:b/>
          <w:color w:val="000000"/>
        </w:rPr>
        <w:t xml:space="preserve">Robert Duran, </w:t>
      </w:r>
      <w:r w:rsidR="00351E4C" w:rsidRPr="0069649E">
        <w:rPr>
          <w:rFonts w:ascii="Garamond" w:hAnsi="Garamond" w:cs="Arial"/>
          <w:color w:val="000000"/>
        </w:rPr>
        <w:t xml:space="preserve">Department of Sociology, </w:t>
      </w:r>
      <w:proofErr w:type="gramStart"/>
      <w:r w:rsidR="00351E4C" w:rsidRPr="0069649E">
        <w:rPr>
          <w:rFonts w:ascii="Garamond" w:hAnsi="Garamond" w:cs="Arial"/>
          <w:color w:val="000000"/>
        </w:rPr>
        <w:t>University</w:t>
      </w:r>
      <w:proofErr w:type="gramEnd"/>
      <w:r w:rsidR="00351E4C" w:rsidRPr="0069649E">
        <w:rPr>
          <w:rFonts w:ascii="Garamond" w:hAnsi="Garamond" w:cs="Arial"/>
          <w:color w:val="000000"/>
        </w:rPr>
        <w:t xml:space="preserve"> of Tennessee.</w:t>
      </w:r>
    </w:p>
    <w:p w14:paraId="585E4D68" w14:textId="77777777" w:rsidR="00351E4C" w:rsidRPr="0069649E" w:rsidRDefault="00351E4C" w:rsidP="00351E4C">
      <w:pPr>
        <w:rPr>
          <w:rFonts w:ascii="Garamond" w:hAnsi="Garamond" w:cs="Arial"/>
          <w:color w:val="000000"/>
        </w:rPr>
      </w:pPr>
    </w:p>
    <w:p w14:paraId="2434C6A3" w14:textId="17B52BEA" w:rsidR="00351E4C" w:rsidRPr="0069649E" w:rsidRDefault="00351E4C" w:rsidP="00351E4C">
      <w:pPr>
        <w:rPr>
          <w:rFonts w:ascii="Garamond" w:hAnsi="Garamond" w:cs="Arial"/>
          <w:color w:val="000000"/>
          <w:u w:val="single"/>
        </w:rPr>
      </w:pPr>
      <w:r w:rsidRPr="0069649E">
        <w:rPr>
          <w:rFonts w:ascii="Garamond" w:hAnsi="Garamond" w:cs="Arial"/>
          <w:color w:val="000000"/>
          <w:u w:val="single"/>
        </w:rPr>
        <w:t>University of Maryland</w:t>
      </w:r>
    </w:p>
    <w:p w14:paraId="6EE0D39C" w14:textId="77777777" w:rsidR="00D100C1" w:rsidRPr="0069649E" w:rsidRDefault="00D100C1" w:rsidP="00351E4C">
      <w:pPr>
        <w:rPr>
          <w:rFonts w:ascii="Garamond" w:hAnsi="Garamond" w:cs="Arial"/>
          <w:color w:val="000000"/>
        </w:rPr>
      </w:pPr>
    </w:p>
    <w:p w14:paraId="4F59CD6D" w14:textId="53D3999F" w:rsidR="00351E4C" w:rsidRPr="0069649E" w:rsidRDefault="00D100C1" w:rsidP="00351E4C">
      <w:pPr>
        <w:rPr>
          <w:rFonts w:ascii="Garamond" w:hAnsi="Garamond" w:cs="Arial"/>
          <w:color w:val="000000"/>
        </w:rPr>
      </w:pPr>
      <w:r w:rsidRPr="0069649E">
        <w:rPr>
          <w:rFonts w:ascii="Garamond" w:hAnsi="Garamond" w:cs="Arial"/>
          <w:color w:val="000000"/>
        </w:rPr>
        <w:t>2010 – Present</w:t>
      </w:r>
      <w:r w:rsidRPr="0069649E">
        <w:rPr>
          <w:rFonts w:ascii="Garamond" w:hAnsi="Garamond" w:cs="Arial"/>
          <w:color w:val="000000"/>
        </w:rPr>
        <w:tab/>
      </w:r>
      <w:r w:rsidRPr="0069649E">
        <w:rPr>
          <w:rFonts w:ascii="Garamond" w:hAnsi="Garamond" w:cs="Arial"/>
          <w:b/>
          <w:color w:val="000000"/>
        </w:rPr>
        <w:tab/>
      </w:r>
      <w:r w:rsidRPr="0069649E">
        <w:rPr>
          <w:rFonts w:ascii="Garamond" w:hAnsi="Garamond" w:cs="Arial"/>
          <w:bCs/>
        </w:rPr>
        <w:t>Interdisciplinary Research Training Institute on Hispanic Drug Abuse</w:t>
      </w:r>
      <w:r w:rsidRPr="0069649E">
        <w:rPr>
          <w:rFonts w:ascii="Garamond" w:hAnsi="Garamond" w:cs="Arial"/>
          <w:b/>
          <w:color w:val="000000"/>
        </w:rPr>
        <w:t xml:space="preserve"> </w:t>
      </w:r>
      <w:r w:rsidRPr="0069649E">
        <w:rPr>
          <w:rFonts w:ascii="Garamond" w:hAnsi="Garamond" w:cs="Arial"/>
          <w:b/>
          <w:color w:val="000000"/>
        </w:rPr>
        <w:tab/>
      </w:r>
      <w:r w:rsidRPr="0069649E">
        <w:rPr>
          <w:rFonts w:ascii="Garamond" w:hAnsi="Garamond" w:cs="Arial"/>
          <w:b/>
          <w:color w:val="000000"/>
        </w:rPr>
        <w:tab/>
      </w:r>
      <w:r w:rsidRPr="0069649E">
        <w:rPr>
          <w:rFonts w:ascii="Garamond" w:hAnsi="Garamond" w:cs="Arial"/>
          <w:b/>
          <w:color w:val="000000"/>
        </w:rPr>
        <w:tab/>
      </w:r>
      <w:r w:rsidRPr="0069649E">
        <w:rPr>
          <w:rFonts w:ascii="Garamond" w:hAnsi="Garamond" w:cs="Arial"/>
          <w:b/>
          <w:color w:val="000000"/>
        </w:rPr>
        <w:tab/>
      </w:r>
      <w:r w:rsidRPr="0069649E">
        <w:rPr>
          <w:rFonts w:ascii="Garamond" w:hAnsi="Garamond" w:cs="Arial"/>
          <w:color w:val="000000"/>
        </w:rPr>
        <w:t>Mentor,</w:t>
      </w:r>
      <w:r w:rsidRPr="0069649E">
        <w:rPr>
          <w:rFonts w:ascii="Garamond" w:hAnsi="Garamond" w:cs="Arial"/>
          <w:b/>
          <w:color w:val="000000"/>
        </w:rPr>
        <w:t xml:space="preserve"> </w:t>
      </w:r>
      <w:r w:rsidR="00351E4C" w:rsidRPr="0069649E">
        <w:rPr>
          <w:rFonts w:ascii="Garamond" w:hAnsi="Garamond" w:cs="Arial"/>
          <w:b/>
          <w:color w:val="000000"/>
        </w:rPr>
        <w:t>Nalini Negi</w:t>
      </w:r>
      <w:r w:rsidR="00351E4C" w:rsidRPr="0069649E">
        <w:rPr>
          <w:rFonts w:ascii="Garamond" w:hAnsi="Garamond" w:cs="Arial"/>
          <w:color w:val="000000"/>
        </w:rPr>
        <w:t xml:space="preserve">, School of Social Work, University of </w:t>
      </w:r>
      <w:r w:rsidRPr="0069649E">
        <w:rPr>
          <w:rFonts w:ascii="Garamond" w:hAnsi="Garamond" w:cs="Arial"/>
          <w:color w:val="000000"/>
        </w:rPr>
        <w:tab/>
      </w:r>
      <w:r w:rsidR="00351E4C" w:rsidRPr="0069649E">
        <w:rPr>
          <w:rFonts w:ascii="Garamond" w:hAnsi="Garamond" w:cs="Arial"/>
          <w:color w:val="000000"/>
        </w:rPr>
        <w:t>Maryland</w:t>
      </w:r>
    </w:p>
    <w:p w14:paraId="480303C5" w14:textId="77777777" w:rsidR="00351E4C" w:rsidRPr="0069649E" w:rsidRDefault="00351E4C" w:rsidP="00351E4C">
      <w:pPr>
        <w:rPr>
          <w:rFonts w:ascii="Garamond" w:hAnsi="Garamond" w:cs="Arial"/>
          <w:color w:val="000000"/>
        </w:rPr>
      </w:pPr>
    </w:p>
    <w:p w14:paraId="67AE53F6" w14:textId="77777777" w:rsidR="00D100C1" w:rsidRPr="0069649E" w:rsidRDefault="00D100C1" w:rsidP="00D100C1">
      <w:pPr>
        <w:rPr>
          <w:rFonts w:ascii="Garamond" w:hAnsi="Garamond"/>
          <w:u w:val="single"/>
        </w:rPr>
      </w:pPr>
      <w:r w:rsidRPr="0069649E">
        <w:rPr>
          <w:rFonts w:ascii="Garamond" w:hAnsi="Garamond"/>
          <w:u w:val="single"/>
        </w:rPr>
        <w:t xml:space="preserve">Universidad </w:t>
      </w:r>
      <w:proofErr w:type="spellStart"/>
      <w:r w:rsidRPr="0069649E">
        <w:rPr>
          <w:rFonts w:ascii="Garamond" w:hAnsi="Garamond"/>
          <w:u w:val="single"/>
        </w:rPr>
        <w:t>Autónoma</w:t>
      </w:r>
      <w:proofErr w:type="spellEnd"/>
      <w:r w:rsidRPr="0069649E">
        <w:rPr>
          <w:rFonts w:ascii="Garamond" w:hAnsi="Garamond"/>
          <w:u w:val="single"/>
        </w:rPr>
        <w:t xml:space="preserve"> </w:t>
      </w:r>
      <w:proofErr w:type="spellStart"/>
      <w:r w:rsidRPr="0069649E">
        <w:rPr>
          <w:rFonts w:ascii="Garamond" w:hAnsi="Garamond"/>
          <w:u w:val="single"/>
        </w:rPr>
        <w:t>Metropolitana</w:t>
      </w:r>
      <w:proofErr w:type="spellEnd"/>
    </w:p>
    <w:p w14:paraId="422308C6" w14:textId="77777777" w:rsidR="00D100C1" w:rsidRPr="0069649E" w:rsidRDefault="00D100C1" w:rsidP="00D100C1">
      <w:pPr>
        <w:rPr>
          <w:rFonts w:ascii="Garamond" w:hAnsi="Garamond"/>
        </w:rPr>
      </w:pPr>
    </w:p>
    <w:p w14:paraId="0EB328EB" w14:textId="40219A45" w:rsidR="00D100C1" w:rsidRPr="0069649E" w:rsidRDefault="00410309" w:rsidP="00D100C1">
      <w:pPr>
        <w:rPr>
          <w:rFonts w:ascii="Garamond" w:hAnsi="Garamond" w:cs="Arial"/>
          <w:color w:val="000000"/>
        </w:rPr>
      </w:pPr>
      <w:r w:rsidRPr="0069649E">
        <w:rPr>
          <w:rFonts w:ascii="Garamond" w:hAnsi="Garamond"/>
        </w:rPr>
        <w:t xml:space="preserve">2010 – Present </w:t>
      </w:r>
      <w:r w:rsidRPr="0069649E">
        <w:rPr>
          <w:rFonts w:ascii="Garamond" w:hAnsi="Garamond"/>
        </w:rPr>
        <w:tab/>
      </w:r>
      <w:r w:rsidR="00D100C1" w:rsidRPr="0069649E">
        <w:rPr>
          <w:rFonts w:ascii="Garamond" w:hAnsi="Garamond"/>
        </w:rPr>
        <w:t>Dissertation Committee Member,</w:t>
      </w:r>
      <w:r w:rsidR="00D100C1" w:rsidRPr="0069649E">
        <w:rPr>
          <w:rFonts w:ascii="Garamond" w:hAnsi="Garamond"/>
          <w:b/>
        </w:rPr>
        <w:t xml:space="preserve"> Iban Trapaga, </w:t>
      </w:r>
      <w:r w:rsidR="00D100C1" w:rsidRPr="0069649E">
        <w:rPr>
          <w:rFonts w:ascii="Garamond" w:hAnsi="Garamond"/>
        </w:rPr>
        <w:t xml:space="preserve">Department of </w:t>
      </w:r>
      <w:r w:rsidR="00D100C1" w:rsidRPr="0069649E">
        <w:rPr>
          <w:rFonts w:ascii="Garamond" w:hAnsi="Garamond"/>
        </w:rPr>
        <w:tab/>
      </w:r>
      <w:r w:rsidR="00D100C1" w:rsidRPr="0069649E">
        <w:rPr>
          <w:rFonts w:ascii="Garamond" w:hAnsi="Garamond"/>
        </w:rPr>
        <w:tab/>
      </w:r>
      <w:r w:rsidR="00D100C1" w:rsidRPr="0069649E">
        <w:rPr>
          <w:rFonts w:ascii="Garamond" w:hAnsi="Garamond"/>
        </w:rPr>
        <w:tab/>
      </w:r>
      <w:r w:rsidR="00D100C1" w:rsidRPr="0069649E">
        <w:rPr>
          <w:rFonts w:ascii="Garamond" w:hAnsi="Garamond"/>
        </w:rPr>
        <w:tab/>
      </w:r>
      <w:r w:rsidR="00D100C1" w:rsidRPr="0069649E">
        <w:rPr>
          <w:rFonts w:ascii="Garamond" w:hAnsi="Garamond"/>
        </w:rPr>
        <w:tab/>
        <w:t xml:space="preserve">Anthropology, Universidad </w:t>
      </w:r>
      <w:proofErr w:type="spellStart"/>
      <w:r w:rsidR="00D100C1" w:rsidRPr="0069649E">
        <w:rPr>
          <w:rFonts w:ascii="Garamond" w:hAnsi="Garamond"/>
        </w:rPr>
        <w:t>Autónoma</w:t>
      </w:r>
      <w:proofErr w:type="spellEnd"/>
      <w:r w:rsidR="00D100C1" w:rsidRPr="0069649E">
        <w:rPr>
          <w:rFonts w:ascii="Garamond" w:hAnsi="Garamond"/>
        </w:rPr>
        <w:t xml:space="preserve"> </w:t>
      </w:r>
      <w:proofErr w:type="spellStart"/>
      <w:r w:rsidR="00D100C1" w:rsidRPr="0069649E">
        <w:rPr>
          <w:rFonts w:ascii="Garamond" w:hAnsi="Garamond"/>
        </w:rPr>
        <w:t>Metropolitana</w:t>
      </w:r>
      <w:proofErr w:type="spellEnd"/>
      <w:r w:rsidR="00D100C1" w:rsidRPr="0069649E">
        <w:rPr>
          <w:rFonts w:ascii="Garamond" w:hAnsi="Garamond"/>
        </w:rPr>
        <w:t>, Mexico</w:t>
      </w:r>
    </w:p>
    <w:p w14:paraId="25D7F570" w14:textId="5916197E" w:rsidR="00D100C1" w:rsidRPr="0069649E" w:rsidRDefault="00D100C1" w:rsidP="00D100C1">
      <w:pPr>
        <w:rPr>
          <w:rFonts w:ascii="Garamond" w:hAnsi="Garamond"/>
          <w:sz w:val="20"/>
          <w:szCs w:val="20"/>
        </w:rPr>
      </w:pPr>
    </w:p>
    <w:p w14:paraId="43604EC4" w14:textId="61443BD7" w:rsidR="00351E4C" w:rsidRPr="0069649E" w:rsidRDefault="007414AC" w:rsidP="00351E4C">
      <w:pPr>
        <w:rPr>
          <w:rFonts w:ascii="Garamond" w:hAnsi="Garamond" w:cs="Arial"/>
          <w:color w:val="000000"/>
          <w:u w:val="single"/>
        </w:rPr>
      </w:pPr>
      <w:r w:rsidRPr="0069649E">
        <w:rPr>
          <w:rFonts w:ascii="Garamond" w:hAnsi="Garamond" w:cs="Arial"/>
          <w:color w:val="000000"/>
          <w:u w:val="single"/>
        </w:rPr>
        <w:t>University of Texas at San Antonio</w:t>
      </w:r>
    </w:p>
    <w:p w14:paraId="11B880CC" w14:textId="77777777" w:rsidR="007414AC" w:rsidRPr="0069649E" w:rsidRDefault="007414AC" w:rsidP="00351E4C">
      <w:pPr>
        <w:rPr>
          <w:rFonts w:ascii="Garamond" w:hAnsi="Garamond" w:cs="Arial"/>
          <w:color w:val="000000"/>
          <w:u w:val="single"/>
        </w:rPr>
      </w:pPr>
    </w:p>
    <w:p w14:paraId="6E31D5D8" w14:textId="3301DF41" w:rsidR="007414AC" w:rsidRDefault="005A1F1E" w:rsidP="007414AC">
      <w:pPr>
        <w:rPr>
          <w:rFonts w:ascii="Garamond" w:hAnsi="Garamond" w:cs="Arial"/>
          <w:color w:val="000000"/>
        </w:rPr>
      </w:pPr>
      <w:r>
        <w:rPr>
          <w:rFonts w:ascii="Garamond" w:hAnsi="Garamond" w:cs="Arial"/>
          <w:color w:val="000000"/>
        </w:rPr>
        <w:t>1999</w:t>
      </w:r>
      <w:r>
        <w:rPr>
          <w:rFonts w:ascii="Garamond" w:hAnsi="Garamond" w:cs="Arial"/>
          <w:color w:val="000000"/>
        </w:rPr>
        <w:tab/>
      </w:r>
      <w:r w:rsidR="00410309" w:rsidRPr="0069649E">
        <w:rPr>
          <w:rFonts w:ascii="Garamond" w:hAnsi="Garamond" w:cs="Arial"/>
          <w:color w:val="000000"/>
        </w:rPr>
        <w:t xml:space="preserve"> </w:t>
      </w:r>
      <w:r w:rsidR="00410309" w:rsidRPr="0069649E">
        <w:rPr>
          <w:rFonts w:ascii="Garamond" w:hAnsi="Garamond" w:cs="Arial"/>
          <w:color w:val="000000"/>
        </w:rPr>
        <w:tab/>
      </w:r>
      <w:r>
        <w:rPr>
          <w:rFonts w:ascii="Garamond" w:hAnsi="Garamond" w:cs="Arial"/>
          <w:color w:val="000000"/>
        </w:rPr>
        <w:tab/>
        <w:t>Master’s</w:t>
      </w:r>
      <w:r w:rsidR="007414AC" w:rsidRPr="0069649E">
        <w:rPr>
          <w:rFonts w:ascii="Garamond" w:hAnsi="Garamond" w:cs="Arial"/>
          <w:color w:val="000000"/>
        </w:rPr>
        <w:t xml:space="preserve"> Committee </w:t>
      </w:r>
      <w:r>
        <w:rPr>
          <w:rFonts w:ascii="Garamond" w:hAnsi="Garamond" w:cs="Arial"/>
          <w:color w:val="000000"/>
        </w:rPr>
        <w:t>Chair</w:t>
      </w:r>
      <w:r w:rsidR="007414AC" w:rsidRPr="0069649E">
        <w:rPr>
          <w:rFonts w:ascii="Garamond" w:hAnsi="Garamond" w:cs="Arial"/>
          <w:color w:val="000000"/>
        </w:rPr>
        <w:t xml:space="preserve">, </w:t>
      </w:r>
      <w:r w:rsidR="007414AC" w:rsidRPr="0069649E">
        <w:rPr>
          <w:rFonts w:ascii="Garamond" w:hAnsi="Garamond" w:cs="Arial"/>
          <w:b/>
          <w:color w:val="000000"/>
        </w:rPr>
        <w:t xml:space="preserve">Alice Cepeda, </w:t>
      </w:r>
      <w:r w:rsidR="007414AC" w:rsidRPr="0069649E">
        <w:rPr>
          <w:rFonts w:ascii="Garamond" w:hAnsi="Garamond" w:cs="Arial"/>
          <w:color w:val="000000"/>
        </w:rPr>
        <w:t xml:space="preserve">Department of Sociology, </w:t>
      </w:r>
      <w:r w:rsidR="007414AC" w:rsidRPr="0069649E">
        <w:rPr>
          <w:rFonts w:ascii="Garamond" w:hAnsi="Garamond" w:cs="Arial"/>
          <w:color w:val="000000"/>
        </w:rPr>
        <w:tab/>
      </w:r>
      <w:r w:rsidR="007414AC" w:rsidRPr="0069649E">
        <w:rPr>
          <w:rFonts w:ascii="Garamond" w:hAnsi="Garamond" w:cs="Arial"/>
          <w:color w:val="000000"/>
        </w:rPr>
        <w:tab/>
      </w:r>
      <w:r w:rsidR="007414AC" w:rsidRPr="0069649E">
        <w:rPr>
          <w:rFonts w:ascii="Garamond" w:hAnsi="Garamond" w:cs="Arial"/>
          <w:color w:val="000000"/>
        </w:rPr>
        <w:tab/>
      </w:r>
      <w:r w:rsidR="007414AC" w:rsidRPr="0069649E">
        <w:rPr>
          <w:rFonts w:ascii="Garamond" w:hAnsi="Garamond" w:cs="Arial"/>
          <w:color w:val="000000"/>
        </w:rPr>
        <w:tab/>
        <w:t xml:space="preserve">University of Texas at San Antonio </w:t>
      </w:r>
    </w:p>
    <w:p w14:paraId="353E4C47" w14:textId="77777777" w:rsidR="005A1F1E" w:rsidRDefault="005A1F1E" w:rsidP="007414AC">
      <w:pPr>
        <w:rPr>
          <w:rFonts w:ascii="Garamond" w:hAnsi="Garamond" w:cs="Arial"/>
          <w:color w:val="000000"/>
        </w:rPr>
      </w:pPr>
    </w:p>
    <w:p w14:paraId="1C69C929" w14:textId="1BF8DCE0" w:rsidR="005A1F1E" w:rsidRPr="0069649E" w:rsidRDefault="005A1F1E" w:rsidP="005A1F1E">
      <w:pPr>
        <w:rPr>
          <w:rFonts w:ascii="Garamond" w:hAnsi="Garamond" w:cs="Arial"/>
          <w:color w:val="000000"/>
          <w:u w:val="single"/>
        </w:rPr>
      </w:pPr>
      <w:r>
        <w:rPr>
          <w:rFonts w:ascii="Garamond" w:hAnsi="Garamond" w:cs="Arial"/>
          <w:color w:val="000000"/>
          <w:u w:val="single"/>
        </w:rPr>
        <w:t>City University of New York, Graduate Center</w:t>
      </w:r>
    </w:p>
    <w:p w14:paraId="1FBAB447" w14:textId="77777777" w:rsidR="005A1F1E" w:rsidRDefault="005A1F1E" w:rsidP="007414AC">
      <w:pPr>
        <w:rPr>
          <w:rFonts w:ascii="Garamond" w:hAnsi="Garamond" w:cs="Arial"/>
          <w:color w:val="000000"/>
        </w:rPr>
      </w:pPr>
    </w:p>
    <w:p w14:paraId="774D2858" w14:textId="6B0B3E05" w:rsidR="005A1F1E" w:rsidRPr="0069649E" w:rsidRDefault="005A1F1E" w:rsidP="005A1F1E">
      <w:pPr>
        <w:rPr>
          <w:rFonts w:ascii="Garamond" w:hAnsi="Garamond" w:cs="Arial"/>
          <w:color w:val="000000"/>
        </w:rPr>
      </w:pPr>
      <w:r>
        <w:rPr>
          <w:rFonts w:ascii="Garamond" w:hAnsi="Garamond" w:cs="Arial"/>
          <w:color w:val="000000"/>
        </w:rPr>
        <w:t>2004</w:t>
      </w:r>
      <w:r>
        <w:rPr>
          <w:rFonts w:ascii="Garamond" w:hAnsi="Garamond" w:cs="Arial"/>
          <w:color w:val="000000"/>
        </w:rPr>
        <w:tab/>
      </w:r>
      <w:r w:rsidRPr="0069649E">
        <w:rPr>
          <w:rFonts w:ascii="Garamond" w:hAnsi="Garamond" w:cs="Arial"/>
          <w:color w:val="000000"/>
        </w:rPr>
        <w:t xml:space="preserve"> </w:t>
      </w:r>
      <w:r w:rsidRPr="0069649E">
        <w:rPr>
          <w:rFonts w:ascii="Garamond" w:hAnsi="Garamond" w:cs="Arial"/>
          <w:color w:val="000000"/>
        </w:rPr>
        <w:tab/>
      </w:r>
      <w:r>
        <w:rPr>
          <w:rFonts w:ascii="Garamond" w:hAnsi="Garamond" w:cs="Arial"/>
          <w:color w:val="000000"/>
        </w:rPr>
        <w:tab/>
      </w:r>
      <w:r w:rsidRPr="0069649E">
        <w:rPr>
          <w:rFonts w:ascii="Garamond" w:hAnsi="Garamond" w:cs="Arial"/>
          <w:color w:val="000000"/>
        </w:rPr>
        <w:t xml:space="preserve">Dissertation Committee Member, </w:t>
      </w:r>
      <w:r w:rsidRPr="0069649E">
        <w:rPr>
          <w:rFonts w:ascii="Garamond" w:hAnsi="Garamond" w:cs="Arial"/>
          <w:b/>
          <w:color w:val="000000"/>
        </w:rPr>
        <w:t xml:space="preserve">Alice Cepeda, </w:t>
      </w:r>
      <w:r w:rsidRPr="0069649E">
        <w:rPr>
          <w:rFonts w:ascii="Garamond" w:hAnsi="Garamond" w:cs="Arial"/>
          <w:color w:val="000000"/>
        </w:rPr>
        <w:t xml:space="preserve">Department of Sociology, </w:t>
      </w:r>
      <w:r w:rsidRPr="0069649E">
        <w:rPr>
          <w:rFonts w:ascii="Garamond" w:hAnsi="Garamond" w:cs="Arial"/>
          <w:color w:val="000000"/>
        </w:rPr>
        <w:tab/>
      </w:r>
      <w:r w:rsidRPr="0069649E">
        <w:rPr>
          <w:rFonts w:ascii="Garamond" w:hAnsi="Garamond" w:cs="Arial"/>
          <w:color w:val="000000"/>
        </w:rPr>
        <w:tab/>
      </w:r>
      <w:r w:rsidRPr="0069649E">
        <w:rPr>
          <w:rFonts w:ascii="Garamond" w:hAnsi="Garamond" w:cs="Arial"/>
          <w:color w:val="000000"/>
        </w:rPr>
        <w:tab/>
      </w:r>
      <w:r w:rsidRPr="0069649E">
        <w:rPr>
          <w:rFonts w:ascii="Garamond" w:hAnsi="Garamond" w:cs="Arial"/>
          <w:color w:val="000000"/>
        </w:rPr>
        <w:tab/>
      </w:r>
      <w:r>
        <w:rPr>
          <w:rFonts w:ascii="Garamond" w:hAnsi="Garamond" w:cs="Arial"/>
          <w:color w:val="000000"/>
        </w:rPr>
        <w:t>City University of New York Graduate Center</w:t>
      </w:r>
      <w:r w:rsidRPr="0069649E">
        <w:rPr>
          <w:rFonts w:ascii="Garamond" w:hAnsi="Garamond" w:cs="Arial"/>
          <w:color w:val="000000"/>
        </w:rPr>
        <w:t xml:space="preserve"> </w:t>
      </w:r>
    </w:p>
    <w:p w14:paraId="58A2C42F" w14:textId="77777777" w:rsidR="005A1F1E" w:rsidRPr="0069649E" w:rsidRDefault="005A1F1E" w:rsidP="007414AC">
      <w:pPr>
        <w:rPr>
          <w:rFonts w:ascii="Garamond" w:hAnsi="Garamond" w:cs="Arial"/>
          <w:color w:val="000000"/>
        </w:rPr>
      </w:pPr>
    </w:p>
    <w:sectPr w:rsidR="005A1F1E" w:rsidRPr="0069649E" w:rsidSect="00BD0B0B">
      <w:footerReference w:type="even" r:id="rId12"/>
      <w:footerReference w:type="default" r:id="rId13"/>
      <w:type w:val="continuous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6375A39" w14:textId="77777777" w:rsidR="00292F32" w:rsidRDefault="00292F32">
      <w:r>
        <w:separator/>
      </w:r>
    </w:p>
  </w:endnote>
  <w:endnote w:type="continuationSeparator" w:id="0">
    <w:p w14:paraId="7EDE419F" w14:textId="77777777" w:rsidR="00292F32" w:rsidRDefault="00292F3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CIMH F+ Gulliver RM">
    <w:altName w:val="Gulliver RM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abic Typesetting">
    <w:panose1 w:val="03020402040406030203"/>
    <w:charset w:val="00"/>
    <w:family w:val="script"/>
    <w:pitch w:val="variable"/>
    <w:sig w:usb0="A000206F" w:usb1="C0000000" w:usb2="00000008" w:usb3="00000000" w:csb0="000000D3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C722479" w14:textId="77777777" w:rsidR="00A205FC" w:rsidRDefault="00A205FC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1EE174B" w14:textId="77777777" w:rsidR="00A205FC" w:rsidRDefault="00A205FC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41DED1D" w14:textId="61F10EA8" w:rsidR="00A205FC" w:rsidRPr="000B3CA0" w:rsidRDefault="00A205FC" w:rsidP="000B3CA0">
    <w:pPr>
      <w:pStyle w:val="Footer"/>
      <w:jc w:val="right"/>
      <w:rPr>
        <w:rFonts w:ascii="Garamond" w:hAnsi="Garamond"/>
        <w:sz w:val="16"/>
        <w:szCs w:val="16"/>
      </w:rPr>
    </w:pPr>
    <w:r w:rsidRPr="000B3CA0">
      <w:rPr>
        <w:rFonts w:ascii="Garamond" w:hAnsi="Garamond"/>
        <w:sz w:val="16"/>
        <w:szCs w:val="16"/>
      </w:rPr>
      <w:t xml:space="preserve">Updated: </w:t>
    </w:r>
    <w:r w:rsidR="00EE5A1D">
      <w:rPr>
        <w:rFonts w:ascii="Garamond" w:hAnsi="Garamond"/>
        <w:sz w:val="16"/>
        <w:szCs w:val="16"/>
      </w:rPr>
      <w:t>October 2017</w:t>
    </w:r>
  </w:p>
  <w:p w14:paraId="3B1E55DD" w14:textId="77777777" w:rsidR="00A205FC" w:rsidRDefault="00A205FC" w:rsidP="00EE6B25">
    <w:pPr>
      <w:pStyle w:val="Footer"/>
      <w:jc w:val="righ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AB28AEE" w14:textId="77777777" w:rsidR="00292F32" w:rsidRDefault="00292F32">
      <w:r>
        <w:separator/>
      </w:r>
    </w:p>
  </w:footnote>
  <w:footnote w:type="continuationSeparator" w:id="0">
    <w:p w14:paraId="2CA85AE7" w14:textId="77777777" w:rsidR="00292F32" w:rsidRDefault="00292F3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1E4054"/>
    <w:multiLevelType w:val="multilevel"/>
    <w:tmpl w:val="353E13EC"/>
    <w:lvl w:ilvl="0">
      <w:start w:val="2006"/>
      <w:numFmt w:val="decimal"/>
      <w:lvlText w:val="%1"/>
      <w:lvlJc w:val="left"/>
      <w:pPr>
        <w:tabs>
          <w:tab w:val="num" w:pos="930"/>
        </w:tabs>
        <w:ind w:left="930" w:hanging="57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069365D6"/>
    <w:multiLevelType w:val="hybridMultilevel"/>
    <w:tmpl w:val="353E13EC"/>
    <w:lvl w:ilvl="0" w:tplc="E5442704">
      <w:start w:val="2006"/>
      <w:numFmt w:val="decimal"/>
      <w:lvlText w:val="%1"/>
      <w:lvlJc w:val="left"/>
      <w:pPr>
        <w:tabs>
          <w:tab w:val="num" w:pos="930"/>
        </w:tabs>
        <w:ind w:left="930" w:hanging="57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9E71317"/>
    <w:multiLevelType w:val="hybridMultilevel"/>
    <w:tmpl w:val="1C625966"/>
    <w:lvl w:ilvl="0" w:tplc="6A7EDA7A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i w:val="0"/>
      </w:rPr>
    </w:lvl>
    <w:lvl w:ilvl="1" w:tplc="04090019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" w15:restartNumberingAfterBreak="0">
    <w:nsid w:val="4CB211CA"/>
    <w:multiLevelType w:val="hybridMultilevel"/>
    <w:tmpl w:val="C84EF0A8"/>
    <w:lvl w:ilvl="0" w:tplc="0409000F">
      <w:start w:val="1"/>
      <w:numFmt w:val="decimal"/>
      <w:lvlText w:val="%1."/>
      <w:lvlJc w:val="left"/>
      <w:pPr>
        <w:ind w:left="90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2097D3E"/>
    <w:multiLevelType w:val="hybridMultilevel"/>
    <w:tmpl w:val="1D524A38"/>
    <w:lvl w:ilvl="0" w:tplc="04090011">
      <w:start w:val="1"/>
      <w:numFmt w:val="decimal"/>
      <w:lvlText w:val="%1)"/>
      <w:lvlJc w:val="left"/>
      <w:pPr>
        <w:tabs>
          <w:tab w:val="num" w:pos="1440"/>
        </w:tabs>
        <w:ind w:left="1440" w:hanging="720"/>
      </w:p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5B5805ED"/>
    <w:multiLevelType w:val="hybridMultilevel"/>
    <w:tmpl w:val="0FA0DBAA"/>
    <w:lvl w:ilvl="0" w:tplc="CDCCC06E">
      <w:start w:val="1"/>
      <w:numFmt w:val="decimal"/>
      <w:lvlText w:val="%1.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CA36984"/>
    <w:multiLevelType w:val="hybridMultilevel"/>
    <w:tmpl w:val="66089A66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7" w15:restartNumberingAfterBreak="0">
    <w:nsid w:val="6E667C8A"/>
    <w:multiLevelType w:val="multilevel"/>
    <w:tmpl w:val="353E13EC"/>
    <w:lvl w:ilvl="0">
      <w:start w:val="2006"/>
      <w:numFmt w:val="decimal"/>
      <w:lvlText w:val="%1"/>
      <w:lvlJc w:val="left"/>
      <w:pPr>
        <w:tabs>
          <w:tab w:val="num" w:pos="930"/>
        </w:tabs>
        <w:ind w:left="930" w:hanging="57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77943D01"/>
    <w:multiLevelType w:val="hybridMultilevel"/>
    <w:tmpl w:val="DDACBA40"/>
    <w:lvl w:ilvl="0" w:tplc="CDCCC06E">
      <w:start w:val="1"/>
      <w:numFmt w:val="decimal"/>
      <w:lvlText w:val="%1.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7CF479B4"/>
    <w:multiLevelType w:val="hybridMultilevel"/>
    <w:tmpl w:val="8656F5D2"/>
    <w:lvl w:ilvl="0" w:tplc="B09E0A24">
      <w:start w:val="2006"/>
      <w:numFmt w:val="decimal"/>
      <w:lvlText w:val="%1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9"/>
  </w:num>
  <w:num w:numId="2">
    <w:abstractNumId w:val="1"/>
  </w:num>
  <w:num w:numId="3">
    <w:abstractNumId w:val="7"/>
  </w:num>
  <w:num w:numId="4">
    <w:abstractNumId w:val="0"/>
  </w:num>
  <w:num w:numId="5">
    <w:abstractNumId w:val="2"/>
  </w:num>
  <w:num w:numId="6">
    <w:abstractNumId w:val="6"/>
  </w:num>
  <w:num w:numId="7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8"/>
  </w:num>
  <w:num w:numId="9">
    <w:abstractNumId w:val="4"/>
  </w:num>
  <w:num w:numId="10">
    <w:abstractNumId w:val="5"/>
  </w:num>
  <w:num w:numId="11">
    <w:abstractNumId w:val="3"/>
  </w:num>
  <w:num w:numId="12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Valdez CV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/ENLayout&gt;"/>
    <w:docVar w:name="EN.Libraries" w:val="&lt;ENLibraries&gt;&lt;Libraries&gt;&lt;item&gt;CV_main.enl&lt;/item&gt;&lt;/Libraries&gt;&lt;/ENLibraries&gt;"/>
  </w:docVars>
  <w:rsids>
    <w:rsidRoot w:val="00CF3BA6"/>
    <w:rsid w:val="000010C5"/>
    <w:rsid w:val="00004AD5"/>
    <w:rsid w:val="00006DDB"/>
    <w:rsid w:val="00014E4A"/>
    <w:rsid w:val="0001785A"/>
    <w:rsid w:val="00024DA0"/>
    <w:rsid w:val="00026B0A"/>
    <w:rsid w:val="00046713"/>
    <w:rsid w:val="000476B5"/>
    <w:rsid w:val="0005027A"/>
    <w:rsid w:val="0005125D"/>
    <w:rsid w:val="000549CE"/>
    <w:rsid w:val="000560C4"/>
    <w:rsid w:val="00061404"/>
    <w:rsid w:val="00063451"/>
    <w:rsid w:val="00076294"/>
    <w:rsid w:val="00090B65"/>
    <w:rsid w:val="000964A3"/>
    <w:rsid w:val="000A0F7C"/>
    <w:rsid w:val="000B01B3"/>
    <w:rsid w:val="000B3CA0"/>
    <w:rsid w:val="000B432D"/>
    <w:rsid w:val="000B4C16"/>
    <w:rsid w:val="000B4D8A"/>
    <w:rsid w:val="000C7E36"/>
    <w:rsid w:val="000D5AC7"/>
    <w:rsid w:val="000F2B25"/>
    <w:rsid w:val="000F4F79"/>
    <w:rsid w:val="00113F41"/>
    <w:rsid w:val="001239C9"/>
    <w:rsid w:val="0012607F"/>
    <w:rsid w:val="0013141B"/>
    <w:rsid w:val="00134E59"/>
    <w:rsid w:val="001472F2"/>
    <w:rsid w:val="001529A2"/>
    <w:rsid w:val="00155085"/>
    <w:rsid w:val="00156B36"/>
    <w:rsid w:val="001619D1"/>
    <w:rsid w:val="001639F2"/>
    <w:rsid w:val="00163BA5"/>
    <w:rsid w:val="00172D03"/>
    <w:rsid w:val="001828A7"/>
    <w:rsid w:val="001856D1"/>
    <w:rsid w:val="00190CCF"/>
    <w:rsid w:val="00197DBA"/>
    <w:rsid w:val="001A1B99"/>
    <w:rsid w:val="001C23F8"/>
    <w:rsid w:val="001D4F0E"/>
    <w:rsid w:val="001E4288"/>
    <w:rsid w:val="001E465D"/>
    <w:rsid w:val="001E4686"/>
    <w:rsid w:val="001F1186"/>
    <w:rsid w:val="001F5521"/>
    <w:rsid w:val="00222BF1"/>
    <w:rsid w:val="00225C02"/>
    <w:rsid w:val="0023061D"/>
    <w:rsid w:val="002369EA"/>
    <w:rsid w:val="002449A9"/>
    <w:rsid w:val="002457EB"/>
    <w:rsid w:val="0025363D"/>
    <w:rsid w:val="00253A88"/>
    <w:rsid w:val="00263E82"/>
    <w:rsid w:val="0027174B"/>
    <w:rsid w:val="00272012"/>
    <w:rsid w:val="00281374"/>
    <w:rsid w:val="00292F32"/>
    <w:rsid w:val="002933BA"/>
    <w:rsid w:val="002A1B18"/>
    <w:rsid w:val="002A586E"/>
    <w:rsid w:val="002A7C49"/>
    <w:rsid w:val="002B07CA"/>
    <w:rsid w:val="002B5C3A"/>
    <w:rsid w:val="002B7E9A"/>
    <w:rsid w:val="002D2C55"/>
    <w:rsid w:val="002D2D61"/>
    <w:rsid w:val="002D7AAC"/>
    <w:rsid w:val="002E056B"/>
    <w:rsid w:val="002E5154"/>
    <w:rsid w:val="002F3B8F"/>
    <w:rsid w:val="002F4482"/>
    <w:rsid w:val="002F6086"/>
    <w:rsid w:val="002F60B8"/>
    <w:rsid w:val="002F6845"/>
    <w:rsid w:val="00307889"/>
    <w:rsid w:val="00310A35"/>
    <w:rsid w:val="0031399C"/>
    <w:rsid w:val="0031434A"/>
    <w:rsid w:val="00314B5E"/>
    <w:rsid w:val="00345A01"/>
    <w:rsid w:val="00351E4C"/>
    <w:rsid w:val="0035508E"/>
    <w:rsid w:val="0036492A"/>
    <w:rsid w:val="00367581"/>
    <w:rsid w:val="00375F8B"/>
    <w:rsid w:val="00386287"/>
    <w:rsid w:val="003910BF"/>
    <w:rsid w:val="003964E6"/>
    <w:rsid w:val="003A3A0F"/>
    <w:rsid w:val="003B0A0D"/>
    <w:rsid w:val="003C4660"/>
    <w:rsid w:val="003C4D1D"/>
    <w:rsid w:val="003D2A6D"/>
    <w:rsid w:val="003E07BB"/>
    <w:rsid w:val="003E0F05"/>
    <w:rsid w:val="003F1566"/>
    <w:rsid w:val="003F7243"/>
    <w:rsid w:val="00410309"/>
    <w:rsid w:val="0041201A"/>
    <w:rsid w:val="00414021"/>
    <w:rsid w:val="00420CFB"/>
    <w:rsid w:val="00427511"/>
    <w:rsid w:val="00432319"/>
    <w:rsid w:val="00466A77"/>
    <w:rsid w:val="00466C1B"/>
    <w:rsid w:val="004677DB"/>
    <w:rsid w:val="00475C14"/>
    <w:rsid w:val="00483CFC"/>
    <w:rsid w:val="00486BD8"/>
    <w:rsid w:val="00490D1F"/>
    <w:rsid w:val="004A14E3"/>
    <w:rsid w:val="004A1E2B"/>
    <w:rsid w:val="004B2CBB"/>
    <w:rsid w:val="004B4C60"/>
    <w:rsid w:val="004C2ACB"/>
    <w:rsid w:val="004D7EC2"/>
    <w:rsid w:val="004F0DB1"/>
    <w:rsid w:val="004F28DD"/>
    <w:rsid w:val="004F6840"/>
    <w:rsid w:val="00500E98"/>
    <w:rsid w:val="0050502C"/>
    <w:rsid w:val="00514655"/>
    <w:rsid w:val="0051481A"/>
    <w:rsid w:val="005148E5"/>
    <w:rsid w:val="00517102"/>
    <w:rsid w:val="0052082C"/>
    <w:rsid w:val="00533249"/>
    <w:rsid w:val="00534683"/>
    <w:rsid w:val="00542559"/>
    <w:rsid w:val="00542C53"/>
    <w:rsid w:val="0055203B"/>
    <w:rsid w:val="005565FC"/>
    <w:rsid w:val="00575C5B"/>
    <w:rsid w:val="00581DB8"/>
    <w:rsid w:val="005A1F1E"/>
    <w:rsid w:val="005A7B77"/>
    <w:rsid w:val="005B02C2"/>
    <w:rsid w:val="005C16C3"/>
    <w:rsid w:val="005C34B0"/>
    <w:rsid w:val="005C352B"/>
    <w:rsid w:val="005D181B"/>
    <w:rsid w:val="005D27E7"/>
    <w:rsid w:val="005D53B2"/>
    <w:rsid w:val="005D70A3"/>
    <w:rsid w:val="005E091E"/>
    <w:rsid w:val="005E24E3"/>
    <w:rsid w:val="005E2D27"/>
    <w:rsid w:val="005E453C"/>
    <w:rsid w:val="005E4FAC"/>
    <w:rsid w:val="005F40C7"/>
    <w:rsid w:val="005F42C5"/>
    <w:rsid w:val="005F48E7"/>
    <w:rsid w:val="005F4B36"/>
    <w:rsid w:val="005F680B"/>
    <w:rsid w:val="0060382B"/>
    <w:rsid w:val="006204B9"/>
    <w:rsid w:val="0064005A"/>
    <w:rsid w:val="0064088F"/>
    <w:rsid w:val="0064125E"/>
    <w:rsid w:val="00646753"/>
    <w:rsid w:val="006544DC"/>
    <w:rsid w:val="00655957"/>
    <w:rsid w:val="006600E4"/>
    <w:rsid w:val="0066100C"/>
    <w:rsid w:val="00663FB0"/>
    <w:rsid w:val="00664813"/>
    <w:rsid w:val="00665DC5"/>
    <w:rsid w:val="00666F03"/>
    <w:rsid w:val="00667D1E"/>
    <w:rsid w:val="006762C0"/>
    <w:rsid w:val="00691D18"/>
    <w:rsid w:val="00695E77"/>
    <w:rsid w:val="0069649E"/>
    <w:rsid w:val="006A6560"/>
    <w:rsid w:val="006A7BBB"/>
    <w:rsid w:val="006C6ACE"/>
    <w:rsid w:val="006C734C"/>
    <w:rsid w:val="006D0C1F"/>
    <w:rsid w:val="006D737B"/>
    <w:rsid w:val="006E71B8"/>
    <w:rsid w:val="006F32FB"/>
    <w:rsid w:val="006F7BAB"/>
    <w:rsid w:val="007138DC"/>
    <w:rsid w:val="00730CD3"/>
    <w:rsid w:val="00733207"/>
    <w:rsid w:val="00737D96"/>
    <w:rsid w:val="0074126B"/>
    <w:rsid w:val="007414AC"/>
    <w:rsid w:val="0074330A"/>
    <w:rsid w:val="0075147A"/>
    <w:rsid w:val="007661FC"/>
    <w:rsid w:val="00766B36"/>
    <w:rsid w:val="00771B84"/>
    <w:rsid w:val="007A251E"/>
    <w:rsid w:val="007A3AFC"/>
    <w:rsid w:val="007B7A6F"/>
    <w:rsid w:val="007C3BCC"/>
    <w:rsid w:val="007E5140"/>
    <w:rsid w:val="007E5C59"/>
    <w:rsid w:val="007F26F5"/>
    <w:rsid w:val="007F5877"/>
    <w:rsid w:val="007F5BBC"/>
    <w:rsid w:val="00801047"/>
    <w:rsid w:val="00802334"/>
    <w:rsid w:val="00805327"/>
    <w:rsid w:val="008073BE"/>
    <w:rsid w:val="0080777D"/>
    <w:rsid w:val="00811133"/>
    <w:rsid w:val="00812CEE"/>
    <w:rsid w:val="008320C7"/>
    <w:rsid w:val="00833BF7"/>
    <w:rsid w:val="00833EDB"/>
    <w:rsid w:val="008351F3"/>
    <w:rsid w:val="0083623D"/>
    <w:rsid w:val="00842331"/>
    <w:rsid w:val="00853888"/>
    <w:rsid w:val="0085454E"/>
    <w:rsid w:val="008608E7"/>
    <w:rsid w:val="00867B33"/>
    <w:rsid w:val="0087014F"/>
    <w:rsid w:val="00875614"/>
    <w:rsid w:val="0088072D"/>
    <w:rsid w:val="0088333D"/>
    <w:rsid w:val="00884383"/>
    <w:rsid w:val="00887A6C"/>
    <w:rsid w:val="00892BAE"/>
    <w:rsid w:val="00894E69"/>
    <w:rsid w:val="00894EF5"/>
    <w:rsid w:val="008A3853"/>
    <w:rsid w:val="008C493D"/>
    <w:rsid w:val="008D0C39"/>
    <w:rsid w:val="008D4BCE"/>
    <w:rsid w:val="008F0592"/>
    <w:rsid w:val="008F18BB"/>
    <w:rsid w:val="008F202A"/>
    <w:rsid w:val="008F5BE0"/>
    <w:rsid w:val="0090238D"/>
    <w:rsid w:val="009038AE"/>
    <w:rsid w:val="009042A1"/>
    <w:rsid w:val="00906441"/>
    <w:rsid w:val="0092044B"/>
    <w:rsid w:val="00923505"/>
    <w:rsid w:val="00935B56"/>
    <w:rsid w:val="009368E7"/>
    <w:rsid w:val="009406C3"/>
    <w:rsid w:val="009627DA"/>
    <w:rsid w:val="00963494"/>
    <w:rsid w:val="0098747E"/>
    <w:rsid w:val="00997AB2"/>
    <w:rsid w:val="009A1AF0"/>
    <w:rsid w:val="009A77DB"/>
    <w:rsid w:val="009B4676"/>
    <w:rsid w:val="009B4A4C"/>
    <w:rsid w:val="009C69E5"/>
    <w:rsid w:val="009D7C2E"/>
    <w:rsid w:val="009D7D21"/>
    <w:rsid w:val="009F279A"/>
    <w:rsid w:val="009F3ED9"/>
    <w:rsid w:val="009F42B3"/>
    <w:rsid w:val="009F59B6"/>
    <w:rsid w:val="009F6A78"/>
    <w:rsid w:val="00A0018C"/>
    <w:rsid w:val="00A00273"/>
    <w:rsid w:val="00A06AF9"/>
    <w:rsid w:val="00A072A1"/>
    <w:rsid w:val="00A07653"/>
    <w:rsid w:val="00A144F8"/>
    <w:rsid w:val="00A205FC"/>
    <w:rsid w:val="00A24ECC"/>
    <w:rsid w:val="00A273A6"/>
    <w:rsid w:val="00A42279"/>
    <w:rsid w:val="00A432A5"/>
    <w:rsid w:val="00A514B6"/>
    <w:rsid w:val="00A567D6"/>
    <w:rsid w:val="00A70510"/>
    <w:rsid w:val="00A74C7D"/>
    <w:rsid w:val="00A76757"/>
    <w:rsid w:val="00A80064"/>
    <w:rsid w:val="00A80F79"/>
    <w:rsid w:val="00A8537E"/>
    <w:rsid w:val="00A9082A"/>
    <w:rsid w:val="00A92846"/>
    <w:rsid w:val="00AA05CE"/>
    <w:rsid w:val="00AB2A8E"/>
    <w:rsid w:val="00AB6242"/>
    <w:rsid w:val="00AB686F"/>
    <w:rsid w:val="00AC2359"/>
    <w:rsid w:val="00AC4D44"/>
    <w:rsid w:val="00AC4EFF"/>
    <w:rsid w:val="00AC70A2"/>
    <w:rsid w:val="00AD7E7D"/>
    <w:rsid w:val="00AE2F60"/>
    <w:rsid w:val="00AF21AC"/>
    <w:rsid w:val="00B04420"/>
    <w:rsid w:val="00B0640D"/>
    <w:rsid w:val="00B06424"/>
    <w:rsid w:val="00B136D0"/>
    <w:rsid w:val="00B31EE9"/>
    <w:rsid w:val="00B320C6"/>
    <w:rsid w:val="00B34A04"/>
    <w:rsid w:val="00B36D48"/>
    <w:rsid w:val="00B464BC"/>
    <w:rsid w:val="00B50544"/>
    <w:rsid w:val="00B567DA"/>
    <w:rsid w:val="00B62D5D"/>
    <w:rsid w:val="00B6768E"/>
    <w:rsid w:val="00B8021C"/>
    <w:rsid w:val="00B80397"/>
    <w:rsid w:val="00B973DE"/>
    <w:rsid w:val="00BA66BF"/>
    <w:rsid w:val="00BB394E"/>
    <w:rsid w:val="00BB5C45"/>
    <w:rsid w:val="00BB729E"/>
    <w:rsid w:val="00BC102A"/>
    <w:rsid w:val="00BC6692"/>
    <w:rsid w:val="00BC7DC9"/>
    <w:rsid w:val="00BD0B0B"/>
    <w:rsid w:val="00BD15CB"/>
    <w:rsid w:val="00BD3E8A"/>
    <w:rsid w:val="00BD5BD5"/>
    <w:rsid w:val="00BD63C1"/>
    <w:rsid w:val="00BE2422"/>
    <w:rsid w:val="00BE2ACD"/>
    <w:rsid w:val="00BE5218"/>
    <w:rsid w:val="00BF5E12"/>
    <w:rsid w:val="00C00846"/>
    <w:rsid w:val="00C02EC7"/>
    <w:rsid w:val="00C07674"/>
    <w:rsid w:val="00C31C97"/>
    <w:rsid w:val="00C43362"/>
    <w:rsid w:val="00C5488C"/>
    <w:rsid w:val="00C64112"/>
    <w:rsid w:val="00C70C37"/>
    <w:rsid w:val="00C74493"/>
    <w:rsid w:val="00C74E7A"/>
    <w:rsid w:val="00C76E91"/>
    <w:rsid w:val="00C84F90"/>
    <w:rsid w:val="00CB19BF"/>
    <w:rsid w:val="00CB5B2F"/>
    <w:rsid w:val="00CB61CC"/>
    <w:rsid w:val="00CB7EDD"/>
    <w:rsid w:val="00CC06CF"/>
    <w:rsid w:val="00CC15C7"/>
    <w:rsid w:val="00CD592D"/>
    <w:rsid w:val="00CD655C"/>
    <w:rsid w:val="00CE6E89"/>
    <w:rsid w:val="00CF3934"/>
    <w:rsid w:val="00CF3BA6"/>
    <w:rsid w:val="00D021F1"/>
    <w:rsid w:val="00D100C1"/>
    <w:rsid w:val="00D1736A"/>
    <w:rsid w:val="00D23601"/>
    <w:rsid w:val="00D30746"/>
    <w:rsid w:val="00D566BB"/>
    <w:rsid w:val="00D6608F"/>
    <w:rsid w:val="00D66576"/>
    <w:rsid w:val="00D807FB"/>
    <w:rsid w:val="00D9389F"/>
    <w:rsid w:val="00D94F85"/>
    <w:rsid w:val="00DA1E45"/>
    <w:rsid w:val="00DA650B"/>
    <w:rsid w:val="00DC59BB"/>
    <w:rsid w:val="00DC5BF2"/>
    <w:rsid w:val="00DD5965"/>
    <w:rsid w:val="00DE3BDD"/>
    <w:rsid w:val="00DE62D5"/>
    <w:rsid w:val="00DF1AD9"/>
    <w:rsid w:val="00DF4E39"/>
    <w:rsid w:val="00DF7E43"/>
    <w:rsid w:val="00E020B8"/>
    <w:rsid w:val="00E03D2D"/>
    <w:rsid w:val="00E04B86"/>
    <w:rsid w:val="00E306F5"/>
    <w:rsid w:val="00E33423"/>
    <w:rsid w:val="00E4593E"/>
    <w:rsid w:val="00E475BF"/>
    <w:rsid w:val="00E50C82"/>
    <w:rsid w:val="00E53191"/>
    <w:rsid w:val="00E54612"/>
    <w:rsid w:val="00E60107"/>
    <w:rsid w:val="00E611E9"/>
    <w:rsid w:val="00E71A1A"/>
    <w:rsid w:val="00E8428C"/>
    <w:rsid w:val="00E854DC"/>
    <w:rsid w:val="00E977A3"/>
    <w:rsid w:val="00EB2438"/>
    <w:rsid w:val="00EB278A"/>
    <w:rsid w:val="00EB32CF"/>
    <w:rsid w:val="00EB4B93"/>
    <w:rsid w:val="00EB5332"/>
    <w:rsid w:val="00EB7682"/>
    <w:rsid w:val="00EC0EAF"/>
    <w:rsid w:val="00EC5E18"/>
    <w:rsid w:val="00EE1053"/>
    <w:rsid w:val="00EE5A1D"/>
    <w:rsid w:val="00EE6B25"/>
    <w:rsid w:val="00EF590C"/>
    <w:rsid w:val="00EF7D9C"/>
    <w:rsid w:val="00F00FDB"/>
    <w:rsid w:val="00F1028D"/>
    <w:rsid w:val="00F23B60"/>
    <w:rsid w:val="00F27E44"/>
    <w:rsid w:val="00F3724E"/>
    <w:rsid w:val="00F4442E"/>
    <w:rsid w:val="00F44A59"/>
    <w:rsid w:val="00F552C2"/>
    <w:rsid w:val="00F60CF6"/>
    <w:rsid w:val="00F76492"/>
    <w:rsid w:val="00F8061C"/>
    <w:rsid w:val="00F83B3D"/>
    <w:rsid w:val="00F84EA2"/>
    <w:rsid w:val="00F853A5"/>
    <w:rsid w:val="00FA212E"/>
    <w:rsid w:val="00FA4725"/>
    <w:rsid w:val="00FB37DA"/>
    <w:rsid w:val="00FC1C9D"/>
    <w:rsid w:val="00FC48A4"/>
    <w:rsid w:val="00FD2E25"/>
    <w:rsid w:val="00FD4241"/>
    <w:rsid w:val="00FE257F"/>
    <w:rsid w:val="00FF57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FA5BD26"/>
  <w15:docId w15:val="{B4B27CCF-7A31-4BFA-A60E-F1324B17C7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A1B18"/>
    <w:rPr>
      <w:sz w:val="24"/>
      <w:szCs w:val="24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b/>
      <w:bCs/>
    </w:rPr>
  </w:style>
  <w:style w:type="paragraph" w:styleId="Heading2">
    <w:name w:val="heading 2"/>
    <w:basedOn w:val="Normal"/>
    <w:next w:val="Normal"/>
    <w:qFormat/>
    <w:pPr>
      <w:keepNext/>
      <w:jc w:val="center"/>
      <w:outlineLvl w:val="1"/>
    </w:pPr>
    <w:rPr>
      <w:rFonts w:ascii="Arial" w:hAnsi="Arial" w:cs="Arial"/>
      <w:i/>
      <w:iCs/>
    </w:rPr>
  </w:style>
  <w:style w:type="paragraph" w:styleId="Heading3">
    <w:name w:val="heading 3"/>
    <w:basedOn w:val="Normal"/>
    <w:next w:val="Normal"/>
    <w:qFormat/>
    <w:pPr>
      <w:keepNext/>
      <w:widowControl w:val="0"/>
      <w:tabs>
        <w:tab w:val="center" w:pos="4680"/>
      </w:tabs>
      <w:jc w:val="both"/>
      <w:outlineLvl w:val="2"/>
    </w:pPr>
    <w:rPr>
      <w:rFonts w:ascii="Courier" w:hAnsi="Courier"/>
      <w:b/>
      <w:snapToGrid w:val="0"/>
      <w:szCs w:val="20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1E4686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pPr>
      <w:widowControl w:val="0"/>
      <w:tabs>
        <w:tab w:val="left" w:pos="-1440"/>
        <w:tab w:val="left" w:pos="-720"/>
        <w:tab w:val="left" w:pos="720"/>
        <w:tab w:val="left" w:pos="2160"/>
      </w:tabs>
      <w:jc w:val="both"/>
    </w:pPr>
    <w:rPr>
      <w:rFonts w:ascii="Courier" w:hAnsi="Courier"/>
      <w:snapToGrid w:val="0"/>
      <w:szCs w:val="20"/>
    </w:rPr>
  </w:style>
  <w:style w:type="paragraph" w:styleId="BodyTextIndent">
    <w:name w:val="Body Text Indent"/>
    <w:basedOn w:val="Normal"/>
    <w:pPr>
      <w:spacing w:after="240"/>
      <w:ind w:left="2160" w:hanging="2160"/>
    </w:pPr>
  </w:style>
  <w:style w:type="character" w:styleId="FootnoteReference">
    <w:name w:val="footnote reference"/>
    <w:semiHidden/>
  </w:style>
  <w:style w:type="paragraph" w:styleId="FootnoteText">
    <w:name w:val="footnote text"/>
    <w:basedOn w:val="Normal"/>
    <w:semiHidden/>
    <w:pPr>
      <w:widowControl w:val="0"/>
    </w:pPr>
    <w:rPr>
      <w:rFonts w:ascii="Courier" w:hAnsi="Courier"/>
      <w:snapToGrid w:val="0"/>
      <w:sz w:val="20"/>
      <w:szCs w:val="20"/>
    </w:rPr>
  </w:style>
  <w:style w:type="paragraph" w:styleId="BodyTextIndent2">
    <w:name w:val="Body Text Indent 2"/>
    <w:basedOn w:val="Normal"/>
    <w:pPr>
      <w:spacing w:after="240"/>
      <w:ind w:left="2160" w:hanging="2160"/>
    </w:pPr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</w:style>
  <w:style w:type="paragraph" w:styleId="BodyTextIndent3">
    <w:name w:val="Body Text Indent 3"/>
    <w:basedOn w:val="Normal"/>
    <w:pPr>
      <w:spacing w:after="240"/>
      <w:ind w:left="720" w:hanging="720"/>
    </w:p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character" w:styleId="Hyperlink">
    <w:name w:val="Hyperlink"/>
    <w:rPr>
      <w:color w:val="0000FF"/>
      <w:u w:val="single"/>
    </w:rPr>
  </w:style>
  <w:style w:type="character" w:customStyle="1" w:styleId="medium-normal">
    <w:name w:val="medium-normal"/>
    <w:basedOn w:val="DefaultParagraphFont"/>
    <w:rsid w:val="008F0592"/>
  </w:style>
  <w:style w:type="character" w:styleId="Emphasis">
    <w:name w:val="Emphasis"/>
    <w:qFormat/>
    <w:rsid w:val="008F0592"/>
    <w:rPr>
      <w:i/>
      <w:iCs/>
    </w:rPr>
  </w:style>
  <w:style w:type="character" w:styleId="HTMLCite">
    <w:name w:val="HTML Cite"/>
    <w:rsid w:val="008F0592"/>
    <w:rPr>
      <w:i/>
      <w:iCs/>
    </w:rPr>
  </w:style>
  <w:style w:type="character" w:styleId="FollowedHyperlink">
    <w:name w:val="FollowedHyperlink"/>
    <w:rsid w:val="008F0592"/>
    <w:rPr>
      <w:color w:val="800080"/>
      <w:u w:val="single"/>
    </w:rPr>
  </w:style>
  <w:style w:type="character" w:customStyle="1" w:styleId="medium-font">
    <w:name w:val="medium-font"/>
    <w:basedOn w:val="DefaultParagraphFont"/>
    <w:rsid w:val="007B7A6F"/>
  </w:style>
  <w:style w:type="character" w:styleId="Strong">
    <w:name w:val="Strong"/>
    <w:qFormat/>
    <w:rsid w:val="007B7A6F"/>
    <w:rPr>
      <w:b/>
      <w:bCs/>
    </w:rPr>
  </w:style>
  <w:style w:type="paragraph" w:customStyle="1" w:styleId="DataField11pt">
    <w:name w:val="Data Field 11pt"/>
    <w:basedOn w:val="Normal"/>
    <w:rsid w:val="0025363D"/>
    <w:pPr>
      <w:autoSpaceDE w:val="0"/>
      <w:autoSpaceDN w:val="0"/>
      <w:spacing w:line="300" w:lineRule="exact"/>
    </w:pPr>
    <w:rPr>
      <w:rFonts w:ascii="Arial" w:hAnsi="Arial" w:cs="Arial"/>
      <w:noProof/>
      <w:sz w:val="22"/>
      <w:szCs w:val="20"/>
    </w:rPr>
  </w:style>
  <w:style w:type="table" w:styleId="TableGrid">
    <w:name w:val="Table Grid"/>
    <w:basedOn w:val="TableNormal"/>
    <w:rsid w:val="00F44A5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doi">
    <w:name w:val="doi"/>
    <w:basedOn w:val="DefaultParagraphFont"/>
    <w:rsid w:val="00CC15C7"/>
  </w:style>
  <w:style w:type="character" w:customStyle="1" w:styleId="apple-style-span">
    <w:name w:val="apple-style-span"/>
    <w:basedOn w:val="DefaultParagraphFont"/>
    <w:rsid w:val="005565FC"/>
  </w:style>
  <w:style w:type="paragraph" w:styleId="ListParagraph">
    <w:name w:val="List Paragraph"/>
    <w:basedOn w:val="Normal"/>
    <w:uiPriority w:val="34"/>
    <w:qFormat/>
    <w:rsid w:val="000B432D"/>
    <w:pPr>
      <w:ind w:left="720"/>
    </w:pPr>
  </w:style>
  <w:style w:type="paragraph" w:styleId="BalloonText">
    <w:name w:val="Balloon Text"/>
    <w:basedOn w:val="Normal"/>
    <w:link w:val="BalloonTextChar"/>
    <w:rsid w:val="00345A0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rsid w:val="00345A01"/>
    <w:rPr>
      <w:rFonts w:ascii="Tahoma" w:hAnsi="Tahoma" w:cs="Tahoma"/>
      <w:sz w:val="16"/>
      <w:szCs w:val="16"/>
    </w:rPr>
  </w:style>
  <w:style w:type="character" w:customStyle="1" w:styleId="FooterChar">
    <w:name w:val="Footer Char"/>
    <w:link w:val="Footer"/>
    <w:uiPriority w:val="99"/>
    <w:rsid w:val="000B3CA0"/>
    <w:rPr>
      <w:sz w:val="24"/>
      <w:szCs w:val="24"/>
    </w:rPr>
  </w:style>
  <w:style w:type="character" w:customStyle="1" w:styleId="Heading5Char">
    <w:name w:val="Heading 5 Char"/>
    <w:link w:val="Heading5"/>
    <w:semiHidden/>
    <w:rsid w:val="001E4686"/>
    <w:rPr>
      <w:rFonts w:ascii="Calibri" w:eastAsia="Times New Roman" w:hAnsi="Calibri" w:cs="Times New Roman"/>
      <w:b/>
      <w:bCs/>
      <w:i/>
      <w:iCs/>
      <w:sz w:val="26"/>
      <w:szCs w:val="26"/>
    </w:rPr>
  </w:style>
  <w:style w:type="character" w:customStyle="1" w:styleId="name2">
    <w:name w:val="name2"/>
    <w:rsid w:val="001E4686"/>
  </w:style>
  <w:style w:type="character" w:styleId="CommentReference">
    <w:name w:val="annotation reference"/>
    <w:basedOn w:val="DefaultParagraphFont"/>
    <w:semiHidden/>
    <w:unhideWhenUsed/>
    <w:rsid w:val="00432319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43231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432319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4323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432319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437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9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86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67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2520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6353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160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18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69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96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438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781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8779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9783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2794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6548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1543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1320700">
              <w:marLeft w:val="225"/>
              <w:marRight w:val="0"/>
              <w:marTop w:val="0"/>
              <w:marBottom w:val="22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1399189">
                  <w:marLeft w:val="0"/>
                  <w:marRight w:val="0"/>
                  <w:marTop w:val="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9238652">
                      <w:marLeft w:val="0"/>
                      <w:marRight w:val="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7089358">
                          <w:marLeft w:val="0"/>
                          <w:marRight w:val="0"/>
                          <w:marTop w:val="0"/>
                          <w:marBottom w:val="15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3944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35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312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0252040">
              <w:marLeft w:val="225"/>
              <w:marRight w:val="0"/>
              <w:marTop w:val="0"/>
              <w:marBottom w:val="22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0404403">
                  <w:marLeft w:val="0"/>
                  <w:marRight w:val="0"/>
                  <w:marTop w:val="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3642503">
                      <w:marLeft w:val="0"/>
                      <w:marRight w:val="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1295083">
                          <w:marLeft w:val="0"/>
                          <w:marRight w:val="0"/>
                          <w:marTop w:val="0"/>
                          <w:marBottom w:val="15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007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5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1005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6731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83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0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5027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javascript:__doLinkPostBack('','target~~fullText||args~~2','');" TargetMode="External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hyperlink" Target="mailto:a.valdez@usc.edu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javascript:__doLinkPostBack('','target~~fullText||args~~5','');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://web16.epnet.com.ezproxy.lib.uh.edu/citation.asp?tb=1&amp;_ug=sid+A92982F2%2D17EE%2D45B7%2DBAC2%2DD6F3AE76CAD5%40sessionmgr6+dbs+aph%2Ccmedm%2Ceric%2Cpdh%2Cpsyh%2Csih+cp+1+67EE&amp;_us=mh+1+ss+SO+hd+False+hs+False+or+Date+mdbs+aph%2Ccmedm%2Ceric%2Cpdh%2Cpsyh%2Csih+fh+False+frn+11+sm+ES+sl+%2D1+dstb+ES+sel+False+ri+KAAACBYB00067698+FB0F&amp;_uso=hd+False+tg%5B2+%2D+tg%5B1+%2D+tg%5B0+%2DAU+st%5B2+%2D+st%5B1+%2D+st%5B0+%2Dvaldez%2C++avelardo+db%5B5+%2Dsih+db%5B4+%2Dpsyh+db%5B3+%2Dpdh+db%5B2+%2Deric+db%5B1+%2Dcmedm+db%5B0+%2Daph+op%5B2+%2DAnd+op%5B1+%2DAnd+op%5B0+%2D+F2A9&amp;fn=11&amp;rn=16" TargetMode="External"/><Relationship Id="rId4" Type="http://schemas.openxmlformats.org/officeDocument/2006/relationships/webSettings" Target="webSettings.xml"/><Relationship Id="rId9" Type="http://schemas.openxmlformats.org/officeDocument/2006/relationships/hyperlink" Target="javascript:__doLinkPostBack('','target~~fullText||args~~1','');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34</Pages>
  <Words>22838</Words>
  <Characters>130177</Characters>
  <Application>Microsoft Office Word</Application>
  <DocSecurity>0</DocSecurity>
  <Lines>1084</Lines>
  <Paragraphs>30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URRICULUM VITAE</vt:lpstr>
    </vt:vector>
  </TitlesOfParts>
  <Company>University of Houston</Company>
  <LinksUpToDate>false</LinksUpToDate>
  <CharactersWithSpaces>152710</CharactersWithSpaces>
  <SharedDoc>false</SharedDoc>
  <HLinks>
    <vt:vector size="36" baseType="variant">
      <vt:variant>
        <vt:i4>4391006</vt:i4>
      </vt:variant>
      <vt:variant>
        <vt:i4>72</vt:i4>
      </vt:variant>
      <vt:variant>
        <vt:i4>0</vt:i4>
      </vt:variant>
      <vt:variant>
        <vt:i4>5</vt:i4>
      </vt:variant>
      <vt:variant>
        <vt:lpwstr>javascript:__doLinkPostBack('','target~~fullText||args~~5','');</vt:lpwstr>
      </vt:variant>
      <vt:variant>
        <vt:lpwstr/>
      </vt:variant>
      <vt:variant>
        <vt:i4>4063303</vt:i4>
      </vt:variant>
      <vt:variant>
        <vt:i4>69</vt:i4>
      </vt:variant>
      <vt:variant>
        <vt:i4>0</vt:i4>
      </vt:variant>
      <vt:variant>
        <vt:i4>5</vt:i4>
      </vt:variant>
      <vt:variant>
        <vt:lpwstr>http://www.worldcatlibraries.org/search?q=au%3AHarald+au%3ABauder&amp;qt=hot_author</vt:lpwstr>
      </vt:variant>
      <vt:variant>
        <vt:lpwstr/>
      </vt:variant>
      <vt:variant>
        <vt:i4>655375</vt:i4>
      </vt:variant>
      <vt:variant>
        <vt:i4>47</vt:i4>
      </vt:variant>
      <vt:variant>
        <vt:i4>0</vt:i4>
      </vt:variant>
      <vt:variant>
        <vt:i4>5</vt:i4>
      </vt:variant>
      <vt:variant>
        <vt:lpwstr>http://web16.epnet.com.ezproxy.lib.uh.edu/citation.asp?tb=1&amp;_ug=sid+A92982F2%2D17EE%2D45B7%2DBAC2%2DD6F3AE76CAD5%40sessionmgr6+dbs+aph%2Ccmedm%2Ceric%2Cpdh%2Cpsyh%2Csih+cp+1+67EE&amp;_us=mh+1+ss+SO+hd+False+hs+False+or+Date+mdbs+aph%2Ccmedm%2Ceric%2Cpdh%2Cpsyh%2Csih+fh+False+frn+11+sm+ES+sl+%2D1+dstb+ES+sel+False+ri+KAAACBYB00067698+FB0F&amp;_uso=hd+False+tg%5B2+%2D+tg%5B1+%2D+tg%5B0+%2DAU+st%5B2+%2D+st%5B1+%2D+st%5B0+%2Dvaldez%2C++avelardo+db%5B5+%2Dsih+db%5B4+%2Dpsyh+db%5B3+%2Dpdh+db%5B2+%2Deric+db%5B1+%2Dcmedm+db%</vt:lpwstr>
      </vt:variant>
      <vt:variant>
        <vt:lpwstr/>
      </vt:variant>
      <vt:variant>
        <vt:i4>4391002</vt:i4>
      </vt:variant>
      <vt:variant>
        <vt:i4>44</vt:i4>
      </vt:variant>
      <vt:variant>
        <vt:i4>0</vt:i4>
      </vt:variant>
      <vt:variant>
        <vt:i4>5</vt:i4>
      </vt:variant>
      <vt:variant>
        <vt:lpwstr>javascript:__doLinkPostBack('','target~~fullText||args~~1','');</vt:lpwstr>
      </vt:variant>
      <vt:variant>
        <vt:lpwstr/>
      </vt:variant>
      <vt:variant>
        <vt:i4>4391001</vt:i4>
      </vt:variant>
      <vt:variant>
        <vt:i4>41</vt:i4>
      </vt:variant>
      <vt:variant>
        <vt:i4>0</vt:i4>
      </vt:variant>
      <vt:variant>
        <vt:i4>5</vt:i4>
      </vt:variant>
      <vt:variant>
        <vt:lpwstr>javascript:__doLinkPostBack('','target~~fullText||args~~2','');</vt:lpwstr>
      </vt:variant>
      <vt:variant>
        <vt:lpwstr/>
      </vt:variant>
      <vt:variant>
        <vt:i4>327784</vt:i4>
      </vt:variant>
      <vt:variant>
        <vt:i4>0</vt:i4>
      </vt:variant>
      <vt:variant>
        <vt:i4>0</vt:i4>
      </vt:variant>
      <vt:variant>
        <vt:i4>5</vt:i4>
      </vt:variant>
      <vt:variant>
        <vt:lpwstr>mailto:a.valdez@usc.edu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URRICULUM VITAE</dc:title>
  <dc:creator>Terri Kellough</dc:creator>
  <cp:lastModifiedBy>Avelardo Valdez</cp:lastModifiedBy>
  <cp:revision>3</cp:revision>
  <cp:lastPrinted>2016-08-25T19:00:00Z</cp:lastPrinted>
  <dcterms:created xsi:type="dcterms:W3CDTF">2018-07-17T22:48:00Z</dcterms:created>
  <dcterms:modified xsi:type="dcterms:W3CDTF">2018-07-17T23:04:00Z</dcterms:modified>
</cp:coreProperties>
</file>